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D0E6F" w14:textId="77777777" w:rsidR="004D6B86" w:rsidRDefault="00921160">
      <w:pPr>
        <w:pStyle w:val="Title"/>
      </w:pPr>
      <w:commentRangeStart w:id="0"/>
      <w:r w:rsidRPr="00921160">
        <w:t>Adaptive</w:t>
      </w:r>
      <w:commentRangeEnd w:id="0"/>
      <w:r w:rsidR="009472F4">
        <w:rPr>
          <w:rStyle w:val="CommentReference"/>
          <w:rFonts w:asciiTheme="minorHAnsi" w:eastAsiaTheme="minorEastAsia" w:hAnsiTheme="minorHAnsi" w:cstheme="minorBidi"/>
        </w:rPr>
        <w:commentReference w:id="0"/>
      </w:r>
      <w:r w:rsidRPr="00921160">
        <w:t xml:space="preserve"> Rewiring on Logistic Maps with Heterogeneous Parameters</w:t>
      </w:r>
    </w:p>
    <w:p w14:paraId="409F7D2F" w14:textId="77777777" w:rsidR="004D6B86" w:rsidRDefault="00950D4A">
      <w:pPr>
        <w:pStyle w:val="Title2"/>
      </w:pPr>
      <w:sdt>
        <w:sdtPr>
          <w:alias w:val="Enter Author Name(s), First M. Last, Omit Titles and Degrees:"/>
          <w:tag w:val="Enter Author Name(s), First M. Last, Omit Titles and Degrees:"/>
          <w:id w:val="-523712377"/>
          <w:placeholder>
            <w:docPart w:val="9866802F070144AA9ED405C695A5D101"/>
          </w:placeholder>
          <w:temporary/>
          <w:showingPlcHdr/>
          <w15:appearance w15:val="hidden"/>
        </w:sdtPr>
        <w:sdtContent>
          <w:r w:rsidR="00A4757D">
            <w:t>Author Name(s), First M. Last, Omit Titles and Degrees</w:t>
          </w:r>
        </w:sdtContent>
      </w:sdt>
    </w:p>
    <w:p w14:paraId="41924B24" w14:textId="77777777" w:rsidR="004D6B86" w:rsidRDefault="00950D4A">
      <w:pPr>
        <w:pStyle w:val="Title2"/>
      </w:pPr>
      <w:sdt>
        <w:sdtPr>
          <w:alias w:val="Enter institutional affiliation(s):"/>
          <w:tag w:val="Enter institutional affiliation(s):"/>
          <w:id w:val="2102991146"/>
          <w:placeholder>
            <w:docPart w:val="5B3989CE85C44E7B80F231AEF5198B9C"/>
          </w:placeholder>
          <w:temporary/>
          <w:showingPlcHdr/>
          <w15:appearance w15:val="hidden"/>
        </w:sdtPr>
        <w:sdtContent>
          <w:r w:rsidR="00A4757D">
            <w:t>Institutional Affiliation(s)</w:t>
          </w:r>
        </w:sdtContent>
      </w:sdt>
    </w:p>
    <w:p w14:paraId="24598077" w14:textId="77777777" w:rsidR="004D6B86" w:rsidRDefault="00345333">
      <w:pPr>
        <w:pStyle w:val="Title"/>
      </w:pPr>
      <w:r>
        <w:t>Author Note</w:t>
      </w:r>
    </w:p>
    <w:sdt>
      <w:sdtPr>
        <w:alias w:val="Enter any grant/funding information &amp; complete corresponding address:"/>
        <w:tag w:val="Enter any grant/funding information &amp; complete corresponding address:"/>
        <w:id w:val="-1343462672"/>
        <w:placeholder>
          <w:docPart w:val="7374A8105150465C9BE16BA458E7E842"/>
        </w:placeholder>
        <w:temporary/>
        <w:showingPlcHdr/>
        <w15:appearance w15:val="hidden"/>
      </w:sdtPr>
      <w:sdtContent>
        <w:p w14:paraId="18A22DA6" w14:textId="77777777" w:rsidR="004D6B86" w:rsidRPr="00A4757D" w:rsidRDefault="00A4757D">
          <w:r>
            <w:t>Include any grant/funding information and a complete correspondence address.</w:t>
          </w:r>
        </w:p>
      </w:sdtContent>
    </w:sdt>
    <w:p w14:paraId="20BDF9AC" w14:textId="77777777" w:rsidR="004D6B86" w:rsidRDefault="00345333">
      <w:pPr>
        <w:pStyle w:val="SectionTitle"/>
      </w:pPr>
      <w:r>
        <w:lastRenderedPageBreak/>
        <w:t>Abstract</w:t>
      </w:r>
    </w:p>
    <w:sdt>
      <w:sdtPr>
        <w:alias w:val="Enter abstract content:"/>
        <w:tag w:val="Enter abstract content:"/>
        <w:id w:val="1605225004"/>
        <w:placeholder>
          <w:docPart w:val="0D21763707B94ABF82BAEEB6AD158BD4"/>
        </w:placeholder>
        <w:temporary/>
        <w:showingPlcHdr/>
        <w15:appearance w15:val="hidden"/>
      </w:sdtPr>
      <w:sdtContent>
        <w:p w14:paraId="331FF016" w14:textId="77777777" w:rsidR="004D6B86" w:rsidRPr="004D4F8C" w:rsidRDefault="004D4F8C">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sdtContent>
    </w:sdt>
    <w:p w14:paraId="6B4A4319" w14:textId="77777777" w:rsidR="004D6B86" w:rsidRDefault="00345333">
      <w:r>
        <w:rPr>
          <w:rStyle w:val="Emphasis"/>
        </w:rPr>
        <w:t>Keywords</w:t>
      </w:r>
      <w:r w:rsidR="004D4F8C">
        <w:t xml:space="preserve">: </w:t>
      </w:r>
      <w:sdt>
        <w:sdtPr>
          <w:alias w:val="Enter keyword(s):"/>
          <w:tag w:val="Enter keyword(s):"/>
          <w:id w:val="1402711190"/>
          <w:placeholder>
            <w:docPart w:val="6E932D2222FB46C9803A69B534DCF1D5"/>
          </w:placeholder>
          <w:temporary/>
          <w:showingPlcHdr/>
          <w15:appearance w15:val="hidden"/>
        </w:sdtPr>
        <w:sdtContent>
          <w:r w:rsidR="004D4F8C" w:rsidRPr="00921160">
            <w:t>Add keywords here. To replace this (or any) tip text with your own, just select it and then start typing. Don’t include space to the right or left of the characters in your selection.</w:t>
          </w:r>
        </w:sdtContent>
      </w:sdt>
    </w:p>
    <w:p w14:paraId="1AFCFE63" w14:textId="77777777" w:rsidR="006D7EE9" w:rsidRDefault="00921160" w:rsidP="006D7EE9">
      <w:pPr>
        <w:pStyle w:val="SectionTitle"/>
      </w:pPr>
      <w:r w:rsidRPr="00921160">
        <w:lastRenderedPageBreak/>
        <w:t>Adaptive Rewiring on Logistic Maps with Heterogeneous Parameters</w:t>
      </w:r>
    </w:p>
    <w:p w14:paraId="76B7C971" w14:textId="77777777" w:rsidR="00921160" w:rsidRDefault="00822477" w:rsidP="00822477">
      <w:pPr>
        <w:pStyle w:val="Heading1"/>
      </w:pPr>
      <w:r>
        <w:t>Introduction</w:t>
      </w:r>
      <w:r w:rsidR="006D7EE9">
        <w:t xml:space="preserve"> </w:t>
      </w:r>
    </w:p>
    <w:p w14:paraId="03B7FE13" w14:textId="77777777" w:rsidR="004F3890" w:rsidRPr="00B15503" w:rsidRDefault="00BA2501" w:rsidP="00B2251E">
      <w:ins w:id="1" w:author="Cees van Leeuwen" w:date="2020-01-04T14:20:00Z">
        <w:r>
          <w:rPr>
            <w:lang w:bidi="fa-IR"/>
          </w:rPr>
          <w:t>B</w:t>
        </w:r>
      </w:ins>
      <w:del w:id="2" w:author="Cees van Leeuwen" w:date="2020-01-04T14:20:00Z">
        <w:r w:rsidR="009655A5" w:rsidDel="00BA2501">
          <w:rPr>
            <w:lang w:bidi="fa-IR"/>
          </w:rPr>
          <w:delText>T</w:delText>
        </w:r>
        <w:r w:rsidR="004F3890" w:rsidDel="00BA2501">
          <w:rPr>
            <w:lang w:bidi="fa-IR"/>
          </w:rPr>
          <w:delText>he b</w:delText>
        </w:r>
      </w:del>
      <w:r w:rsidR="004F3890">
        <w:rPr>
          <w:lang w:bidi="fa-IR"/>
        </w:rPr>
        <w:t xml:space="preserve">rain </w:t>
      </w:r>
      <w:r w:rsidR="009655A5">
        <w:rPr>
          <w:lang w:bidi="fa-IR"/>
        </w:rPr>
        <w:t xml:space="preserve">network </w:t>
      </w:r>
      <w:r w:rsidR="004F3890">
        <w:rPr>
          <w:lang w:bidi="fa-IR"/>
        </w:rPr>
        <w:t xml:space="preserve">architecture </w:t>
      </w:r>
      <w:r w:rsidR="009655A5">
        <w:rPr>
          <w:lang w:bidi="fa-IR"/>
        </w:rPr>
        <w:t xml:space="preserve">is shaped dynamically </w:t>
      </w:r>
      <w:r w:rsidR="004F3890">
        <w:rPr>
          <w:lang w:bidi="fa-IR"/>
        </w:rPr>
        <w:t xml:space="preserve">through structural plasticity </w:t>
      </w:r>
      <w:r w:rsidR="009655A5">
        <w:rPr>
          <w:lang w:bidi="fa-IR"/>
        </w:rPr>
        <w:t>(Butz, Wörgötter, &amp; van Ooye</w:t>
      </w:r>
      <w:r w:rsidR="000174C6">
        <w:rPr>
          <w:lang w:bidi="fa-IR"/>
        </w:rPr>
        <w:t>n</w:t>
      </w:r>
      <w:r w:rsidR="004F3890" w:rsidRPr="00B15503">
        <w:rPr>
          <w:lang w:bidi="fa-IR"/>
        </w:rPr>
        <w:t xml:space="preserve">, 2009). </w:t>
      </w:r>
      <w:r w:rsidR="00DE5E2F">
        <w:rPr>
          <w:lang w:bidi="fa-IR"/>
        </w:rPr>
        <w:t xml:space="preserve">Structural plasticity encompasses a variety of mechanisms, </w:t>
      </w:r>
      <w:del w:id="3" w:author="Cees van Leeuwen" w:date="2020-01-04T15:00:00Z">
        <w:r w:rsidR="00DE5E2F" w:rsidDel="003A7A80">
          <w:rPr>
            <w:lang w:bidi="fa-IR"/>
          </w:rPr>
          <w:delText xml:space="preserve">but they </w:delText>
        </w:r>
      </w:del>
      <w:r w:rsidR="00DE5E2F">
        <w:rPr>
          <w:lang w:bidi="fa-IR"/>
        </w:rPr>
        <w:t>all</w:t>
      </w:r>
      <w:ins w:id="4" w:author="Cees van Leeuwen" w:date="2020-01-04T15:00:00Z">
        <w:r w:rsidR="003A7A80">
          <w:rPr>
            <w:lang w:bidi="fa-IR"/>
          </w:rPr>
          <w:t xml:space="preserve"> of which</w:t>
        </w:r>
      </w:ins>
      <w:r w:rsidR="00DE5E2F">
        <w:rPr>
          <w:lang w:bidi="fa-IR"/>
        </w:rPr>
        <w:t xml:space="preserve"> </w:t>
      </w:r>
      <w:del w:id="5" w:author="Cees van Leeuwen" w:date="2020-01-04T14:49:00Z">
        <w:r w:rsidR="00DE5E2F" w:rsidDel="00BC2527">
          <w:rPr>
            <w:lang w:bidi="fa-IR"/>
          </w:rPr>
          <w:delText xml:space="preserve">share a </w:delText>
        </w:r>
        <w:r w:rsidR="00DE5E2F" w:rsidRPr="00B2251E" w:rsidDel="00BC2527">
          <w:rPr>
            <w:lang w:bidi="fa-IR"/>
          </w:rPr>
          <w:delText>common dependency on</w:delText>
        </w:r>
      </w:del>
      <w:ins w:id="6" w:author="Cees van Leeuwen" w:date="2020-01-04T14:49:00Z">
        <w:r w:rsidR="00BC2527">
          <w:rPr>
            <w:lang w:bidi="fa-IR"/>
          </w:rPr>
          <w:t>incorporate</w:t>
        </w:r>
      </w:ins>
      <w:r w:rsidR="00DE5E2F" w:rsidRPr="00B2251E">
        <w:rPr>
          <w:lang w:bidi="fa-IR"/>
        </w:rPr>
        <w:t xml:space="preserve"> the </w:t>
      </w:r>
      <w:del w:id="7" w:author="Cees van Leeuwen" w:date="2020-01-04T14:46:00Z">
        <w:r w:rsidR="00DE5E2F" w:rsidRPr="00B2251E" w:rsidDel="00BC2527">
          <w:rPr>
            <w:lang w:bidi="fa-IR"/>
          </w:rPr>
          <w:delText>network’s</w:delText>
        </w:r>
      </w:del>
      <w:r w:rsidR="00DE5E2F" w:rsidRPr="00B2251E">
        <w:rPr>
          <w:lang w:bidi="fa-IR"/>
        </w:rPr>
        <w:t xml:space="preserve"> </w:t>
      </w:r>
      <w:r w:rsidR="00DE5E2F" w:rsidRPr="00E61394">
        <w:rPr>
          <w:i/>
          <w:lang w:bidi="fa-IR"/>
          <w:rPrChange w:id="8" w:author="Cees van Leeuwen" w:date="2020-01-04T15:00:00Z">
            <w:rPr>
              <w:lang w:bidi="fa-IR"/>
            </w:rPr>
          </w:rPrChange>
        </w:rPr>
        <w:t>functional connectivity</w:t>
      </w:r>
      <w:ins w:id="9" w:author="Cees van Leeuwen" w:date="2020-01-04T14:47:00Z">
        <w:r w:rsidR="00BC2527" w:rsidRPr="00BC2527">
          <w:rPr>
            <w:lang w:bidi="fa-IR"/>
          </w:rPr>
          <w:t xml:space="preserve"> </w:t>
        </w:r>
        <w:r w:rsidR="00BC2527" w:rsidRPr="00B2251E">
          <w:rPr>
            <w:lang w:bidi="fa-IR"/>
          </w:rPr>
          <w:t xml:space="preserve">between </w:t>
        </w:r>
        <w:r w:rsidR="00BC2527">
          <w:rPr>
            <w:lang w:bidi="fa-IR"/>
          </w:rPr>
          <w:t>network</w:t>
        </w:r>
        <w:r w:rsidR="00BC2527" w:rsidRPr="00B2251E">
          <w:rPr>
            <w:lang w:bidi="fa-IR"/>
          </w:rPr>
          <w:t xml:space="preserve"> </w:t>
        </w:r>
        <w:r w:rsidR="00BC2527">
          <w:rPr>
            <w:lang w:bidi="fa-IR"/>
          </w:rPr>
          <w:t>components</w:t>
        </w:r>
      </w:ins>
      <w:r w:rsidR="00DE5E2F" w:rsidRPr="00B2251E">
        <w:rPr>
          <w:lang w:bidi="fa-IR"/>
        </w:rPr>
        <w:t>, i.e. the</w:t>
      </w:r>
      <w:ins w:id="10" w:author="Cees van Leeuwen" w:date="2020-01-04T14:51:00Z">
        <w:r w:rsidR="003A7A80">
          <w:rPr>
            <w:lang w:bidi="fa-IR"/>
          </w:rPr>
          <w:t>ir</w:t>
        </w:r>
      </w:ins>
      <w:r w:rsidR="00DE5E2F" w:rsidRPr="00B2251E">
        <w:rPr>
          <w:lang w:bidi="fa-IR"/>
        </w:rPr>
        <w:t xml:space="preserve"> </w:t>
      </w:r>
      <w:ins w:id="11" w:author="Cees van Leeuwen" w:date="2020-01-04T14:50:00Z">
        <w:r w:rsidR="003A7A80">
          <w:rPr>
            <w:lang w:bidi="fa-IR"/>
          </w:rPr>
          <w:t xml:space="preserve">mutual </w:t>
        </w:r>
      </w:ins>
      <w:r w:rsidR="00DE5E2F" w:rsidRPr="00B2251E">
        <w:rPr>
          <w:lang w:bidi="fa-IR"/>
        </w:rPr>
        <w:t xml:space="preserve">statistical dependencies </w:t>
      </w:r>
      <w:del w:id="12" w:author="Cees van Leeuwen" w:date="2020-01-04T14:47:00Z">
        <w:r w:rsidR="00DE5E2F" w:rsidRPr="00B2251E" w:rsidDel="00BC2527">
          <w:rPr>
            <w:lang w:bidi="fa-IR"/>
          </w:rPr>
          <w:delText xml:space="preserve">between </w:delText>
        </w:r>
      </w:del>
      <w:del w:id="13" w:author="Cees van Leeuwen" w:date="2020-01-04T14:27:00Z">
        <w:r w:rsidR="00DE5E2F" w:rsidRPr="00B2251E" w:rsidDel="00BA2501">
          <w:rPr>
            <w:lang w:bidi="fa-IR"/>
          </w:rPr>
          <w:delText>the</w:delText>
        </w:r>
      </w:del>
      <w:del w:id="14" w:author="Cees van Leeuwen" w:date="2020-01-04T14:47:00Z">
        <w:r w:rsidR="00DE5E2F" w:rsidRPr="00B2251E" w:rsidDel="00BC2527">
          <w:rPr>
            <w:lang w:bidi="fa-IR"/>
          </w:rPr>
          <w:delText xml:space="preserve"> </w:delText>
        </w:r>
      </w:del>
      <w:del w:id="15" w:author="Cees van Leeuwen" w:date="2020-01-04T14:27:00Z">
        <w:r w:rsidR="00DE5E2F" w:rsidRPr="00B2251E" w:rsidDel="00BA2501">
          <w:rPr>
            <w:lang w:bidi="fa-IR"/>
          </w:rPr>
          <w:delText>nodes’ activities</w:delText>
        </w:r>
      </w:del>
      <w:ins w:id="16" w:author="Cees van Leeuwen" w:date="2020-01-04T14:29:00Z">
        <w:r>
          <w:rPr>
            <w:lang w:bidi="fa-IR"/>
          </w:rPr>
          <w:t>in neural activity</w:t>
        </w:r>
      </w:ins>
      <w:r w:rsidR="00DE5E2F" w:rsidRPr="00B2251E">
        <w:rPr>
          <w:lang w:bidi="fa-IR"/>
        </w:rPr>
        <w:t xml:space="preserve">  (</w:t>
      </w:r>
      <w:r w:rsidR="00DE5E2F" w:rsidRPr="00B2251E">
        <w:rPr>
          <w:lang w:bidi="fa-IR"/>
        </w:rPr>
        <w:fldChar w:fldCharType="begin"/>
      </w:r>
      <w:r w:rsidR="00DE5E2F" w:rsidRPr="00B2251E">
        <w:rPr>
          <w:lang w:bidi="fa-IR"/>
        </w:rPr>
        <w:instrText xml:space="preserve"> ADDIN ZOTERO_ITEM CSL_CITATION {"citationID":"NPZ4AgKh","properties":{"formattedCitation":"\\super 10,15\\nosupersub{}","plainCitation":"10,15","noteIndex":0},"citationItems":[{"id":139,"uris":["http://zotero.org/users/3736923/items/M59BEJLC"],"uri":["http://zotero.org/users/3736923/items/M59BEJLC"],"itemData":{"id":139,"type":"article-journal","container-title":"BMC Neuroscience","DOI":"10.1186/1471-2202-10-55","ISSN":"1471-2202","issue":"1","language":"en","source":"CrossRef","title":"Symbiotic relationship between brain structure and dynamics","URL":"https://bmcneurosci.biomedcentral.com/articles/10.1186/1471-2202-10-55","volume":"10","author":[{"family":"Rubinov","given":"Mikail"},{"family":"Sporns","given":"Olaf"},{"family":"Leeuwen","given":"Cees","non-dropping-particle":"van"},{"family":"Breakspear","given":"Michael"}],"accessed":{"date-parts":[["2019",7,15]]},"issued":{"date-parts":[["2009",12]]}},"label":"page"},{"id":37,"uris":["http://zotero.org/users/3736923/items/NZZAGW3M"],"uri":["http://zotero.org/users/3736923/items/NZZAGW3M"],"itemData":{"id":37,"type":"article-journal","container-title":"Nature Reviews Neuroscience","issue":"1","page":"17","source":"Google Scholar","title":"Communication dynamics in complex brain networks","volume":"19","author":[{"family":"Avena-Koenigsberger","given":"Andrea"},{"family":"Misic","given":"Bratislav"},{"family":"Sporns","given":"Olaf"}],"issued":{"date-parts":[["2018"]]}},"label":"page"}],"schema":"https://github.com/citation-style-language/schema/raw/master/csl-citation.json"} </w:instrText>
      </w:r>
      <w:r w:rsidR="00DE5E2F" w:rsidRPr="00B2251E">
        <w:rPr>
          <w:lang w:bidi="fa-IR"/>
        </w:rPr>
        <w:fldChar w:fldCharType="separate"/>
      </w:r>
      <w:r w:rsidR="009655A5" w:rsidRPr="00B2251E">
        <w:rPr>
          <w:lang w:bidi="fa-IR"/>
        </w:rPr>
        <w:t xml:space="preserve">Avena-Koenigsberger, Misic, &amp; Sporns, </w:t>
      </w:r>
      <w:r w:rsidR="00DE5E2F" w:rsidRPr="00B2251E">
        <w:rPr>
          <w:lang w:bidi="fa-IR"/>
        </w:rPr>
        <w:fldChar w:fldCharType="end"/>
      </w:r>
      <w:r w:rsidR="009655A5" w:rsidRPr="00B2251E">
        <w:rPr>
          <w:lang w:bidi="fa-IR"/>
        </w:rPr>
        <w:t xml:space="preserve">2018; </w:t>
      </w:r>
      <w:r w:rsidR="009655A5">
        <w:rPr>
          <w:lang w:bidi="fa-IR"/>
        </w:rPr>
        <w:t>Rubinov, Sporns, van Leeuwen, &amp; Breakspear, 2009).</w:t>
      </w:r>
      <w:r w:rsidR="009655A5" w:rsidRPr="00B2251E">
        <w:rPr>
          <w:lang w:bidi="fa-IR"/>
        </w:rPr>
        <w:t xml:space="preserve"> </w:t>
      </w:r>
      <w:r w:rsidR="004F3890" w:rsidRPr="00B15503">
        <w:rPr>
          <w:lang w:bidi="fa-IR"/>
        </w:rPr>
        <w:t xml:space="preserve">This </w:t>
      </w:r>
      <w:r w:rsidR="009655A5">
        <w:rPr>
          <w:lang w:bidi="fa-IR"/>
        </w:rPr>
        <w:t xml:space="preserve">common </w:t>
      </w:r>
      <w:r w:rsidR="004F3890" w:rsidRPr="00B15503">
        <w:rPr>
          <w:lang w:bidi="fa-IR"/>
        </w:rPr>
        <w:t xml:space="preserve">principle has become known as </w:t>
      </w:r>
      <w:r w:rsidR="004F3890" w:rsidRPr="003A7A80">
        <w:rPr>
          <w:i/>
          <w:lang w:bidi="fa-IR"/>
          <w:rPrChange w:id="17" w:author="Cees van Leeuwen" w:date="2020-01-04T14:52:00Z">
            <w:rPr>
              <w:lang w:bidi="fa-IR"/>
            </w:rPr>
          </w:rPrChange>
        </w:rPr>
        <w:t>adaptive rewiring</w:t>
      </w:r>
      <w:r w:rsidR="004F3890" w:rsidRPr="00B15503">
        <w:rPr>
          <w:lang w:bidi="fa-IR"/>
        </w:rPr>
        <w:t xml:space="preserve"> (</w:t>
      </w:r>
      <w:r w:rsidR="004F3890">
        <w:rPr>
          <w:lang w:bidi="fa-IR"/>
        </w:rPr>
        <w:t>Gong &amp; van Leeuwen, 2003, 2004;</w:t>
      </w:r>
      <w:r w:rsidR="004F3890" w:rsidRPr="00B15503">
        <w:rPr>
          <w:lang w:bidi="fa-IR"/>
        </w:rPr>
        <w:t xml:space="preserve"> Papadopoulos, Kim, Kurths, &amp; Bassett, 2017).</w:t>
      </w:r>
      <w:r w:rsidR="004F3890" w:rsidRPr="00B15503">
        <w:t xml:space="preserve"> </w:t>
      </w:r>
      <w:ins w:id="18" w:author="Cees van Leeuwen" w:date="2020-01-04T14:32:00Z">
        <w:r w:rsidR="004B0FA0">
          <w:t>Adaptive rewiring implements the Hebbian principle of  “what fires together</w:t>
        </w:r>
      </w:ins>
      <w:ins w:id="19" w:author="Cees van Leeuwen" w:date="2020-01-04T14:33:00Z">
        <w:r w:rsidR="004B0FA0">
          <w:t>,</w:t>
        </w:r>
      </w:ins>
      <w:ins w:id="20" w:author="Cees van Leeuwen" w:date="2020-01-04T14:32:00Z">
        <w:r w:rsidR="004B0FA0">
          <w:t xml:space="preserve"> wires together”</w:t>
        </w:r>
      </w:ins>
      <w:ins w:id="21" w:author="Cees van Leeuwen" w:date="2020-01-04T14:33:00Z">
        <w:r w:rsidR="004B0FA0">
          <w:t xml:space="preserve"> </w:t>
        </w:r>
      </w:ins>
      <w:commentRangeStart w:id="22"/>
      <w:ins w:id="23" w:author="Cees van Leeuwen" w:date="2020-01-04T14:42:00Z">
        <w:r w:rsidR="00BC2527">
          <w:t>at</w:t>
        </w:r>
      </w:ins>
      <w:commentRangeEnd w:id="22"/>
      <w:ins w:id="24" w:author="Cees van Leeuwen" w:date="2020-01-04T14:39:00Z">
        <w:r w:rsidR="004B0FA0">
          <w:rPr>
            <w:rStyle w:val="CommentReference"/>
          </w:rPr>
          <w:commentReference w:id="22"/>
        </w:r>
      </w:ins>
      <w:ins w:id="25" w:author="Cees van Leeuwen" w:date="2020-01-04T14:33:00Z">
        <w:r w:rsidR="004B0FA0">
          <w:t xml:space="preserve"> </w:t>
        </w:r>
      </w:ins>
      <w:ins w:id="26" w:author="Cees van Leeuwen" w:date="2020-01-04T14:40:00Z">
        <w:r w:rsidR="00BC2527">
          <w:t xml:space="preserve">the </w:t>
        </w:r>
      </w:ins>
      <w:ins w:id="27" w:author="Cees van Leeuwen" w:date="2020-01-04T14:42:00Z">
        <w:r w:rsidR="00BC2527">
          <w:t>level</w:t>
        </w:r>
      </w:ins>
      <w:ins w:id="28" w:author="Cees van Leeuwen" w:date="2020-01-04T14:40:00Z">
        <w:r w:rsidR="00BC2527">
          <w:t xml:space="preserve"> of </w:t>
        </w:r>
      </w:ins>
      <w:ins w:id="29" w:author="Cees van Leeuwen" w:date="2020-01-04T14:41:00Z">
        <w:r w:rsidR="00BC2527">
          <w:t xml:space="preserve">network </w:t>
        </w:r>
      </w:ins>
      <w:ins w:id="30" w:author="Cees van Leeuwen" w:date="2020-01-04T14:33:00Z">
        <w:r w:rsidR="004B0FA0">
          <w:t>dynamics</w:t>
        </w:r>
      </w:ins>
      <w:ins w:id="31" w:author="Cees van Leeuwen" w:date="2020-01-04T14:44:00Z">
        <w:r w:rsidR="00BC2527">
          <w:t>.</w:t>
        </w:r>
      </w:ins>
      <w:ins w:id="32" w:author="Cees van Leeuwen" w:date="2020-01-04T14:37:00Z">
        <w:r w:rsidR="004B0FA0">
          <w:t xml:space="preserve"> </w:t>
        </w:r>
      </w:ins>
    </w:p>
    <w:p w14:paraId="449AC27E" w14:textId="77777777" w:rsidR="00151023" w:rsidRDefault="009655A5">
      <w:pPr>
        <w:rPr>
          <w:ins w:id="33" w:author="Cees van Leeuwen" w:date="2020-01-04T18:10:00Z"/>
        </w:rPr>
        <w:pPrChange w:id="34" w:author="Cees van Leeuwen" w:date="2020-01-04T14:58:00Z">
          <w:pPr>
            <w:ind w:firstLine="0"/>
          </w:pPr>
        </w:pPrChange>
      </w:pPr>
      <w:r>
        <w:rPr>
          <w:lang w:bidi="fa-IR"/>
        </w:rPr>
        <w:t xml:space="preserve">Adaptive rewiring can be modeled in abstract </w:t>
      </w:r>
      <w:ins w:id="35" w:author="Cees van Leeuwen" w:date="2020-01-04T14:23:00Z">
        <w:r w:rsidR="00BA2501">
          <w:rPr>
            <w:lang w:bidi="fa-IR"/>
          </w:rPr>
          <w:t xml:space="preserve">dynamical </w:t>
        </w:r>
      </w:ins>
      <w:r>
        <w:rPr>
          <w:lang w:bidi="fa-IR"/>
        </w:rPr>
        <w:t>systems, in which</w:t>
      </w:r>
      <w:r w:rsidR="004F3890">
        <w:rPr>
          <w:lang w:bidi="fa-IR"/>
        </w:rPr>
        <w:t xml:space="preserve"> </w:t>
      </w:r>
      <w:ins w:id="36" w:author="Cees van Leeuwen" w:date="2020-01-04T14:43:00Z">
        <w:r w:rsidR="00BC2527">
          <w:rPr>
            <w:lang w:bidi="fa-IR"/>
          </w:rPr>
          <w:t>the network components</w:t>
        </w:r>
      </w:ins>
      <w:ins w:id="37" w:author="Cees van Leeuwen" w:date="2020-01-04T14:44:00Z">
        <w:r w:rsidR="00BC2527">
          <w:rPr>
            <w:lang w:bidi="fa-IR"/>
          </w:rPr>
          <w:t xml:space="preserve"> </w:t>
        </w:r>
      </w:ins>
      <w:ins w:id="38" w:author="Cees van Leeuwen" w:date="2020-01-04T14:52:00Z">
        <w:r w:rsidR="003A7A80">
          <w:rPr>
            <w:lang w:bidi="fa-IR"/>
          </w:rPr>
          <w:t>may represent</w:t>
        </w:r>
      </w:ins>
      <w:ins w:id="39" w:author="Cees van Leeuwen" w:date="2020-01-04T14:44:00Z">
        <w:r w:rsidR="00BC2527">
          <w:rPr>
            <w:lang w:bidi="fa-IR"/>
          </w:rPr>
          <w:t xml:space="preserve"> units at the scale of</w:t>
        </w:r>
      </w:ins>
      <w:ins w:id="40" w:author="Cees van Leeuwen" w:date="2020-01-04T14:43:00Z">
        <w:r w:rsidR="00BC2527">
          <w:rPr>
            <w:lang w:bidi="fa-IR"/>
          </w:rPr>
          <w:t xml:space="preserve"> single neurons </w:t>
        </w:r>
      </w:ins>
      <w:ins w:id="41" w:author="Cees van Leeuwen" w:date="2020-01-04T14:44:00Z">
        <w:r w:rsidR="00BC2527">
          <w:t>(</w:t>
        </w:r>
        <w:commentRangeStart w:id="42"/>
        <w:r w:rsidR="00BC2527">
          <w:t>Bi &amp; Poo, 2001)</w:t>
        </w:r>
        <w:commentRangeEnd w:id="42"/>
        <w:r w:rsidR="00BC2527">
          <w:rPr>
            <w:rStyle w:val="CommentReference"/>
          </w:rPr>
          <w:commentReference w:id="42"/>
        </w:r>
      </w:ins>
      <w:ins w:id="43" w:author="Cees van Leeuwen" w:date="2020-01-04T14:45:00Z">
        <w:r w:rsidR="00BC2527">
          <w:t xml:space="preserve"> or </w:t>
        </w:r>
      </w:ins>
      <w:r>
        <w:rPr>
          <w:lang w:bidi="fa-IR"/>
        </w:rPr>
        <w:t>neural mass</w:t>
      </w:r>
      <w:ins w:id="44" w:author="Cees van Leeuwen" w:date="2020-01-04T14:45:00Z">
        <w:r w:rsidR="00BC2527">
          <w:rPr>
            <w:lang w:bidi="fa-IR"/>
          </w:rPr>
          <w:t>es</w:t>
        </w:r>
      </w:ins>
      <w:r>
        <w:rPr>
          <w:lang w:bidi="fa-IR"/>
        </w:rPr>
        <w:t xml:space="preserve"> </w:t>
      </w:r>
      <w:del w:id="45" w:author="Cees van Leeuwen" w:date="2020-01-04T14:55:00Z">
        <w:r w:rsidR="00AB55EA" w:rsidDel="003A7A80">
          <w:rPr>
            <w:lang w:bidi="fa-IR"/>
          </w:rPr>
          <w:delText xml:space="preserve">activity </w:delText>
        </w:r>
        <w:r w:rsidDel="003A7A80">
          <w:rPr>
            <w:lang w:bidi="fa-IR"/>
          </w:rPr>
          <w:delText>is</w:delText>
        </w:r>
        <w:r w:rsidR="00AB55EA" w:rsidDel="003A7A80">
          <w:rPr>
            <w:lang w:bidi="fa-IR"/>
          </w:rPr>
          <w:delText xml:space="preserve"> described as chaotic oscillations governed by the attractor in Fig</w:delText>
        </w:r>
        <w:r w:rsidR="000174C6" w:rsidDel="003A7A80">
          <w:rPr>
            <w:lang w:bidi="fa-IR"/>
          </w:rPr>
          <w:delText>ure</w:delText>
        </w:r>
        <w:r w:rsidR="00AB55EA" w:rsidDel="003A7A80">
          <w:rPr>
            <w:lang w:bidi="fa-IR"/>
          </w:rPr>
          <w:delText xml:space="preserve"> </w:delText>
        </w:r>
        <w:r w:rsidR="000174C6" w:rsidDel="003A7A80">
          <w:rPr>
            <w:lang w:bidi="fa-IR"/>
          </w:rPr>
          <w:delText>S</w:delText>
        </w:r>
        <w:r w:rsidR="00AB55EA" w:rsidDel="003A7A80">
          <w:rPr>
            <w:lang w:bidi="fa-IR"/>
          </w:rPr>
          <w:delText>1A</w:delText>
        </w:r>
        <w:r w:rsidR="000174C6" w:rsidDel="003A7A80">
          <w:rPr>
            <w:lang w:bidi="fa-IR"/>
          </w:rPr>
          <w:delText xml:space="preserve"> in the supplementary materials</w:delText>
        </w:r>
        <w:r w:rsidR="00AB55EA" w:rsidDel="003A7A80">
          <w:rPr>
            <w:lang w:bidi="fa-IR"/>
          </w:rPr>
          <w:delText xml:space="preserve"> </w:delText>
        </w:r>
      </w:del>
      <w:r w:rsidR="00AB55EA">
        <w:rPr>
          <w:lang w:bidi="fa-IR"/>
        </w:rPr>
        <w:t>(</w:t>
      </w:r>
      <w:r w:rsidR="00AB55EA">
        <w:t>Breakspear, Terry, &amp; Friston, 2003</w:t>
      </w:r>
      <w:r w:rsidR="00AB55EA">
        <w:rPr>
          <w:lang w:bidi="fa-IR"/>
        </w:rPr>
        <w:t xml:space="preserve">). </w:t>
      </w:r>
      <w:ins w:id="46" w:author="Cees van Leeuwen" w:date="2020-01-04T14:56:00Z">
        <w:r w:rsidR="003A7A80">
          <w:rPr>
            <w:lang w:bidi="fa-IR"/>
          </w:rPr>
          <w:t xml:space="preserve">In the latter case, the </w:t>
        </w:r>
      </w:ins>
      <w:ins w:id="47" w:author="Cees van Leeuwen" w:date="2020-01-04T14:55:00Z">
        <w:r w:rsidR="003A7A80">
          <w:rPr>
            <w:lang w:bidi="fa-IR"/>
          </w:rPr>
          <w:t xml:space="preserve">activity is described as </w:t>
        </w:r>
      </w:ins>
      <w:ins w:id="48" w:author="Cees van Leeuwen" w:date="2020-01-04T14:56:00Z">
        <w:r w:rsidR="003A7A80">
          <w:rPr>
            <w:lang w:bidi="fa-IR"/>
          </w:rPr>
          <w:t xml:space="preserve">a </w:t>
        </w:r>
      </w:ins>
      <w:ins w:id="49" w:author="Cees van Leeuwen" w:date="2020-01-04T14:55:00Z">
        <w:r w:rsidR="003A7A80">
          <w:rPr>
            <w:lang w:bidi="fa-IR"/>
          </w:rPr>
          <w:t xml:space="preserve">chaotic </w:t>
        </w:r>
      </w:ins>
      <w:ins w:id="50" w:author="Cees van Leeuwen" w:date="2020-01-04T14:57:00Z">
        <w:r w:rsidR="003A7A80">
          <w:rPr>
            <w:lang w:bidi="fa-IR"/>
          </w:rPr>
          <w:t>oscillator</w:t>
        </w:r>
      </w:ins>
      <w:ins w:id="51" w:author="Cees van Leeuwen" w:date="2020-01-04T14:55:00Z">
        <w:r w:rsidR="003A7A80">
          <w:rPr>
            <w:lang w:bidi="fa-IR"/>
          </w:rPr>
          <w:t xml:space="preserve"> governed by the attractor in Figure S1A in the supplementary materials. </w:t>
        </w:r>
      </w:ins>
      <w:r w:rsidR="00AB55EA">
        <w:rPr>
          <w:lang w:bidi="fa-IR"/>
        </w:rPr>
        <w:t>Dimensional reduction via Poincar</w:t>
      </w:r>
      <w:r w:rsidR="000174C6">
        <w:rPr>
          <w:rFonts w:cstheme="minorHAnsi"/>
          <w:lang w:bidi="fa-IR"/>
        </w:rPr>
        <w:t>é</w:t>
      </w:r>
      <w:r w:rsidR="00AB55EA">
        <w:rPr>
          <w:lang w:bidi="fa-IR"/>
        </w:rPr>
        <w:t xml:space="preserve"> section yields the relationship in </w:t>
      </w:r>
      <w:ins w:id="52" w:author="Cees van Leeuwen" w:date="2020-01-04T14:57:00Z">
        <w:r w:rsidR="003A7A80">
          <w:rPr>
            <w:lang w:bidi="fa-IR"/>
          </w:rPr>
          <w:t xml:space="preserve">Figure </w:t>
        </w:r>
      </w:ins>
      <w:r w:rsidR="000174C6">
        <w:rPr>
          <w:lang w:bidi="fa-IR"/>
        </w:rPr>
        <w:t>S</w:t>
      </w:r>
      <w:r w:rsidR="00AB55EA">
        <w:rPr>
          <w:lang w:bidi="fa-IR"/>
        </w:rPr>
        <w:t>1B that can approximately be described</w:t>
      </w:r>
      <w:r w:rsidR="000174C6">
        <w:rPr>
          <w:lang w:bidi="fa-IR"/>
        </w:rPr>
        <w:t>, minus the noise,</w:t>
      </w:r>
      <w:r w:rsidR="00AB55EA">
        <w:rPr>
          <w:lang w:bidi="fa-IR"/>
        </w:rPr>
        <w:t xml:space="preserve"> by a logistic map </w:t>
      </w:r>
      <w:r w:rsidR="000174C6">
        <w:rPr>
          <w:lang w:bidi="fa-IR"/>
        </w:rPr>
        <w:t>Fig. S</w:t>
      </w:r>
      <w:r w:rsidR="00AB55EA">
        <w:rPr>
          <w:lang w:bidi="fa-IR"/>
        </w:rPr>
        <w:t>1C).</w:t>
      </w:r>
      <w:ins w:id="53" w:author="Cees van Leeuwen" w:date="2020-01-04T14:58:00Z">
        <w:r w:rsidR="003A7A80">
          <w:rPr>
            <w:lang w:bidi="fa-IR"/>
          </w:rPr>
          <w:t xml:space="preserve"> Thus, the logistic map is the simplest possible </w:t>
        </w:r>
      </w:ins>
      <w:ins w:id="54" w:author="Cees van Leeuwen" w:date="2020-01-04T15:01:00Z">
        <w:r w:rsidR="00E61394">
          <w:rPr>
            <w:lang w:bidi="fa-IR"/>
          </w:rPr>
          <w:t xml:space="preserve">abstract </w:t>
        </w:r>
      </w:ins>
      <w:ins w:id="55" w:author="Cees van Leeuwen" w:date="2020-01-04T14:58:00Z">
        <w:r w:rsidR="003A7A80">
          <w:rPr>
            <w:lang w:bidi="fa-IR"/>
          </w:rPr>
          <w:t xml:space="preserve">representation of neural mass activity. </w:t>
        </w:r>
      </w:ins>
      <w:moveToRangeStart w:id="56" w:author="Cees van Leeuwen" w:date="2020-01-04T18:10:00Z" w:name="move29053863"/>
      <w:moveTo w:id="57" w:author="Cees van Leeuwen" w:date="2020-01-04T18:10:00Z">
        <w:r w:rsidR="00151023">
          <w:t xml:space="preserve">Logistic maps are </w:t>
        </w:r>
        <w:del w:id="58" w:author="Cees van Leeuwen" w:date="2020-01-04T18:15:00Z">
          <w:r w:rsidR="00151023" w:rsidDel="00151023">
            <w:delText xml:space="preserve">well </w:delText>
          </w:r>
        </w:del>
        <w:r w:rsidR="00151023">
          <w:t xml:space="preserve">known to exhibit universal dynamical properties (van Strien, 1987). </w:t>
        </w:r>
      </w:moveTo>
    </w:p>
    <w:p w14:paraId="00244055" w14:textId="77777777" w:rsidR="00AB55EA" w:rsidDel="003A7A80" w:rsidRDefault="00151023" w:rsidP="00AB55EA">
      <w:pPr>
        <w:rPr>
          <w:del w:id="59" w:author="Cees van Leeuwen" w:date="2020-01-04T14:58:00Z"/>
        </w:rPr>
      </w:pPr>
      <w:moveTo w:id="60" w:author="Cees van Leeuwen" w:date="2020-01-04T18:10:00Z">
        <w:r>
          <w:t xml:space="preserve"> </w:t>
        </w:r>
      </w:moveTo>
      <w:moveToRangeEnd w:id="56"/>
    </w:p>
    <w:p w14:paraId="09C4A738" w14:textId="77777777" w:rsidR="00AB55EA" w:rsidRDefault="00AB55EA">
      <w:pPr>
        <w:rPr>
          <w:lang w:bidi="fa-IR"/>
        </w:rPr>
        <w:pPrChange w:id="61" w:author="Cees van Leeuwen" w:date="2020-01-04T14:58:00Z">
          <w:pPr>
            <w:ind w:firstLine="0"/>
          </w:pPr>
        </w:pPrChange>
      </w:pPr>
      <w:r>
        <w:rPr>
          <w:lang w:bidi="fa-IR"/>
        </w:rPr>
        <w:t>The logistic map</w:t>
      </w:r>
      <w:del w:id="62" w:author="Cees van Leeuwen" w:date="2020-01-04T15:01:00Z">
        <w:r w:rsidDel="00E61394">
          <w:rPr>
            <w:lang w:bidi="fa-IR"/>
          </w:rPr>
          <w:delText>s</w:delText>
        </w:r>
      </w:del>
      <w:r>
        <w:rPr>
          <w:lang w:bidi="fa-IR"/>
        </w:rPr>
        <w:t xml:space="preserve"> is of the form shown in Equation 1.</w:t>
      </w:r>
    </w:p>
    <w:p w14:paraId="584FB482" w14:textId="77777777" w:rsidR="00AB55EA" w:rsidRDefault="00AB55EA" w:rsidP="00AB55EA">
      <w:pPr>
        <w:rPr>
          <w:lang w:bidi="fa-IR"/>
        </w:rPr>
      </w:pPr>
      <w:r>
        <w:rPr>
          <w:lang w:bidi="fa-IR"/>
        </w:rPr>
        <w:t>EQ</w:t>
      </w:r>
      <w:r w:rsidR="004668C4">
        <w:rPr>
          <w:lang w:bidi="fa-IR"/>
        </w:rPr>
        <w:t xml:space="preserve"> </w:t>
      </w:r>
      <w:r>
        <w:rPr>
          <w:lang w:bidi="fa-IR"/>
        </w:rPr>
        <w:t>1</w:t>
      </w:r>
      <w:r>
        <w:rPr>
          <w:lang w:bidi="fa-IR"/>
        </w:rPr>
        <w:tab/>
      </w:r>
      <w:r>
        <w:rPr>
          <w:lang w:bidi="fa-IR"/>
        </w:rPr>
        <w:tab/>
      </w:r>
      <w:ins w:id="63" w:author="Cees van Leeuwen" w:date="2020-01-04T18:12:00Z">
        <w:r w:rsidR="00151023">
          <w:rPr>
            <w:lang w:bidi="fa-IR"/>
          </w:rPr>
          <w:t xml:space="preserve"> </w:t>
        </w:r>
      </w:ins>
      <w:r>
        <w:rPr>
          <w:lang w:bidi="fa-IR"/>
        </w:rPr>
        <w:tab/>
      </w:r>
      <w:del w:id="64" w:author="Cees van Leeuwen" w:date="2020-01-04T18:13:00Z">
        <w:r w:rsidDel="00151023">
          <w:rPr>
            <w:lang w:bidi="fa-IR"/>
          </w:rPr>
          <w:tab/>
        </w:r>
      </w:del>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 xml:space="preserve">= 1 - </m:t>
        </m:r>
        <m:r>
          <m:rPr>
            <m:sty m:val="p"/>
          </m:rPr>
          <w:rPr>
            <w:rFonts w:ascii="Cambria Math" w:hAnsi="Cambria Math"/>
            <w:lang w:bidi="fa-IR"/>
          </w:rPr>
          <m:t>α</m:t>
        </m:r>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t</m:t>
            </m:r>
          </m:sub>
          <m:sup>
            <m:r>
              <w:rPr>
                <w:rFonts w:ascii="Cambria Math" w:hAnsi="Cambria Math"/>
                <w:lang w:bidi="fa-IR"/>
              </w:rPr>
              <m:t>2</m:t>
            </m:r>
          </m:sup>
        </m:sSubSup>
      </m:oMath>
      <w:ins w:id="65" w:author="Cees van Leeuwen" w:date="2020-01-04T18:12:00Z">
        <w:r w:rsidR="00151023">
          <w:rPr>
            <w:lang w:bidi="fa-IR"/>
          </w:rPr>
          <w:t>,</w:t>
        </w:r>
      </w:ins>
    </w:p>
    <w:p w14:paraId="04CCCB0B" w14:textId="77777777" w:rsidR="004D6B86" w:rsidRDefault="00151023">
      <w:pPr>
        <w:ind w:firstLine="0"/>
        <w:rPr>
          <w:lang w:bidi="fa-IR"/>
        </w:rPr>
        <w:pPrChange w:id="66" w:author="Cees van Leeuwen" w:date="2020-01-04T18:12:00Z">
          <w:pPr/>
        </w:pPrChange>
      </w:pPr>
      <w:ins w:id="67" w:author="Cees van Leeuwen" w:date="2020-01-04T18:12:00Z">
        <w:r>
          <w:rPr>
            <w:lang w:bidi="fa-IR"/>
          </w:rPr>
          <w:t>i</w:t>
        </w:r>
      </w:ins>
      <w:ins w:id="68" w:author="Cees van Leeuwen" w:date="2020-01-04T18:11:00Z">
        <w:r>
          <w:rPr>
            <w:lang w:bidi="fa-IR"/>
          </w:rPr>
          <w:t xml:space="preserve">n which </w:t>
        </w:r>
      </w:ins>
      <w:ins w:id="69" w:author="Cees van Leeuwen" w:date="2020-01-04T18:12:00Z">
        <w:r w:rsidRPr="00151023">
          <w:rPr>
            <w:i/>
            <w:lang w:bidi="fa-IR"/>
            <w:rPrChange w:id="70" w:author="Cees van Leeuwen" w:date="2020-01-04T18:13:00Z">
              <w:rPr>
                <w:lang w:bidi="fa-IR"/>
              </w:rPr>
            </w:rPrChange>
          </w:rPr>
          <w:t>x</w:t>
        </w:r>
        <w:r>
          <w:rPr>
            <w:lang w:bidi="fa-IR"/>
          </w:rPr>
          <w:t xml:space="preserve"> </w:t>
        </w:r>
      </w:ins>
      <w:ins w:id="71" w:author="Cees van Leeuwen" w:date="2020-01-04T18:11:00Z">
        <w:r>
          <w:rPr>
            <w:lang w:bidi="fa-IR"/>
          </w:rPr>
          <w:t>is a continuous var</w:t>
        </w:r>
      </w:ins>
      <w:ins w:id="72" w:author="Cees van Leeuwen" w:date="2020-01-04T18:12:00Z">
        <w:r>
          <w:rPr>
            <w:lang w:bidi="fa-IR"/>
          </w:rPr>
          <w:t>iable in the range  &lt;0,1&gt;</w:t>
        </w:r>
      </w:ins>
      <w:ins w:id="73" w:author="Cees van Leeuwen" w:date="2020-01-04T18:13:00Z">
        <w:r>
          <w:rPr>
            <w:lang w:bidi="fa-IR"/>
          </w:rPr>
          <w:t xml:space="preserve"> which is updated in discrete time </w:t>
        </w:r>
        <w:r w:rsidRPr="00151023">
          <w:rPr>
            <w:i/>
            <w:lang w:bidi="fa-IR"/>
            <w:rPrChange w:id="74" w:author="Cees van Leeuwen" w:date="2020-01-04T18:13:00Z">
              <w:rPr>
                <w:lang w:bidi="fa-IR"/>
              </w:rPr>
            </w:rPrChange>
          </w:rPr>
          <w:t>t</w:t>
        </w:r>
        <w:r>
          <w:rPr>
            <w:lang w:bidi="fa-IR"/>
          </w:rPr>
          <w:t xml:space="preserve">, </w:t>
        </w:r>
      </w:ins>
      <w:ins w:id="75" w:author="Cees van Leeuwen" w:date="2020-01-04T18:12:00Z">
        <w:r>
          <w:rPr>
            <w:lang w:bidi="fa-IR"/>
          </w:rPr>
          <w:t xml:space="preserve"> </w:t>
        </w:r>
      </w:ins>
      <w:ins w:id="76" w:author="Cees van Leeuwen" w:date="2020-01-04T18:14:00Z">
        <w:r>
          <w:rPr>
            <w:lang w:bidi="fa-IR"/>
          </w:rPr>
          <w:t xml:space="preserve">and </w:t>
        </w:r>
      </w:ins>
      <m:oMath>
        <m:r>
          <w:ins w:id="77" w:author="Cees van Leeuwen" w:date="2020-01-04T18:11:00Z">
            <m:rPr>
              <m:sty m:val="p"/>
            </m:rPr>
            <w:rPr>
              <w:rFonts w:ascii="Cambria Math" w:hAnsi="Cambria Math"/>
              <w:lang w:bidi="fa-IR"/>
            </w:rPr>
            <m:t>α</m:t>
          </w:ins>
        </m:r>
      </m:oMath>
      <w:ins w:id="78" w:author="Cees van Leeuwen" w:date="2020-01-04T18:11:00Z">
        <w:r w:rsidDel="00151023">
          <w:t xml:space="preserve"> </w:t>
        </w:r>
      </w:ins>
      <w:ins w:id="79" w:author="Cees van Leeuwen" w:date="2020-01-04T18:14:00Z">
        <w:r>
          <w:t xml:space="preserve">is </w:t>
        </w:r>
        <w:r>
          <w:rPr>
            <w:lang w:bidi="fa-IR"/>
          </w:rPr>
          <w:t xml:space="preserve">the </w:t>
        </w:r>
        <w:commentRangeStart w:id="80"/>
        <w:commentRangeStart w:id="81"/>
        <w:r w:rsidRPr="00151023">
          <w:rPr>
            <w:i/>
            <w:lang w:bidi="fa-IR"/>
            <w:rPrChange w:id="82" w:author="Cees van Leeuwen" w:date="2020-01-04T18:14:00Z">
              <w:rPr>
                <w:lang w:bidi="fa-IR"/>
              </w:rPr>
            </w:rPrChange>
          </w:rPr>
          <w:t>turbulence</w:t>
        </w:r>
        <w:commentRangeEnd w:id="80"/>
        <w:r w:rsidRPr="00151023">
          <w:rPr>
            <w:rStyle w:val="CommentReference"/>
            <w:i/>
            <w:rPrChange w:id="83" w:author="Cees van Leeuwen" w:date="2020-01-04T18:14:00Z">
              <w:rPr>
                <w:rStyle w:val="CommentReference"/>
              </w:rPr>
            </w:rPrChange>
          </w:rPr>
          <w:commentReference w:id="80"/>
        </w:r>
        <w:commentRangeEnd w:id="81"/>
        <w:r w:rsidRPr="00151023">
          <w:rPr>
            <w:rStyle w:val="CommentReference"/>
            <w:i/>
            <w:rPrChange w:id="84" w:author="Cees van Leeuwen" w:date="2020-01-04T18:14:00Z">
              <w:rPr>
                <w:rStyle w:val="CommentReference"/>
              </w:rPr>
            </w:rPrChange>
          </w:rPr>
          <w:commentReference w:id="81"/>
        </w:r>
        <w:r w:rsidRPr="00151023">
          <w:rPr>
            <w:i/>
            <w:lang w:bidi="fa-IR"/>
            <w:rPrChange w:id="85" w:author="Cees van Leeuwen" w:date="2020-01-04T18:14:00Z">
              <w:rPr>
                <w:lang w:bidi="fa-IR"/>
              </w:rPr>
            </w:rPrChange>
          </w:rPr>
          <w:t xml:space="preserve"> parameter</w:t>
        </w:r>
        <w:r>
          <w:rPr>
            <w:lang w:bidi="fa-IR"/>
          </w:rPr>
          <w:t xml:space="preserve">. </w:t>
        </w:r>
      </w:ins>
      <w:moveFromRangeStart w:id="86" w:author="Cees van Leeuwen" w:date="2020-01-04T18:10:00Z" w:name="move29053863"/>
      <w:moveFrom w:id="87" w:author="Cees van Leeuwen" w:date="2020-01-04T18:10:00Z">
        <w:r w:rsidR="00AB55EA" w:rsidDel="00151023">
          <w:t xml:space="preserve">Logistic maps are well known to exhibit universal dynamical properties (van Strien, 1987).  </w:t>
        </w:r>
      </w:moveFrom>
      <w:moveFromRangeEnd w:id="86"/>
      <w:r w:rsidR="00AB55EA">
        <w:rPr>
          <w:lang w:bidi="fa-IR"/>
        </w:rPr>
        <w:t xml:space="preserve">For certain regimes of </w:t>
      </w:r>
      <w:del w:id="88" w:author="Cees van Leeuwen" w:date="2020-01-04T18:11:00Z">
        <w:r w:rsidR="00AB55EA" w:rsidDel="00151023">
          <w:rPr>
            <w:lang w:bidi="fa-IR"/>
          </w:rPr>
          <w:delText xml:space="preserve">the </w:delText>
        </w:r>
        <w:commentRangeStart w:id="89"/>
        <w:commentRangeStart w:id="90"/>
        <w:r w:rsidR="00CF7C89" w:rsidDel="00151023">
          <w:rPr>
            <w:lang w:bidi="fa-IR"/>
          </w:rPr>
          <w:delText>turbulence</w:delText>
        </w:r>
        <w:commentRangeEnd w:id="89"/>
        <w:r w:rsidR="00CF7C89" w:rsidDel="00151023">
          <w:rPr>
            <w:rStyle w:val="CommentReference"/>
          </w:rPr>
          <w:commentReference w:id="89"/>
        </w:r>
        <w:commentRangeEnd w:id="90"/>
        <w:r w:rsidR="003A7A80" w:rsidDel="00151023">
          <w:rPr>
            <w:rStyle w:val="CommentReference"/>
          </w:rPr>
          <w:commentReference w:id="90"/>
        </w:r>
        <w:r w:rsidR="00CF7C89" w:rsidDel="00151023">
          <w:rPr>
            <w:lang w:bidi="fa-IR"/>
          </w:rPr>
          <w:delText xml:space="preserve"> </w:delText>
        </w:r>
        <w:r w:rsidR="00AB55EA" w:rsidDel="00151023">
          <w:rPr>
            <w:lang w:bidi="fa-IR"/>
          </w:rPr>
          <w:delText>parameter</w:delText>
        </w:r>
        <w:r w:rsidR="000174C6" w:rsidDel="00151023">
          <w:rPr>
            <w:lang w:bidi="fa-IR"/>
          </w:rPr>
          <w:delText xml:space="preserve"> </w:delText>
        </w:r>
      </w:del>
      <m:oMath>
        <m:r>
          <m:rPr>
            <m:sty m:val="p"/>
          </m:rPr>
          <w:rPr>
            <w:rFonts w:ascii="Cambria Math" w:hAnsi="Cambria Math"/>
            <w:lang w:bidi="fa-IR"/>
          </w:rPr>
          <m:t>α</m:t>
        </m:r>
      </m:oMath>
      <w:r w:rsidR="00AB55EA">
        <w:rPr>
          <w:lang w:bidi="fa-IR"/>
        </w:rPr>
        <w:t>, the behavior of the logistic map converges to one or more</w:t>
      </w:r>
      <w:ins w:id="91" w:author="Cees van Leeuwen" w:date="2020-01-04T15:02:00Z">
        <w:r w:rsidR="00E61394">
          <w:rPr>
            <w:lang w:bidi="fa-IR"/>
          </w:rPr>
          <w:t xml:space="preserve"> limit-cycle</w:t>
        </w:r>
      </w:ins>
      <w:r w:rsidR="00AB55EA">
        <w:rPr>
          <w:lang w:bidi="fa-IR"/>
        </w:rPr>
        <w:t xml:space="preserve"> attractors, but otherwise it exhibits chaotic behavior. In these regimes, logistic maps produce </w:t>
      </w:r>
      <w:commentRangeStart w:id="92"/>
      <w:r w:rsidR="00AB55EA">
        <w:rPr>
          <w:lang w:bidi="fa-IR"/>
        </w:rPr>
        <w:t>deterministic</w:t>
      </w:r>
      <w:commentRangeEnd w:id="92"/>
      <w:r w:rsidR="00E61394">
        <w:rPr>
          <w:rStyle w:val="CommentReference"/>
        </w:rPr>
        <w:commentReference w:id="92"/>
      </w:r>
      <w:r w:rsidR="00AB55EA">
        <w:rPr>
          <w:lang w:bidi="fa-IR"/>
        </w:rPr>
        <w:t xml:space="preserve"> </w:t>
      </w:r>
      <w:del w:id="93" w:author="Cees van Leeuwen" w:date="2020-01-04T15:03:00Z">
        <w:r w:rsidR="00AB55EA" w:rsidDel="00E61394">
          <w:rPr>
            <w:lang w:bidi="fa-IR"/>
          </w:rPr>
          <w:delText xml:space="preserve">stochastic </w:delText>
        </w:r>
      </w:del>
      <w:r w:rsidR="00AB55EA">
        <w:rPr>
          <w:lang w:bidi="fa-IR"/>
        </w:rPr>
        <w:t>bounded time series that</w:t>
      </w:r>
      <w:ins w:id="94" w:author="Cees van Leeuwen" w:date="2020-01-04T15:05:00Z">
        <w:r w:rsidR="00E61394">
          <w:rPr>
            <w:lang w:bidi="fa-IR"/>
          </w:rPr>
          <w:t>, indeed</w:t>
        </w:r>
      </w:ins>
      <w:ins w:id="95" w:author="Cees van Leeuwen" w:date="2020-01-04T15:07:00Z">
        <w:r w:rsidR="00E61394">
          <w:rPr>
            <w:lang w:bidi="fa-IR"/>
          </w:rPr>
          <w:t>,</w:t>
        </w:r>
      </w:ins>
      <w:r w:rsidR="00AB55EA">
        <w:rPr>
          <w:lang w:bidi="fa-IR"/>
        </w:rPr>
        <w:t xml:space="preserve"> </w:t>
      </w:r>
      <w:r w:rsidR="000174C6">
        <w:rPr>
          <w:lang w:bidi="fa-IR"/>
        </w:rPr>
        <w:t>qualitatively resemble</w:t>
      </w:r>
      <w:r w:rsidR="00AB55EA">
        <w:rPr>
          <w:lang w:bidi="fa-IR"/>
        </w:rPr>
        <w:t xml:space="preserve"> </w:t>
      </w:r>
      <w:ins w:id="96" w:author="Cees van Leeuwen" w:date="2020-01-04T15:06:00Z">
        <w:r w:rsidR="00E61394">
          <w:rPr>
            <w:lang w:bidi="fa-IR"/>
          </w:rPr>
          <w:t>the oscillations</w:t>
        </w:r>
      </w:ins>
      <w:ins w:id="97" w:author="Cees van Leeuwen" w:date="2020-01-04T15:05:00Z">
        <w:r w:rsidR="00E61394">
          <w:rPr>
            <w:lang w:bidi="fa-IR"/>
          </w:rPr>
          <w:t xml:space="preserve"> of </w:t>
        </w:r>
      </w:ins>
      <w:r w:rsidR="00AB55EA">
        <w:rPr>
          <w:lang w:bidi="fa-IR"/>
        </w:rPr>
        <w:t>neural mass</w:t>
      </w:r>
      <w:r w:rsidR="000174C6" w:rsidRPr="000174C6">
        <w:rPr>
          <w:lang w:bidi="fa-IR"/>
        </w:rPr>
        <w:t xml:space="preserve"> </w:t>
      </w:r>
      <w:r w:rsidR="000174C6">
        <w:rPr>
          <w:lang w:bidi="fa-IR"/>
        </w:rPr>
        <w:t>activity (see Fig. S1</w:t>
      </w:r>
      <w:del w:id="98" w:author="Cees van Leeuwen" w:date="2020-01-04T15:02:00Z">
        <w:r w:rsidR="000174C6" w:rsidDel="00E61394">
          <w:rPr>
            <w:lang w:bidi="fa-IR"/>
          </w:rPr>
          <w:delText xml:space="preserve"> in the supplementary materials</w:delText>
        </w:r>
      </w:del>
      <w:r w:rsidR="000174C6">
        <w:rPr>
          <w:lang w:bidi="fa-IR"/>
        </w:rPr>
        <w:t>)</w:t>
      </w:r>
      <w:r w:rsidR="00AB55EA">
        <w:rPr>
          <w:lang w:bidi="fa-IR"/>
        </w:rPr>
        <w:t xml:space="preserve">. </w:t>
      </w:r>
    </w:p>
    <w:p w14:paraId="3F9617CC" w14:textId="77777777" w:rsidR="00057054" w:rsidRDefault="00057054" w:rsidP="003B6C3B">
      <w:pPr>
        <w:rPr>
          <w:lang w:bidi="fa-IR"/>
        </w:rPr>
      </w:pPr>
      <w:r>
        <w:rPr>
          <w:lang w:bidi="fa-IR"/>
        </w:rPr>
        <w:lastRenderedPageBreak/>
        <w:t xml:space="preserve">Whereas the logistic map could be considered as an abstract representation of </w:t>
      </w:r>
      <w:del w:id="99" w:author="Cees van Leeuwen" w:date="2020-01-04T15:06:00Z">
        <w:r w:rsidDel="00E61394">
          <w:rPr>
            <w:lang w:bidi="fa-IR"/>
          </w:rPr>
          <w:delText>a</w:delText>
        </w:r>
      </w:del>
      <w:r>
        <w:rPr>
          <w:lang w:bidi="fa-IR"/>
        </w:rPr>
        <w:t xml:space="preserve"> neural mass </w:t>
      </w:r>
      <w:del w:id="100" w:author="Cees van Leeuwen" w:date="2020-01-04T15:06:00Z">
        <w:r w:rsidDel="00E61394">
          <w:rPr>
            <w:lang w:bidi="fa-IR"/>
          </w:rPr>
          <w:delText>oscillators</w:delText>
        </w:r>
      </w:del>
      <w:ins w:id="101" w:author="Cees van Leeuwen" w:date="2020-01-04T15:06:00Z">
        <w:r w:rsidR="00E61394">
          <w:rPr>
            <w:lang w:bidi="fa-IR"/>
          </w:rPr>
          <w:t>activity</w:t>
        </w:r>
      </w:ins>
      <w:r>
        <w:rPr>
          <w:lang w:bidi="fa-IR"/>
        </w:rPr>
        <w:t>, systems of coupled neural mass oscillators may be represented by coupled logistic maps.</w:t>
      </w:r>
      <w:r>
        <w:t xml:space="preserve"> Because of the universal dynamics of logistic maps, networks of such simple maps may capture generic properties of interacting nonlinear systems.</w:t>
      </w:r>
      <w:r w:rsidRPr="00B50058">
        <w:rPr>
          <w:lang w:bidi="fa-IR"/>
        </w:rPr>
        <w:t xml:space="preserve"> </w:t>
      </w:r>
      <w:r>
        <w:rPr>
          <w:lang w:bidi="fa-IR"/>
        </w:rPr>
        <w:t>(</w:t>
      </w:r>
      <w:commentRangeStart w:id="102"/>
      <w:r>
        <w:rPr>
          <w:lang w:bidi="fa-IR"/>
        </w:rPr>
        <w:t>Kaneko, 1992).</w:t>
      </w:r>
      <w:r w:rsidRPr="00151A09">
        <w:t xml:space="preserve"> </w:t>
      </w:r>
      <w:commentRangeEnd w:id="102"/>
      <w:r>
        <w:rPr>
          <w:rStyle w:val="CommentReference"/>
        </w:rPr>
        <w:commentReference w:id="102"/>
      </w:r>
      <w:r>
        <w:rPr>
          <w:lang w:bidi="fa-IR"/>
        </w:rPr>
        <w:t>The logistic maps are coupled according to Equation 2</w:t>
      </w:r>
      <w:ins w:id="103" w:author="Cees van Leeuwen" w:date="2020-01-04T15:08:00Z">
        <w:r w:rsidR="00E61394">
          <w:rPr>
            <w:lang w:bidi="fa-IR"/>
          </w:rPr>
          <w:t xml:space="preserve">. </w:t>
        </w:r>
      </w:ins>
      <w:r>
        <w:rPr>
          <w:lang w:bidi="fa-IR"/>
        </w:rPr>
        <w:t xml:space="preserve"> </w:t>
      </w:r>
      <w:del w:id="104" w:author="Cees van Leeuwen" w:date="2020-01-04T15:08:00Z">
        <w:r w:rsidDel="00E61394">
          <w:rPr>
            <w:lang w:bidi="fa-IR"/>
          </w:rPr>
          <w:delText xml:space="preserve">as such the activity of each </w:delText>
        </w:r>
        <w:r w:rsidR="007C78E7" w:rsidDel="00E61394">
          <w:rPr>
            <w:lang w:bidi="fa-IR"/>
          </w:rPr>
          <w:delText xml:space="preserve">node </w:delText>
        </w:r>
        <w:r w:rsidDel="00E61394">
          <w:rPr>
            <w:lang w:bidi="fa-IR"/>
          </w:rPr>
          <w:delText>is moderated by the activity of its neighbors.</w:delText>
        </w:r>
        <w:r w:rsidR="00695453" w:rsidDel="00E61394">
          <w:rPr>
            <w:lang w:bidi="fa-IR"/>
          </w:rPr>
          <w:delText xml:space="preserve"> </w:delText>
        </w:r>
      </w:del>
      <w:r w:rsidR="004C751D">
        <w:rPr>
          <w:lang w:bidi="fa-IR"/>
        </w:rPr>
        <w:t>Through</w:t>
      </w:r>
      <w:r w:rsidR="00695453">
        <w:rPr>
          <w:lang w:bidi="fa-IR"/>
        </w:rPr>
        <w:t xml:space="preserve"> the effect of the neighbors, the map activity of Fig. S1C regains a noisy appearance more in line with Fig. S1B.</w:t>
      </w:r>
      <w:r>
        <w:rPr>
          <w:lang w:bidi="fa-IR"/>
        </w:rPr>
        <w:t xml:space="preserve"> In matrix notation, for a network with </w:t>
      </w:r>
      <w:r w:rsidR="003B6C3B">
        <w:rPr>
          <w:lang w:bidi="fa-IR"/>
        </w:rPr>
        <w:t xml:space="preserve">V </w:t>
      </w:r>
      <w:r>
        <w:rPr>
          <w:lang w:bidi="fa-IR"/>
        </w:rPr>
        <w:t xml:space="preserve">nodes, the activity of </w:t>
      </w:r>
      <w:r w:rsidR="007C78E7">
        <w:rPr>
          <w:lang w:bidi="fa-IR"/>
        </w:rPr>
        <w:t xml:space="preserve">nodes </w:t>
      </w:r>
      <w:r>
        <w:rPr>
          <w:lang w:bidi="fa-IR"/>
        </w:rPr>
        <w:t>at time t+1 is calculated via</w:t>
      </w:r>
    </w:p>
    <w:p w14:paraId="7C1BCCCA" w14:textId="77777777" w:rsidR="00057054" w:rsidRPr="00C6181B" w:rsidRDefault="00057054" w:rsidP="00B62477">
      <w:pPr>
        <w:rPr>
          <w:lang w:bidi="fa-IR"/>
        </w:rPr>
      </w:pPr>
      <w:commentRangeStart w:id="105"/>
      <w:r>
        <w:rPr>
          <w:lang w:bidi="fa-IR"/>
        </w:rPr>
        <w:t>EQ</w:t>
      </w:r>
      <w:r w:rsidR="004668C4">
        <w:rPr>
          <w:lang w:bidi="fa-IR"/>
        </w:rPr>
        <w:t xml:space="preserve"> </w:t>
      </w:r>
      <w:r>
        <w:rPr>
          <w:lang w:bidi="fa-IR"/>
        </w:rPr>
        <w:t xml:space="preserve">2 </w:t>
      </w:r>
      <w:r>
        <w:rPr>
          <w:lang w:bidi="fa-IR"/>
        </w:rPr>
        <w:tab/>
      </w:r>
      <w:commentRangeEnd w:id="105"/>
      <w:r w:rsidR="00FE03DE">
        <w:rPr>
          <w:rStyle w:val="CommentReference"/>
        </w:rPr>
        <w:commentReference w:id="105"/>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 xml:space="preserve">1-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m:t>
            </m:r>
            <m:sSup>
              <m:sSupPr>
                <m:ctrlPr>
                  <w:rPr>
                    <w:rFonts w:ascii="Cambria Math" w:hAnsi="Cambria Math"/>
                    <w:i/>
                    <w:iCs/>
                    <w:lang w:bidi="fa-IR"/>
                  </w:rPr>
                </m:ctrlPr>
              </m:sSupPr>
              <m:e>
                <m:r>
                  <w:rPr>
                    <w:rFonts w:ascii="Cambria Math" w:hAnsi="Cambria Math"/>
                    <w:lang w:bidi="fa-IR"/>
                  </w:rPr>
                  <m:t>α</m:t>
                </m:r>
              </m:e>
              <m:sup>
                <m:r>
                  <w:rPr>
                    <w:rFonts w:ascii="Cambria Math" w:hAnsi="Cambria Math"/>
                    <w:lang w:bidi="fa-IR"/>
                  </w:rPr>
                  <m:t>T</m:t>
                </m:r>
              </m:sup>
            </m:sSup>
            <m:sSub>
              <m:sSubPr>
                <m:ctrlPr>
                  <w:rPr>
                    <w:rFonts w:ascii="Cambria Math" w:hAnsi="Cambria Math"/>
                    <w:i/>
                    <w:iCs/>
                    <w:lang w:bidi="fa-IR"/>
                  </w:rPr>
                </m:ctrlPr>
              </m:sSubPr>
              <m:e>
                <m:r>
                  <w:rPr>
                    <w:rFonts w:ascii="Cambria Math" w:hAnsi="Cambria Math"/>
                    <w:lang w:bidi="fa-IR"/>
                  </w:rPr>
                  <m:t xml:space="preserve"> X</m:t>
                </m:r>
              </m:e>
              <m:sub>
                <m:r>
                  <w:rPr>
                    <w:rFonts w:ascii="Cambria Math" w:hAnsi="Cambria Math"/>
                    <w:lang w:bidi="fa-IR"/>
                  </w:rPr>
                  <m:t>t</m:t>
                </m:r>
              </m:sub>
            </m:sSub>
          </m:e>
        </m:d>
        <m:r>
          <m:rPr>
            <m:sty m:val="p"/>
          </m:rPr>
          <w:rPr>
            <w:rFonts w:ascii="Cambria Math" w:hAnsi="Cambria Math" w:hint="eastAsia"/>
            <w:lang w:bidi="fa-IR"/>
          </w:rPr>
          <m:t>⊙</m:t>
        </m:r>
        <m:r>
          <m:rPr>
            <m:sty m:val="p"/>
          </m:rPr>
          <w:rPr>
            <w:rFonts w:ascii="Cambria Math" w:hAnsi="Cambria Math"/>
            <w:lang w:bidi="fa-IR"/>
          </w:rPr>
          <m:t>[</m:t>
        </m:r>
        <m:r>
          <w:rPr>
            <w:rFonts w:ascii="Cambria Math" w:hAnsi="Cambria Math"/>
            <w:lang w:bidi="fa-IR"/>
          </w:rPr>
          <m:t>1-</m:t>
        </m:r>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r>
          <w:rPr>
            <w:rFonts w:ascii="Cambria Math" w:hAnsi="Cambria Math"/>
            <w:lang w:bidi="fa-IR"/>
          </w:rPr>
          <m:t>)</m:t>
        </m:r>
        <m:r>
          <m:rPr>
            <m:sty m:val="p"/>
          </m:rPr>
          <w:rPr>
            <w:rFonts w:ascii="Cambria Math" w:hAnsi="Cambria Math"/>
            <w:lang w:bidi="fa-IR"/>
          </w:rPr>
          <m:t>]</m:t>
        </m:r>
      </m:oMath>
    </w:p>
    <w:p w14:paraId="518C5FDC" w14:textId="77777777" w:rsidR="00057054" w:rsidRDefault="008B4C4D" w:rsidP="00B62477">
      <w:pPr>
        <w:rPr>
          <w:lang w:bidi="fa-IR"/>
        </w:rPr>
      </w:pPr>
      <w:ins w:id="106" w:author="Cees van Leeuwen" w:date="2020-01-04T17:29:00Z">
        <w:r>
          <w:rPr>
            <w:lang w:bidi="fa-IR"/>
          </w:rPr>
          <w:t>T</w:t>
        </w:r>
      </w:ins>
      <w:del w:id="107" w:author="Cees van Leeuwen" w:date="2020-01-04T17:29:00Z">
        <w:r w:rsidR="00057054" w:rsidDel="008B4C4D">
          <w:rPr>
            <w:lang w:bidi="fa-IR"/>
          </w:rPr>
          <w:delText>In t</w:delText>
        </w:r>
      </w:del>
      <w:r w:rsidR="00057054">
        <w:rPr>
          <w:lang w:bidi="fa-IR"/>
        </w:rPr>
        <w:t>he right-hand side of Equation 2</w:t>
      </w:r>
      <w:ins w:id="108" w:author="Cees van Leeuwen" w:date="2020-01-04T17:30:00Z">
        <w:r>
          <w:rPr>
            <w:lang w:bidi="fa-IR"/>
          </w:rPr>
          <w:t xml:space="preserve"> constitutes</w:t>
        </w:r>
      </w:ins>
      <w:del w:id="109" w:author="Cees van Leeuwen" w:date="2020-01-04T17:30:00Z">
        <w:r w:rsidR="00057054" w:rsidDel="008B4C4D">
          <w:rPr>
            <w:lang w:bidi="fa-IR"/>
          </w:rPr>
          <w:delText>,</w:delText>
        </w:r>
      </w:del>
      <w:r w:rsidR="00057054">
        <w:rPr>
          <w:lang w:bidi="fa-IR"/>
        </w:rPr>
        <w:t xml:space="preserve"> the vector form of </w:t>
      </w:r>
      <w:ins w:id="110" w:author="Cees van Leeuwen" w:date="2020-01-04T18:17:00Z">
        <w:r w:rsidR="000F7258">
          <w:rPr>
            <w:lang w:bidi="fa-IR"/>
          </w:rPr>
          <w:t xml:space="preserve">the </w:t>
        </w:r>
      </w:ins>
      <w:r w:rsidR="00057054">
        <w:rPr>
          <w:lang w:bidi="fa-IR"/>
        </w:rPr>
        <w:t>logistic map</w:t>
      </w:r>
      <w:del w:id="111" w:author="Cees van Leeuwen" w:date="2020-01-04T18:17:00Z">
        <w:r w:rsidR="00057054" w:rsidDel="000F7258">
          <w:rPr>
            <w:lang w:bidi="fa-IR"/>
          </w:rPr>
          <w:delText>s</w:delText>
        </w:r>
      </w:del>
      <w:ins w:id="112" w:author="Cees van Leeuwen" w:date="2020-01-04T17:30:00Z">
        <w:r>
          <w:rPr>
            <w:lang w:bidi="fa-IR"/>
          </w:rPr>
          <w:t xml:space="preserve">, in which </w:t>
        </w:r>
        <m:oMath>
          <m:r>
            <m:rPr>
              <m:sty m:val="p"/>
            </m:rPr>
            <w:rPr>
              <w:rFonts w:ascii="Cambria Math" w:hAnsi="Cambria Math"/>
              <w:lang w:bidi="fa-IR"/>
            </w:rPr>
            <m:t xml:space="preserve">α </m:t>
          </m:r>
        </m:oMath>
        <w:r>
          <w:rPr>
            <w:lang w:bidi="fa-IR"/>
          </w:rPr>
          <w:t xml:space="preserve"> is </w:t>
        </w:r>
        <w:r w:rsidRPr="00BE3E06">
          <w:rPr>
            <w:lang w:bidi="fa-IR"/>
          </w:rPr>
          <w:t>the vector of</w:t>
        </w:r>
        <w:r>
          <w:rPr>
            <w:lang w:bidi="fa-IR"/>
          </w:rPr>
          <w:t xml:space="preserve"> turbulence parameters. </w:t>
        </w:r>
      </w:ins>
      <w:ins w:id="113" w:author="Cees van Leeuwen" w:date="2020-01-04T17:32:00Z">
        <w:r>
          <w:rPr>
            <w:lang w:bidi="fa-IR"/>
          </w:rPr>
          <w:t xml:space="preserve">The map </w:t>
        </w:r>
      </w:ins>
      <w:del w:id="114" w:author="Cees van Leeuwen" w:date="2020-01-04T17:30:00Z">
        <w:r w:rsidR="00057054" w:rsidDel="008B4C4D">
          <w:rPr>
            <w:lang w:bidi="fa-IR"/>
          </w:rPr>
          <w:delText xml:space="preserve"> </w:delText>
        </w:r>
      </w:del>
      <w:r w:rsidR="00057054">
        <w:rPr>
          <w:lang w:bidi="fa-IR"/>
        </w:rPr>
        <w:t>is Hadamard-multiplied</w:t>
      </w:r>
      <w:r w:rsidR="00057054" w:rsidRPr="00BE0CC8">
        <w:rPr>
          <w:rStyle w:val="FootnoteReference"/>
        </w:rPr>
        <w:footnoteReference w:id="2"/>
      </w:r>
      <w:r w:rsidR="00057054">
        <w:rPr>
          <w:lang w:bidi="fa-IR"/>
        </w:rPr>
        <w:t xml:space="preserve"> by a coupling term. In the coupling term, </w:t>
      </w:r>
      <m:oMath>
        <m:r>
          <m:rPr>
            <m:scr m:val="script"/>
          </m:rPr>
          <w:rPr>
            <w:rFonts w:ascii="Cambria Math" w:hAnsi="Cambria Math"/>
            <w:lang w:bidi="fa-IR"/>
          </w:rPr>
          <m:t>E</m:t>
        </m:r>
      </m:oMath>
      <w:r w:rsidR="00057054">
        <w:rPr>
          <w:lang w:bidi="fa-IR"/>
        </w:rPr>
        <w:t xml:space="preserve"> is the vector of coupling strengths</w:t>
      </w:r>
      <w:ins w:id="115" w:author="Cees van Leeuwen" w:date="2020-01-04T16:25:00Z">
        <w:r w:rsidR="00FE03DE">
          <w:rPr>
            <w:lang w:bidi="fa-IR"/>
          </w:rPr>
          <w:t>,</w:t>
        </w:r>
      </w:ins>
      <w:del w:id="116" w:author="Cees van Leeuwen" w:date="2020-01-04T16:25:00Z">
        <w:r w:rsidR="00057054" w:rsidDel="00FE03DE">
          <w:rPr>
            <w:lang w:bidi="fa-IR"/>
          </w:rPr>
          <w:delText xml:space="preserve"> and</w:delText>
        </w:r>
      </w:del>
      <w:r w:rsidR="00057054">
        <w:rPr>
          <w:lang w:bidi="fa-IR"/>
        </w:rPr>
        <w:t xml:space="preserve">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oMath>
      <w:r w:rsidR="00057054">
        <w:rPr>
          <w:lang w:bidi="fa-IR"/>
        </w:rPr>
        <w:t xml:space="preserve"> is the connectivity matrix at time t</w:t>
      </w:r>
      <w:r w:rsidR="00F574CC">
        <w:rPr>
          <w:lang w:bidi="fa-IR"/>
        </w:rPr>
        <w:t xml:space="preserve"> and </w:t>
      </w:r>
      <m:oMath>
        <m:sSub>
          <m:sSubPr>
            <m:ctrlPr>
              <w:rPr>
                <w:rFonts w:ascii="Cambria Math" w:hAnsi="Cambria Math"/>
                <w:i/>
                <w:lang w:bidi="fa-IR"/>
              </w:rPr>
            </m:ctrlPr>
          </m:sSubPr>
          <m:e>
            <m:r>
              <w:rPr>
                <w:rFonts w:ascii="Cambria Math" w:hAnsi="Cambria Math"/>
                <w:lang w:bidi="fa-IR"/>
              </w:rPr>
              <m:t>J</m:t>
            </m:r>
          </m:e>
          <m:sub>
            <m:r>
              <m:rPr>
                <m:sty m:val="p"/>
              </m:rPr>
              <w:rPr>
                <w:rFonts w:ascii="Cambria Math" w:hAnsi="Cambria Math"/>
              </w:rPr>
              <m:t>|V|</m:t>
            </m:r>
            <m:r>
              <w:rPr>
                <w:rFonts w:ascii="Cambria Math" w:hAnsi="Cambria Math"/>
                <w:lang w:bidi="fa-IR"/>
              </w:rPr>
              <m:t>,1</m:t>
            </m:r>
          </m:sub>
        </m:sSub>
      </m:oMath>
      <w:r w:rsidR="00F574CC">
        <w:rPr>
          <w:lang w:bidi="fa-IR"/>
        </w:rPr>
        <w:t xml:space="preserve"> denotes a vertical unit vector of size </w:t>
      </w:r>
      <w:r w:rsidR="00B62477">
        <w:t>|V|</w:t>
      </w:r>
      <w:r w:rsidR="00057054">
        <w:rPr>
          <w:lang w:bidi="fa-IR"/>
        </w:rPr>
        <w:t>.</w:t>
      </w:r>
      <w:r w:rsidR="00F574CC">
        <w:rPr>
          <w:lang w:bidi="fa-IR"/>
        </w:rPr>
        <w:t xml:space="preserve"> In t</w:t>
      </w:r>
      <w:r w:rsidR="00057054">
        <w:rPr>
          <w:lang w:bidi="fa-IR"/>
        </w:rPr>
        <w:t xml:space="preserve">he </w:t>
      </w:r>
      <w:r w:rsidR="00F574CC">
        <w:rPr>
          <w:lang w:bidi="fa-IR"/>
        </w:rPr>
        <w:t xml:space="preserve">coupling term,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oMath>
      <w:r w:rsidR="00057054">
        <w:rPr>
          <w:lang w:bidi="fa-IR"/>
        </w:rPr>
        <w:t xml:space="preserve"> </w:t>
      </w:r>
      <w:r w:rsidR="00F574CC">
        <w:rPr>
          <w:lang w:bidi="fa-IR"/>
        </w:rPr>
        <w:t xml:space="preserve">is Hadamard-divided by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oMath>
      <w:r w:rsidR="003B6C3B">
        <w:rPr>
          <w:lang w:bidi="fa-IR"/>
        </w:rPr>
        <w:t xml:space="preserve">, </w:t>
      </w:r>
      <w:r w:rsidR="00057054">
        <w:rPr>
          <w:lang w:bidi="fa-IR"/>
        </w:rPr>
        <w:t>normaliz</w:t>
      </w:r>
      <w:r w:rsidR="003B6C3B">
        <w:rPr>
          <w:lang w:bidi="fa-IR"/>
        </w:rPr>
        <w:t>ing</w:t>
      </w:r>
      <w:r w:rsidR="00057054">
        <w:rPr>
          <w:lang w:bidi="fa-IR"/>
        </w:rPr>
        <w:t xml:space="preserve"> the former by </w:t>
      </w:r>
      <w:ins w:id="117" w:author="Cees van Leeuwen" w:date="2020-01-04T15:09:00Z">
        <w:r w:rsidR="00E61394">
          <w:rPr>
            <w:lang w:bidi="fa-IR"/>
          </w:rPr>
          <w:t xml:space="preserve">the </w:t>
        </w:r>
      </w:ins>
      <w:r w:rsidR="00057054">
        <w:rPr>
          <w:lang w:bidi="fa-IR"/>
        </w:rPr>
        <w:t xml:space="preserve">sum of the weights of the edges connected to each node. </w:t>
      </w:r>
      <w:r w:rsidR="00695453">
        <w:rPr>
          <w:lang w:bidi="fa-IR"/>
        </w:rPr>
        <w:t>For</w:t>
      </w:r>
      <w:r w:rsidR="00057054">
        <w:rPr>
          <w:lang w:bidi="fa-IR"/>
        </w:rPr>
        <w:t xml:space="preserve"> binary</w:t>
      </w:r>
      <w:r w:rsidR="00695453">
        <w:rPr>
          <w:lang w:bidi="fa-IR"/>
        </w:rPr>
        <w:t xml:space="preserve"> </w:t>
      </w:r>
      <w:r w:rsidR="007624EB">
        <w:rPr>
          <w:lang w:bidi="fa-IR"/>
        </w:rPr>
        <w:t>networks</w:t>
      </w:r>
      <w:r w:rsidR="00057054">
        <w:rPr>
          <w:lang w:bidi="fa-IR"/>
        </w:rPr>
        <w:t>, the term in the denominator counts the number of connections for each node.</w:t>
      </w:r>
      <w:r w:rsidR="00695453">
        <w:rPr>
          <w:lang w:bidi="fa-IR"/>
        </w:rPr>
        <w:t xml:space="preserve"> </w:t>
      </w:r>
      <w:ins w:id="118" w:author="Cees van Leeuwen" w:date="2020-01-04T16:24:00Z">
        <w:r w:rsidR="00FE03DE">
          <w:rPr>
            <w:lang w:bidi="fa-IR"/>
          </w:rPr>
          <w:t>We consider o</w:t>
        </w:r>
      </w:ins>
      <w:del w:id="119" w:author="Cees van Leeuwen" w:date="2020-01-04T16:24:00Z">
        <w:r w:rsidR="007624EB" w:rsidDel="00FE03DE">
          <w:rPr>
            <w:lang w:bidi="fa-IR"/>
          </w:rPr>
          <w:delText>In this study</w:delText>
        </w:r>
        <w:r w:rsidR="00695453" w:rsidDel="00FE03DE">
          <w:rPr>
            <w:lang w:bidi="fa-IR"/>
          </w:rPr>
          <w:delText xml:space="preserve">, </w:delText>
        </w:r>
        <w:r w:rsidR="00F574CC" w:rsidDel="00FE03DE">
          <w:rPr>
            <w:lang w:bidi="fa-IR"/>
          </w:rPr>
          <w:delText>o</w:delText>
        </w:r>
      </w:del>
      <w:r w:rsidR="00F574CC">
        <w:rPr>
          <w:lang w:bidi="fa-IR"/>
        </w:rPr>
        <w:t xml:space="preserve">nly </w:t>
      </w:r>
      <w:r w:rsidR="00695453">
        <w:rPr>
          <w:lang w:bidi="fa-IR"/>
        </w:rPr>
        <w:t xml:space="preserve">binary graphs </w:t>
      </w:r>
      <w:del w:id="120" w:author="Cees van Leeuwen" w:date="2020-01-04T16:24:00Z">
        <w:r w:rsidR="00695453" w:rsidDel="00FE03DE">
          <w:rPr>
            <w:lang w:bidi="fa-IR"/>
          </w:rPr>
          <w:delText xml:space="preserve">are considered </w:delText>
        </w:r>
      </w:del>
      <w:r w:rsidR="00695453">
        <w:rPr>
          <w:lang w:bidi="fa-IR"/>
        </w:rPr>
        <w:t xml:space="preserve">for convenience. For adaptive rewiring in weighted </w:t>
      </w:r>
      <w:r w:rsidR="007624EB">
        <w:rPr>
          <w:lang w:bidi="fa-IR"/>
        </w:rPr>
        <w:t>networks</w:t>
      </w:r>
      <w:r w:rsidR="00695453">
        <w:rPr>
          <w:lang w:bidi="fa-IR"/>
        </w:rPr>
        <w:t>, see Hellrigel</w:t>
      </w:r>
      <w:r w:rsidR="00140C89">
        <w:rPr>
          <w:lang w:bidi="fa-IR"/>
        </w:rPr>
        <w:t>, Jarman, &amp; van Leeuwen (2019).</w:t>
      </w:r>
    </w:p>
    <w:p w14:paraId="11466C24" w14:textId="77777777" w:rsidR="0004168D" w:rsidRDefault="00140C89" w:rsidP="007624EB">
      <w:pPr>
        <w:rPr>
          <w:lang w:val="sv-SE"/>
        </w:rPr>
      </w:pPr>
      <w:r>
        <w:rPr>
          <w:lang w:bidi="fa-IR"/>
        </w:rPr>
        <w:t>Based on the network activity as defined by Eq</w:t>
      </w:r>
      <w:r w:rsidR="00BA3DB6">
        <w:rPr>
          <w:lang w:bidi="fa-IR"/>
        </w:rPr>
        <w:t>uation</w:t>
      </w:r>
      <w:r>
        <w:rPr>
          <w:lang w:bidi="fa-IR"/>
        </w:rPr>
        <w:t xml:space="preserve"> 2, adaptive rewiring takes the following form:</w:t>
      </w:r>
      <w:r w:rsidR="00F574CC">
        <w:rPr>
          <w:lang w:bidi="fa-IR"/>
        </w:rPr>
        <w:t xml:space="preserve"> </w:t>
      </w:r>
      <w:r>
        <w:rPr>
          <w:lang w:bidi="fa-IR"/>
        </w:rPr>
        <w:t>after several updates to the network activity, a rewiring step is made</w:t>
      </w:r>
      <w:r w:rsidR="00F574CC">
        <w:rPr>
          <w:lang w:bidi="fa-IR"/>
        </w:rPr>
        <w:t>.</w:t>
      </w:r>
      <w:r w:rsidR="00C26AE8">
        <w:rPr>
          <w:lang w:bidi="fa-IR"/>
        </w:rPr>
        <w:t xml:space="preserve"> </w:t>
      </w:r>
      <w:r w:rsidR="00F574CC">
        <w:rPr>
          <w:lang w:bidi="fa-IR"/>
        </w:rPr>
        <w:t>A</w:t>
      </w:r>
      <w:r>
        <w:rPr>
          <w:lang w:bidi="fa-IR"/>
        </w:rPr>
        <w:t>t each rewiring step</w:t>
      </w:r>
      <w:r w:rsidR="007624EB">
        <w:rPr>
          <w:lang w:bidi="fa-IR"/>
        </w:rPr>
        <w:t>,</w:t>
      </w:r>
      <w:r>
        <w:rPr>
          <w:lang w:bidi="fa-IR"/>
        </w:rPr>
        <w:t xml:space="preserve"> the connections of a random node are optimized as the node is disconnected from the neighbor most dissimilar in activity and is connected to the most similar nodes to which it was not connected</w:t>
      </w:r>
      <w:r w:rsidR="007624EB">
        <w:rPr>
          <w:lang w:bidi="fa-IR"/>
        </w:rPr>
        <w:t xml:space="preserve"> before</w:t>
      </w:r>
      <w:r>
        <w:rPr>
          <w:lang w:bidi="fa-IR"/>
        </w:rPr>
        <w:t xml:space="preserve">. The dissimilarity of two </w:t>
      </w:r>
      <w:r w:rsidR="007C78E7">
        <w:rPr>
          <w:lang w:bidi="fa-IR"/>
        </w:rPr>
        <w:t xml:space="preserve">nodes </w:t>
      </w:r>
      <w:r>
        <w:rPr>
          <w:lang w:bidi="fa-IR"/>
        </w:rPr>
        <w:t xml:space="preserve">at a given time is defined </w:t>
      </w:r>
      <w:r>
        <w:rPr>
          <w:lang w:bidi="fa-IR"/>
        </w:rPr>
        <w:lastRenderedPageBreak/>
        <w:t>as the absolute value of the difference in the value of their activity.</w:t>
      </w:r>
      <w:r w:rsidR="00AB1352">
        <w:rPr>
          <w:lang w:bidi="fa-IR"/>
        </w:rPr>
        <w:t xml:space="preserve"> Note that </w:t>
      </w:r>
      <w:r w:rsidR="0004168D">
        <w:rPr>
          <w:lang w:bidi="fa-IR"/>
        </w:rPr>
        <w:t xml:space="preserve">although rewiring steps are local, </w:t>
      </w:r>
      <w:r w:rsidR="00AB1352">
        <w:rPr>
          <w:lang w:bidi="fa-IR"/>
        </w:rPr>
        <w:t>for</w:t>
      </w:r>
      <w:r w:rsidR="0004168D">
        <w:rPr>
          <w:lang w:bidi="fa-IR"/>
        </w:rPr>
        <w:t xml:space="preserve"> </w:t>
      </w:r>
      <w:r w:rsidR="00AB1352">
        <w:rPr>
          <w:lang w:bidi="fa-IR"/>
        </w:rPr>
        <w:t xml:space="preserve">simplicity, </w:t>
      </w:r>
      <w:commentRangeStart w:id="121"/>
      <w:commentRangeStart w:id="122"/>
      <w:r w:rsidR="00AB1352">
        <w:rPr>
          <w:lang w:bidi="fa-IR"/>
        </w:rPr>
        <w:t xml:space="preserve">nonlocal information is used for finding the most dissimilar unconnected nodes. </w:t>
      </w:r>
      <w:commentRangeEnd w:id="121"/>
      <w:r w:rsidR="007624EB">
        <w:rPr>
          <w:rStyle w:val="CommentReference"/>
        </w:rPr>
        <w:commentReference w:id="121"/>
      </w:r>
      <w:commentRangeEnd w:id="122"/>
      <w:r w:rsidR="00D037BE">
        <w:rPr>
          <w:rStyle w:val="CommentReference"/>
        </w:rPr>
        <w:commentReference w:id="122"/>
      </w:r>
      <w:r w:rsidR="00AB1352">
        <w:rPr>
          <w:lang w:bidi="fa-IR"/>
        </w:rPr>
        <w:t xml:space="preserve">For algorithms using local, or rather, regional information for this purpose, see </w:t>
      </w:r>
      <w:r w:rsidR="00AB1352" w:rsidRPr="00AB1352">
        <w:t>Jarman</w:t>
      </w:r>
      <w:r w:rsidR="00AB1352">
        <w:t>, Steur</w:t>
      </w:r>
      <w:r w:rsidR="00AB1352" w:rsidRPr="00B2251E">
        <w:t>, Trengove,</w:t>
      </w:r>
      <w:r w:rsidR="00AB1352">
        <w:t xml:space="preserve"> et al., 2017 and </w:t>
      </w:r>
      <w:r w:rsidR="00AB1352" w:rsidRPr="00B2251E">
        <w:rPr>
          <w:lang w:val="sv-SE"/>
        </w:rPr>
        <w:t xml:space="preserve">Jarman, Trengove, </w:t>
      </w:r>
      <w:r w:rsidR="0004168D" w:rsidRPr="00B2251E">
        <w:rPr>
          <w:lang w:val="sv-SE"/>
        </w:rPr>
        <w:t>Steur, et al.,</w:t>
      </w:r>
      <w:r w:rsidR="0004168D">
        <w:rPr>
          <w:lang w:val="sv-SE"/>
        </w:rPr>
        <w:t xml:space="preserve"> 2014).</w:t>
      </w:r>
    </w:p>
    <w:p w14:paraId="55AF6629" w14:textId="77777777" w:rsidR="00BB10B1" w:rsidDel="00BB10B1" w:rsidRDefault="0004168D" w:rsidP="00BB10B1">
      <w:pPr>
        <w:rPr>
          <w:del w:id="123" w:author="Cees van Leeuwen" w:date="2020-01-04T15:23:00Z"/>
          <w:moveTo w:id="124" w:author="Cees van Leeuwen" w:date="2020-01-04T15:21:00Z"/>
          <w:lang w:val="sv-SE"/>
        </w:rPr>
      </w:pPr>
      <w:r>
        <w:rPr>
          <w:lang w:val="sv-SE"/>
        </w:rPr>
        <w:t>According to the adaptive rewiring principle, network structure evolves over time from random to complex architectures, showing the characteristics of small world, modularity, and the rich club effect (</w:t>
      </w:r>
      <w:r w:rsidR="00AE1AF1">
        <w:rPr>
          <w:lang w:val="sv-SE"/>
        </w:rPr>
        <w:t xml:space="preserve">Hellrigel et al., 2019; </w:t>
      </w:r>
      <w:r>
        <w:rPr>
          <w:lang w:val="sv-SE"/>
        </w:rPr>
        <w:t>Gong &amp; van Leeuwen, 2003; 2004; Rubinov et al., 2009)</w:t>
      </w:r>
      <w:r w:rsidR="00AE1AF1">
        <w:rPr>
          <w:lang w:val="sv-SE"/>
        </w:rPr>
        <w:t xml:space="preserve">. </w:t>
      </w:r>
      <w:ins w:id="125" w:author="Cees van Leeuwen" w:date="2020-01-04T15:22:00Z">
        <w:r w:rsidR="00BB10B1">
          <w:rPr>
            <w:lang w:val="sv-SE"/>
          </w:rPr>
          <w:t>Hence, at least according to these global structural characteristics, adaptively rewiring networks evolve brain-like structures, as s</w:t>
        </w:r>
      </w:ins>
      <w:del w:id="126" w:author="Cees van Leeuwen" w:date="2020-01-04T15:22:00Z">
        <w:r w:rsidR="00AE1AF1" w:rsidDel="00BB10B1">
          <w:rPr>
            <w:lang w:val="sv-SE"/>
          </w:rPr>
          <w:delText>S</w:delText>
        </w:r>
      </w:del>
      <w:del w:id="127" w:author="Cees van Leeuwen" w:date="2020-01-04T15:20:00Z">
        <w:r w:rsidR="00AE1AF1" w:rsidDel="00BB10B1">
          <w:rPr>
            <w:lang w:val="sv-SE"/>
          </w:rPr>
          <w:delText>ince s</w:delText>
        </w:r>
      </w:del>
      <w:r w:rsidR="00AE1AF1">
        <w:rPr>
          <w:lang w:val="sv-SE"/>
        </w:rPr>
        <w:t>mall worldness (</w:t>
      </w:r>
      <w:commentRangeStart w:id="128"/>
      <w:commentRangeStart w:id="129"/>
      <w:del w:id="130" w:author="Cees van Leeuwen" w:date="2020-01-04T15:13:00Z">
        <w:r w:rsidR="00AE1AF1" w:rsidDel="005663FB">
          <w:rPr>
            <w:lang w:val="sv-SE"/>
          </w:rPr>
          <w:delText xml:space="preserve">REF: </w:delText>
        </w:r>
      </w:del>
      <w:r w:rsidR="00AE1AF1">
        <w:rPr>
          <w:lang w:val="sv-SE"/>
        </w:rPr>
        <w:t>Sporns</w:t>
      </w:r>
      <w:commentRangeEnd w:id="128"/>
      <w:commentRangeEnd w:id="129"/>
      <w:ins w:id="131" w:author="Cees van Leeuwen" w:date="2020-01-04T15:13:00Z">
        <w:r w:rsidR="005663FB">
          <w:rPr>
            <w:lang w:val="sv-SE"/>
          </w:rPr>
          <w:t xml:space="preserve"> &amp; Zwi, 2004</w:t>
        </w:r>
      </w:ins>
      <w:r w:rsidR="007624EB">
        <w:rPr>
          <w:rStyle w:val="CommentReference"/>
        </w:rPr>
        <w:commentReference w:id="128"/>
      </w:r>
      <w:r w:rsidR="005663FB">
        <w:rPr>
          <w:rStyle w:val="CommentReference"/>
        </w:rPr>
        <w:commentReference w:id="129"/>
      </w:r>
      <w:r w:rsidR="00AE1AF1">
        <w:rPr>
          <w:lang w:val="sv-SE"/>
        </w:rPr>
        <w:t>), modularity (</w:t>
      </w:r>
      <w:commentRangeStart w:id="132"/>
      <w:commentRangeStart w:id="133"/>
      <w:r w:rsidR="00AE1AF1">
        <w:rPr>
          <w:lang w:val="sv-SE"/>
        </w:rPr>
        <w:t>REF</w:t>
      </w:r>
      <w:commentRangeEnd w:id="132"/>
      <w:r w:rsidR="007624EB">
        <w:rPr>
          <w:rStyle w:val="CommentReference"/>
        </w:rPr>
        <w:commentReference w:id="132"/>
      </w:r>
      <w:commentRangeEnd w:id="133"/>
      <w:r w:rsidR="005663FB">
        <w:rPr>
          <w:rStyle w:val="CommentReference"/>
        </w:rPr>
        <w:commentReference w:id="133"/>
      </w:r>
      <w:r w:rsidR="00AE1AF1">
        <w:rPr>
          <w:lang w:val="sv-SE"/>
        </w:rPr>
        <w:t>) and the rich club effect (REF: van de Heuvel &amp; Sporns) are characteristics of large-scale brain networks</w:t>
      </w:r>
      <w:ins w:id="134" w:author="Cees van Leeuwen" w:date="2020-01-04T15:21:00Z">
        <w:r w:rsidR="00BB10B1">
          <w:rPr>
            <w:lang w:val="sv-SE"/>
          </w:rPr>
          <w:t xml:space="preserve">. </w:t>
        </w:r>
      </w:ins>
      <w:moveToRangeStart w:id="135" w:author="Cees van Leeuwen" w:date="2020-01-04T15:21:00Z" w:name="move29043706"/>
      <w:moveTo w:id="136" w:author="Cees van Leeuwen" w:date="2020-01-04T15:21:00Z">
        <w:del w:id="137" w:author="Cees van Leeuwen" w:date="2020-01-04T15:22:00Z">
          <w:r w:rsidR="00BB10B1" w:rsidDel="00BB10B1">
            <w:rPr>
              <w:lang w:val="sv-SE"/>
            </w:rPr>
            <w:delText>At least according to these global structural characteristics, adaptively rewiring networks evolve brain-like structures.</w:delText>
          </w:r>
        </w:del>
      </w:moveTo>
      <w:ins w:id="138" w:author="Cees van Leeuwen" w:date="2020-01-04T15:23:00Z">
        <w:r w:rsidR="00BB10B1">
          <w:rPr>
            <w:lang w:val="sv-SE"/>
          </w:rPr>
          <w:t xml:space="preserve"> A</w:t>
        </w:r>
      </w:ins>
    </w:p>
    <w:moveToRangeEnd w:id="135"/>
    <w:p w14:paraId="44EF1EDE" w14:textId="77777777" w:rsidR="00617703" w:rsidRDefault="00AE1AF1" w:rsidP="00FE03DE">
      <w:pPr>
        <w:rPr>
          <w:lang w:val="sv-SE"/>
        </w:rPr>
      </w:pPr>
      <w:del w:id="139" w:author="Cees van Leeuwen" w:date="2020-01-04T15:23:00Z">
        <w:r w:rsidDel="00BB10B1">
          <w:rPr>
            <w:lang w:val="sv-SE"/>
          </w:rPr>
          <w:delText xml:space="preserve">, </w:delText>
        </w:r>
        <w:r w:rsidR="00617703" w:rsidDel="00BB10B1">
          <w:rPr>
            <w:lang w:val="sv-SE"/>
          </w:rPr>
          <w:delText>a</w:delText>
        </w:r>
      </w:del>
      <w:r w:rsidR="00617703">
        <w:rPr>
          <w:lang w:val="sv-SE"/>
        </w:rPr>
        <w:t>daptive rewiring may</w:t>
      </w:r>
      <w:ins w:id="140" w:author="Cees van Leeuwen" w:date="2020-01-04T15:23:00Z">
        <w:r w:rsidR="00BB10B1">
          <w:rPr>
            <w:lang w:val="sv-SE"/>
          </w:rPr>
          <w:t xml:space="preserve"> thus</w:t>
        </w:r>
      </w:ins>
      <w:r w:rsidR="00617703">
        <w:rPr>
          <w:lang w:val="sv-SE"/>
        </w:rPr>
        <w:t xml:space="preserve"> be considered to capture, in a highly simplified form, the common principle of structural plasticity mechanisms in the brain</w:t>
      </w:r>
      <w:r w:rsidR="006209E1">
        <w:rPr>
          <w:lang w:val="sv-SE"/>
        </w:rPr>
        <w:t xml:space="preserve">. </w:t>
      </w:r>
      <w:moveFromRangeStart w:id="141" w:author="Cees van Leeuwen" w:date="2020-01-04T15:21:00Z" w:name="move29043706"/>
      <w:moveFrom w:id="142" w:author="Cees van Leeuwen" w:date="2020-01-04T15:21:00Z">
        <w:r w:rsidR="006209E1" w:rsidDel="00BB10B1">
          <w:rPr>
            <w:lang w:val="sv-SE"/>
          </w:rPr>
          <w:t>At least according to these global structural characteristics, adaptively rewiring networks evolve brain-like structures</w:t>
        </w:r>
        <w:r w:rsidR="00617703" w:rsidDel="00BB10B1">
          <w:rPr>
            <w:lang w:val="sv-SE"/>
          </w:rPr>
          <w:t>.</w:t>
        </w:r>
      </w:moveFrom>
      <w:moveFromRangeEnd w:id="141"/>
    </w:p>
    <w:p w14:paraId="247FFAAD" w14:textId="77777777" w:rsidR="00617703" w:rsidRDefault="00617703" w:rsidP="007624EB">
      <w:pPr>
        <w:rPr>
          <w:lang w:val="sv-SE"/>
        </w:rPr>
      </w:pPr>
      <w:commentRangeStart w:id="143"/>
      <w:r>
        <w:rPr>
          <w:lang w:val="sv-SE"/>
        </w:rPr>
        <w:t xml:space="preserve">All </w:t>
      </w:r>
      <w:del w:id="144" w:author="Cees van Leeuwen" w:date="2020-01-04T15:24:00Z">
        <w:r w:rsidDel="00BB10B1">
          <w:rPr>
            <w:lang w:val="sv-SE"/>
          </w:rPr>
          <w:delText xml:space="preserve">applications </w:delText>
        </w:r>
      </w:del>
      <w:ins w:id="145" w:author="Cees van Leeuwen" w:date="2020-01-04T15:24:00Z">
        <w:r w:rsidR="00BB10B1">
          <w:rPr>
            <w:lang w:val="sv-SE"/>
          </w:rPr>
          <w:t xml:space="preserve">model studies </w:t>
        </w:r>
      </w:ins>
      <w:r>
        <w:rPr>
          <w:lang w:val="sv-SE"/>
        </w:rPr>
        <w:t>of adaptive rewiring mentioned so far</w:t>
      </w:r>
      <w:commentRangeEnd w:id="143"/>
      <w:r w:rsidR="007624EB">
        <w:rPr>
          <w:rStyle w:val="CommentReference"/>
        </w:rPr>
        <w:commentReference w:id="143"/>
      </w:r>
      <w:r>
        <w:rPr>
          <w:lang w:val="sv-SE"/>
        </w:rPr>
        <w:t xml:space="preserve"> have</w:t>
      </w:r>
      <w:ins w:id="146" w:author="Cees van Leeuwen" w:date="2020-01-04T15:25:00Z">
        <w:r w:rsidR="00BB10B1">
          <w:rPr>
            <w:lang w:val="sv-SE"/>
          </w:rPr>
          <w:t>, for simplicity,</w:t>
        </w:r>
      </w:ins>
      <w:r>
        <w:rPr>
          <w:lang w:val="sv-SE"/>
        </w:rPr>
        <w:t xml:space="preserve"> </w:t>
      </w:r>
      <w:del w:id="147" w:author="Cees van Leeuwen" w:date="2020-01-04T15:25:00Z">
        <w:r w:rsidDel="00BB10B1">
          <w:rPr>
            <w:lang w:val="sv-SE"/>
          </w:rPr>
          <w:delText>exclusively used fixed,</w:delText>
        </w:r>
      </w:del>
      <w:ins w:id="148" w:author="Cees van Leeuwen" w:date="2020-01-04T15:25:00Z">
        <w:r w:rsidR="00BB10B1">
          <w:rPr>
            <w:lang w:val="sv-SE"/>
          </w:rPr>
          <w:t>assumed the coupling strength and turbulence to be</w:t>
        </w:r>
      </w:ins>
      <w:r>
        <w:rPr>
          <w:lang w:val="sv-SE"/>
        </w:rPr>
        <w:t xml:space="preserve"> uniform </w:t>
      </w:r>
      <w:del w:id="149" w:author="Cees van Leeuwen" w:date="2020-01-04T15:25:00Z">
        <w:r w:rsidDel="00BB10B1">
          <w:rPr>
            <w:lang w:val="sv-SE"/>
          </w:rPr>
          <w:delText xml:space="preserve">values for the </w:delText>
        </w:r>
        <w:r w:rsidR="007624EB" w:rsidDel="00BB10B1">
          <w:rPr>
            <w:lang w:val="sv-SE"/>
          </w:rPr>
          <w:delText xml:space="preserve">coupling </w:delText>
        </w:r>
        <w:r w:rsidDel="00BB10B1">
          <w:rPr>
            <w:lang w:val="sv-SE"/>
          </w:rPr>
          <w:delText xml:space="preserve">and </w:delText>
        </w:r>
        <w:r w:rsidR="00CF7C89" w:rsidDel="00BB10B1">
          <w:rPr>
            <w:lang w:val="sv-SE"/>
          </w:rPr>
          <w:delText xml:space="preserve">turbulence </w:delText>
        </w:r>
        <w:r w:rsidDel="00BB10B1">
          <w:rPr>
            <w:lang w:val="sv-SE"/>
          </w:rPr>
          <w:delText>parameters</w:delText>
        </w:r>
      </w:del>
      <w:ins w:id="150" w:author="Cees van Leeuwen" w:date="2020-01-04T15:25:00Z">
        <w:r w:rsidR="00BB10B1">
          <w:rPr>
            <w:lang w:val="sv-SE"/>
          </w:rPr>
          <w:t>across the system</w:t>
        </w:r>
      </w:ins>
      <w:r>
        <w:rPr>
          <w:lang w:val="sv-SE"/>
        </w:rPr>
        <w:t xml:space="preserve">. </w:t>
      </w:r>
      <w:ins w:id="151" w:author="Cees van Leeuwen" w:date="2020-01-04T15:48:00Z">
        <w:r w:rsidR="002E791F">
          <w:rPr>
            <w:lang w:val="sv-SE"/>
          </w:rPr>
          <w:t xml:space="preserve"> This assumption</w:t>
        </w:r>
      </w:ins>
      <w:ins w:id="152" w:author="Cees van Leeuwen" w:date="2020-01-04T15:50:00Z">
        <w:r w:rsidR="0001237E">
          <w:rPr>
            <w:lang w:val="sv-SE"/>
          </w:rPr>
          <w:t xml:space="preserve"> severely reduces the cognitive functionality of </w:t>
        </w:r>
      </w:ins>
      <w:ins w:id="153" w:author="Cees van Leeuwen" w:date="2020-01-04T15:51:00Z">
        <w:r w:rsidR="0001237E">
          <w:rPr>
            <w:lang w:val="sv-SE"/>
          </w:rPr>
          <w:t>such</w:t>
        </w:r>
      </w:ins>
      <w:ins w:id="154" w:author="Cees van Leeuwen" w:date="2020-01-04T15:50:00Z">
        <w:r w:rsidR="0001237E">
          <w:rPr>
            <w:lang w:val="sv-SE"/>
          </w:rPr>
          <w:t xml:space="preserve"> models. </w:t>
        </w:r>
      </w:ins>
      <w:r>
        <w:rPr>
          <w:lang w:val="sv-SE"/>
        </w:rPr>
        <w:t xml:space="preserve">In </w:t>
      </w:r>
      <w:r w:rsidR="00A04BAC">
        <w:rPr>
          <w:lang w:val="sv-SE"/>
        </w:rPr>
        <w:t xml:space="preserve">earlier </w:t>
      </w:r>
      <w:ins w:id="155" w:author="Cees van Leeuwen" w:date="2020-01-04T15:27:00Z">
        <w:r w:rsidR="00BB10B1">
          <w:rPr>
            <w:lang w:val="sv-SE"/>
          </w:rPr>
          <w:t xml:space="preserve">logistic map </w:t>
        </w:r>
      </w:ins>
      <w:r>
        <w:rPr>
          <w:lang w:val="sv-SE"/>
        </w:rPr>
        <w:t>network</w:t>
      </w:r>
      <w:ins w:id="156" w:author="Cees van Leeuwen" w:date="2020-01-04T15:28:00Z">
        <w:r w:rsidR="00BB10B1">
          <w:rPr>
            <w:lang w:val="sv-SE"/>
          </w:rPr>
          <w:t xml:space="preserve"> </w:t>
        </w:r>
      </w:ins>
      <w:r>
        <w:rPr>
          <w:lang w:val="sv-SE"/>
        </w:rPr>
        <w:t>s</w:t>
      </w:r>
      <w:ins w:id="157" w:author="Cees van Leeuwen" w:date="2020-01-04T15:28:00Z">
        <w:r w:rsidR="00BB10B1">
          <w:rPr>
            <w:lang w:val="sv-SE"/>
          </w:rPr>
          <w:t>tudies</w:t>
        </w:r>
      </w:ins>
      <w:r>
        <w:rPr>
          <w:lang w:val="sv-SE"/>
        </w:rPr>
        <w:t xml:space="preserve"> </w:t>
      </w:r>
      <w:del w:id="158" w:author="Cees van Leeuwen" w:date="2020-01-04T15:28:00Z">
        <w:r w:rsidDel="00BB10B1">
          <w:rPr>
            <w:lang w:val="sv-SE"/>
          </w:rPr>
          <w:delText xml:space="preserve">with </w:delText>
        </w:r>
      </w:del>
      <w:ins w:id="159" w:author="Cees van Leeuwen" w:date="2020-01-04T15:28:00Z">
        <w:r w:rsidR="00BB10B1">
          <w:rPr>
            <w:lang w:val="sv-SE"/>
          </w:rPr>
          <w:t xml:space="preserve">using </w:t>
        </w:r>
      </w:ins>
      <w:r>
        <w:rPr>
          <w:lang w:val="sv-SE"/>
        </w:rPr>
        <w:t>fixed architectures</w:t>
      </w:r>
      <w:r w:rsidR="00A04BAC">
        <w:rPr>
          <w:lang w:val="sv-SE"/>
        </w:rPr>
        <w:t>, these parameters have been varied</w:t>
      </w:r>
      <w:ins w:id="160" w:author="Cees van Leeuwen" w:date="2020-01-04T15:35:00Z">
        <w:r w:rsidR="009B142E">
          <w:rPr>
            <w:lang w:val="sv-SE"/>
          </w:rPr>
          <w:t xml:space="preserve"> locally</w:t>
        </w:r>
      </w:ins>
      <w:r w:rsidR="00A04BAC">
        <w:rPr>
          <w:lang w:val="sv-SE"/>
        </w:rPr>
        <w:t xml:space="preserve"> to represent perceptual and memory functions</w:t>
      </w:r>
      <w:r>
        <w:rPr>
          <w:lang w:val="sv-SE"/>
        </w:rPr>
        <w:t>.</w:t>
      </w:r>
      <w:r w:rsidR="00A04BAC">
        <w:rPr>
          <w:lang w:val="sv-SE"/>
        </w:rPr>
        <w:t xml:space="preserve"> In a network model </w:t>
      </w:r>
      <w:del w:id="161" w:author="Cees van Leeuwen" w:date="2020-01-04T15:27:00Z">
        <w:r w:rsidR="00A04BAC" w:rsidDel="00BB10B1">
          <w:rPr>
            <w:lang w:val="sv-SE"/>
          </w:rPr>
          <w:delText xml:space="preserve">using logistic maps </w:delText>
        </w:r>
      </w:del>
      <w:r w:rsidR="00A04BAC">
        <w:rPr>
          <w:lang w:val="sv-SE"/>
        </w:rPr>
        <w:t>to model perceptual organization (van Leeuwen, Steyvers, &amp; Nooter, 1997),</w:t>
      </w:r>
      <w:r>
        <w:rPr>
          <w:lang w:val="sv-SE"/>
        </w:rPr>
        <w:t xml:space="preserve"> </w:t>
      </w:r>
      <w:r w:rsidR="00A04BAC">
        <w:rPr>
          <w:lang w:val="sv-SE"/>
        </w:rPr>
        <w:t xml:space="preserve">a sensory input function was realized by modulation of the </w:t>
      </w:r>
      <w:del w:id="162" w:author="Cees van Leeuwen" w:date="2020-01-04T15:26:00Z">
        <w:r w:rsidR="00A04BAC" w:rsidDel="00BB10B1">
          <w:rPr>
            <w:lang w:val="sv-SE"/>
          </w:rPr>
          <w:delText xml:space="preserve">chaos </w:delText>
        </w:r>
      </w:del>
      <w:ins w:id="163" w:author="Cees van Leeuwen" w:date="2020-01-04T15:26:00Z">
        <w:r w:rsidR="00BB10B1">
          <w:rPr>
            <w:lang w:val="sv-SE"/>
          </w:rPr>
          <w:t xml:space="preserve">turbulence </w:t>
        </w:r>
      </w:ins>
      <w:r w:rsidR="00A04BAC">
        <w:rPr>
          <w:lang w:val="sv-SE"/>
        </w:rPr>
        <w:t>parameter</w:t>
      </w:r>
      <w:ins w:id="164" w:author="Cees van Leeuwen" w:date="2020-01-04T15:36:00Z">
        <w:r w:rsidR="009B142E">
          <w:rPr>
            <w:lang w:val="sv-SE"/>
          </w:rPr>
          <w:t>s</w:t>
        </w:r>
      </w:ins>
      <w:r w:rsidR="00A04BAC">
        <w:rPr>
          <w:lang w:val="sv-SE"/>
        </w:rPr>
        <w:t xml:space="preserve"> of the local oscillators</w:t>
      </w:r>
      <w:del w:id="165" w:author="Cees van Leeuwen" w:date="2020-01-04T15:30:00Z">
        <w:r w:rsidR="00A04BAC" w:rsidDel="009B142E">
          <w:rPr>
            <w:lang w:val="sv-SE"/>
          </w:rPr>
          <w:delText>, of which</w:delText>
        </w:r>
      </w:del>
      <w:ins w:id="166" w:author="Cees van Leeuwen" w:date="2020-01-04T15:30:00Z">
        <w:r w:rsidR="009B142E">
          <w:rPr>
            <w:lang w:val="sv-SE"/>
          </w:rPr>
          <w:t xml:space="preserve">. </w:t>
        </w:r>
      </w:ins>
      <w:r w:rsidR="00A04BAC">
        <w:rPr>
          <w:lang w:val="sv-SE"/>
        </w:rPr>
        <w:t xml:space="preserve"> </w:t>
      </w:r>
      <w:ins w:id="167" w:author="Cees van Leeuwen" w:date="2020-01-04T15:31:00Z">
        <w:r w:rsidR="009B142E">
          <w:rPr>
            <w:lang w:val="sv-SE"/>
          </w:rPr>
          <w:t xml:space="preserve">Presence of  sensory input </w:t>
        </w:r>
      </w:ins>
      <w:ins w:id="168" w:author="Cees van Leeuwen" w:date="2020-01-04T15:29:00Z">
        <w:r w:rsidR="00BB10B1">
          <w:rPr>
            <w:lang w:val="sv-SE"/>
          </w:rPr>
          <w:t xml:space="preserve">brought </w:t>
        </w:r>
      </w:ins>
      <w:ins w:id="169" w:author="Cees van Leeuwen" w:date="2020-01-04T15:36:00Z">
        <w:r w:rsidR="009B142E">
          <w:rPr>
            <w:lang w:val="sv-SE"/>
          </w:rPr>
          <w:t xml:space="preserve">these </w:t>
        </w:r>
      </w:ins>
      <w:del w:id="170" w:author="Cees van Leeuwen" w:date="2020-01-04T15:36:00Z">
        <w:r w:rsidR="00A04BAC" w:rsidDel="009B142E">
          <w:rPr>
            <w:lang w:val="sv-SE"/>
          </w:rPr>
          <w:delText xml:space="preserve">the values </w:delText>
        </w:r>
      </w:del>
      <w:ins w:id="171" w:author="Cees van Leeuwen" w:date="2020-01-04T15:33:00Z">
        <w:r w:rsidR="009B142E">
          <w:rPr>
            <w:lang w:val="sv-SE"/>
          </w:rPr>
          <w:t xml:space="preserve">parameters </w:t>
        </w:r>
      </w:ins>
      <w:del w:id="172" w:author="Cees van Leeuwen" w:date="2020-01-04T15:33:00Z">
        <w:r w:rsidR="00A04BAC" w:rsidDel="009B142E">
          <w:rPr>
            <w:lang w:val="sv-SE"/>
          </w:rPr>
          <w:delText>were</w:delText>
        </w:r>
      </w:del>
      <w:r w:rsidR="00A04BAC">
        <w:rPr>
          <w:lang w:val="sv-SE"/>
        </w:rPr>
        <w:t xml:space="preserve"> </w:t>
      </w:r>
      <w:ins w:id="173" w:author="Cees van Leeuwen" w:date="2020-01-04T15:37:00Z">
        <w:r w:rsidR="009B142E">
          <w:rPr>
            <w:lang w:val="sv-SE"/>
          </w:rPr>
          <w:t xml:space="preserve">down </w:t>
        </w:r>
      </w:ins>
      <w:del w:id="174" w:author="Cees van Leeuwen" w:date="2020-01-04T15:29:00Z">
        <w:r w:rsidR="00A04BAC" w:rsidDel="00BB10B1">
          <w:rPr>
            <w:lang w:val="sv-SE"/>
          </w:rPr>
          <w:delText xml:space="preserve">brought </w:delText>
        </w:r>
      </w:del>
      <w:del w:id="175" w:author="Cees van Leeuwen" w:date="2020-01-04T15:34:00Z">
        <w:r w:rsidR="00A04BAC" w:rsidDel="009B142E">
          <w:rPr>
            <w:lang w:val="sv-SE"/>
          </w:rPr>
          <w:delText xml:space="preserve">down </w:delText>
        </w:r>
      </w:del>
      <w:r w:rsidR="00A04BAC">
        <w:rPr>
          <w:lang w:val="sv-SE"/>
        </w:rPr>
        <w:t xml:space="preserve">to </w:t>
      </w:r>
      <w:ins w:id="176" w:author="Cees van Leeuwen" w:date="2020-01-04T15:37:00Z">
        <w:r w:rsidR="008B4C4D">
          <w:rPr>
            <w:lang w:val="sv-SE"/>
          </w:rPr>
          <w:t>values</w:t>
        </w:r>
        <w:r w:rsidR="009B142E">
          <w:rPr>
            <w:lang w:val="sv-SE"/>
          </w:rPr>
          <w:t xml:space="preserve"> imposing </w:t>
        </w:r>
      </w:ins>
      <w:r w:rsidR="00A04BAC">
        <w:rPr>
          <w:lang w:val="sv-SE"/>
        </w:rPr>
        <w:t>a more stable regime</w:t>
      </w:r>
      <w:ins w:id="177" w:author="Cees van Leeuwen" w:date="2020-01-04T15:37:00Z">
        <w:r w:rsidR="009B142E">
          <w:rPr>
            <w:lang w:val="sv-SE"/>
          </w:rPr>
          <w:t xml:space="preserve"> on the oscillators</w:t>
        </w:r>
      </w:ins>
      <w:ins w:id="178" w:author="Cees van Leeuwen" w:date="2020-01-04T15:34:00Z">
        <w:r w:rsidR="009B142E">
          <w:rPr>
            <w:lang w:val="sv-SE"/>
          </w:rPr>
          <w:t>.</w:t>
        </w:r>
      </w:ins>
      <w:ins w:id="179" w:author="Cees van Leeuwen" w:date="2020-01-04T15:38:00Z">
        <w:r w:rsidR="009B142E">
          <w:rPr>
            <w:lang w:val="sv-SE"/>
          </w:rPr>
          <w:t xml:space="preserve"> </w:t>
        </w:r>
      </w:ins>
      <w:del w:id="180" w:author="Cees van Leeuwen" w:date="2020-01-04T15:34:00Z">
        <w:r w:rsidR="00A04BAC" w:rsidDel="009B142E">
          <w:rPr>
            <w:lang w:val="sv-SE"/>
          </w:rPr>
          <w:delText>, conditional on the</w:delText>
        </w:r>
      </w:del>
      <w:r w:rsidR="00A04BAC">
        <w:rPr>
          <w:lang w:val="sv-SE"/>
        </w:rPr>
        <w:t xml:space="preserve"> </w:t>
      </w:r>
      <w:ins w:id="181" w:author="Cees van Leeuwen" w:date="2020-01-04T15:39:00Z">
        <w:r w:rsidR="009B142E">
          <w:rPr>
            <w:lang w:val="sv-SE"/>
          </w:rPr>
          <w:t>As a result, connected units receiving similar inputs showed a synchronization bias</w:t>
        </w:r>
      </w:ins>
      <w:ins w:id="182" w:author="Cees van Leeuwen" w:date="2020-01-04T15:40:00Z">
        <w:r w:rsidR="002E791F">
          <w:rPr>
            <w:lang w:val="sv-SE"/>
          </w:rPr>
          <w:t>, leading to perceptual g</w:t>
        </w:r>
      </w:ins>
      <w:ins w:id="183" w:author="Cees van Leeuwen" w:date="2020-01-04T15:41:00Z">
        <w:r w:rsidR="002E791F">
          <w:rPr>
            <w:lang w:val="sv-SE"/>
          </w:rPr>
          <w:t>rouping preferences</w:t>
        </w:r>
      </w:ins>
      <w:ins w:id="184" w:author="Cees van Leeuwen" w:date="2020-01-04T15:39:00Z">
        <w:r w:rsidR="009B142E">
          <w:rPr>
            <w:lang w:val="sv-SE"/>
          </w:rPr>
          <w:t xml:space="preserve">. </w:t>
        </w:r>
      </w:ins>
      <w:del w:id="185" w:author="Cees van Leeuwen" w:date="2020-01-04T15:31:00Z">
        <w:r w:rsidR="00A04BAC" w:rsidDel="009B142E">
          <w:rPr>
            <w:lang w:val="sv-SE"/>
          </w:rPr>
          <w:delText xml:space="preserve">presence of  sensory input. </w:delText>
        </w:r>
      </w:del>
      <w:r w:rsidR="00A04BAC">
        <w:rPr>
          <w:lang w:val="sv-SE"/>
        </w:rPr>
        <w:t>In a memory model</w:t>
      </w:r>
      <w:r w:rsidR="006209E1">
        <w:rPr>
          <w:lang w:val="sv-SE"/>
        </w:rPr>
        <w:t xml:space="preserve"> (van Leeuwen &amp; Raffone, 2001)</w:t>
      </w:r>
      <w:r w:rsidR="00A04BAC">
        <w:rPr>
          <w:lang w:val="sv-SE"/>
        </w:rPr>
        <w:t xml:space="preserve">, </w:t>
      </w:r>
      <w:del w:id="186" w:author="Cees van Leeuwen" w:date="2020-01-04T15:46:00Z">
        <w:r w:rsidR="00A04BAC" w:rsidDel="002E791F">
          <w:rPr>
            <w:lang w:val="sv-SE"/>
          </w:rPr>
          <w:delText xml:space="preserve">local </w:delText>
        </w:r>
      </w:del>
      <w:r w:rsidR="00A04BAC">
        <w:rPr>
          <w:lang w:val="sv-SE"/>
        </w:rPr>
        <w:t>connectivity parameter values were</w:t>
      </w:r>
      <w:ins w:id="187" w:author="Cees van Leeuwen" w:date="2020-01-04T15:33:00Z">
        <w:r w:rsidR="009B142E">
          <w:rPr>
            <w:lang w:val="sv-SE"/>
          </w:rPr>
          <w:t xml:space="preserve"> locally</w:t>
        </w:r>
      </w:ins>
      <w:r w:rsidR="00A04BAC">
        <w:rPr>
          <w:lang w:val="sv-SE"/>
        </w:rPr>
        <w:t xml:space="preserve"> </w:t>
      </w:r>
      <w:r w:rsidR="006209E1">
        <w:rPr>
          <w:lang w:val="sv-SE"/>
        </w:rPr>
        <w:t>incremented</w:t>
      </w:r>
      <w:r w:rsidR="00A04BAC">
        <w:rPr>
          <w:lang w:val="sv-SE"/>
        </w:rPr>
        <w:t xml:space="preserve"> to represent the presence of a memory trace.</w:t>
      </w:r>
      <w:ins w:id="188" w:author="Cees van Leeuwen" w:date="2020-01-04T15:40:00Z">
        <w:r w:rsidR="002E791F">
          <w:rPr>
            <w:lang w:val="sv-SE"/>
          </w:rPr>
          <w:t xml:space="preserve"> This, </w:t>
        </w:r>
        <w:r w:rsidR="002E791F">
          <w:rPr>
            <w:lang w:val="sv-SE"/>
          </w:rPr>
          <w:lastRenderedPageBreak/>
          <w:t>too</w:t>
        </w:r>
      </w:ins>
      <w:ins w:id="189" w:author="Cees van Leeuwen" w:date="2020-01-04T15:47:00Z">
        <w:r w:rsidR="002E791F">
          <w:rPr>
            <w:lang w:val="sv-SE"/>
          </w:rPr>
          <w:t>,</w:t>
        </w:r>
      </w:ins>
      <w:ins w:id="190" w:author="Cees van Leeuwen" w:date="2020-01-04T15:40:00Z">
        <w:r w:rsidR="002E791F">
          <w:rPr>
            <w:lang w:val="sv-SE"/>
          </w:rPr>
          <w:t xml:space="preserve"> established synchronization bias</w:t>
        </w:r>
      </w:ins>
      <w:ins w:id="191" w:author="Cees van Leeuwen" w:date="2020-01-04T15:48:00Z">
        <w:r w:rsidR="002E791F">
          <w:rPr>
            <w:lang w:val="sv-SE"/>
          </w:rPr>
          <w:t>es</w:t>
        </w:r>
      </w:ins>
      <w:ins w:id="192" w:author="Cees van Leeuwen" w:date="2020-01-04T15:41:00Z">
        <w:r w:rsidR="002E791F">
          <w:rPr>
            <w:lang w:val="sv-SE"/>
          </w:rPr>
          <w:t>, leading to spontaneous</w:t>
        </w:r>
      </w:ins>
      <w:ins w:id="193" w:author="Cees van Leeuwen" w:date="2020-01-04T15:48:00Z">
        <w:r w:rsidR="002E791F">
          <w:rPr>
            <w:lang w:val="sv-SE"/>
          </w:rPr>
          <w:t xml:space="preserve"> pattern</w:t>
        </w:r>
      </w:ins>
      <w:ins w:id="194" w:author="Cees van Leeuwen" w:date="2020-01-04T15:41:00Z">
        <w:r w:rsidR="002E791F">
          <w:rPr>
            <w:lang w:val="sv-SE"/>
          </w:rPr>
          <w:t xml:space="preserve"> rehearsals</w:t>
        </w:r>
      </w:ins>
      <w:ins w:id="195" w:author="Cees van Leeuwen" w:date="2020-01-04T15:48:00Z">
        <w:r w:rsidR="002E791F">
          <w:rPr>
            <w:lang w:val="sv-SE"/>
          </w:rPr>
          <w:t xml:space="preserve"> and subsequent </w:t>
        </w:r>
      </w:ins>
      <w:ins w:id="196" w:author="Cees van Leeuwen" w:date="2020-01-04T15:51:00Z">
        <w:r w:rsidR="0001237E">
          <w:rPr>
            <w:lang w:val="sv-SE"/>
          </w:rPr>
          <w:t>relea</w:t>
        </w:r>
      </w:ins>
      <w:ins w:id="197" w:author="Cees van Leeuwen" w:date="2020-01-04T15:52:00Z">
        <w:r w:rsidR="0001237E">
          <w:rPr>
            <w:lang w:val="sv-SE"/>
          </w:rPr>
          <w:t>rning</w:t>
        </w:r>
      </w:ins>
      <w:ins w:id="198" w:author="Cees van Leeuwen" w:date="2020-01-04T15:48:00Z">
        <w:r w:rsidR="002E791F">
          <w:rPr>
            <w:lang w:val="sv-SE"/>
          </w:rPr>
          <w:t xml:space="preserve"> of dynamic memory traces</w:t>
        </w:r>
      </w:ins>
      <w:ins w:id="199" w:author="Cees van Leeuwen" w:date="2020-01-04T15:41:00Z">
        <w:r w:rsidR="002E791F">
          <w:rPr>
            <w:lang w:val="sv-SE"/>
          </w:rPr>
          <w:t>.</w:t>
        </w:r>
      </w:ins>
    </w:p>
    <w:p w14:paraId="5CC07206" w14:textId="77777777" w:rsidR="00987BC1" w:rsidRPr="00B2251E" w:rsidRDefault="006209E1" w:rsidP="006819EA">
      <w:pPr>
        <w:rPr>
          <w:lang w:val="sv-SE"/>
        </w:rPr>
      </w:pPr>
      <w:r>
        <w:rPr>
          <w:lang w:val="sv-SE"/>
        </w:rPr>
        <w:t xml:space="preserve">When networks </w:t>
      </w:r>
      <w:del w:id="200" w:author="Cees van Leeuwen" w:date="2020-01-04T15:53:00Z">
        <w:r w:rsidDel="0001237E">
          <w:rPr>
            <w:lang w:val="sv-SE"/>
          </w:rPr>
          <w:delText>that evolve to brain-like structures are to have</w:delText>
        </w:r>
      </w:del>
      <w:ins w:id="201" w:author="Cees van Leeuwen" w:date="2020-01-04T15:53:00Z">
        <w:r w:rsidR="0001237E">
          <w:rPr>
            <w:lang w:val="sv-SE"/>
          </w:rPr>
          <w:t>having</w:t>
        </w:r>
      </w:ins>
      <w:r>
        <w:rPr>
          <w:lang w:val="sv-SE"/>
        </w:rPr>
        <w:t xml:space="preserve"> </w:t>
      </w:r>
      <w:del w:id="202" w:author="Cees van Leeuwen" w:date="2020-01-04T15:52:00Z">
        <w:r w:rsidDel="0001237E">
          <w:rPr>
            <w:lang w:val="sv-SE"/>
          </w:rPr>
          <w:delText>perceptual or memory</w:delText>
        </w:r>
      </w:del>
      <w:ins w:id="203" w:author="Cees van Leeuwen" w:date="2020-01-04T15:52:00Z">
        <w:r w:rsidR="0001237E">
          <w:rPr>
            <w:lang w:val="sv-SE"/>
          </w:rPr>
          <w:t>cognitive</w:t>
        </w:r>
      </w:ins>
      <w:r>
        <w:rPr>
          <w:lang w:val="sv-SE"/>
        </w:rPr>
        <w:t xml:space="preserve"> functions</w:t>
      </w:r>
      <w:ins w:id="204" w:author="Cees van Leeuwen" w:date="2020-01-04T15:53:00Z">
        <w:r w:rsidR="0001237E">
          <w:rPr>
            <w:lang w:val="sv-SE"/>
          </w:rPr>
          <w:t xml:space="preserve"> are to</w:t>
        </w:r>
      </w:ins>
      <w:del w:id="205" w:author="Cees van Leeuwen" w:date="2020-01-04T15:53:00Z">
        <w:r w:rsidDel="0001237E">
          <w:rPr>
            <w:lang w:val="sv-SE"/>
          </w:rPr>
          <w:delText>,</w:delText>
        </w:r>
      </w:del>
      <w:r>
        <w:rPr>
          <w:lang w:val="sv-SE"/>
        </w:rPr>
        <w:t xml:space="preserve"> </w:t>
      </w:r>
      <w:ins w:id="206" w:author="Cees van Leeuwen" w:date="2020-01-04T15:53:00Z">
        <w:r w:rsidR="0001237E">
          <w:rPr>
            <w:lang w:val="sv-SE"/>
          </w:rPr>
          <w:t xml:space="preserve">evolve brain-like structures through </w:t>
        </w:r>
      </w:ins>
      <w:r>
        <w:rPr>
          <w:lang w:val="sv-SE"/>
        </w:rPr>
        <w:t>adaptive rewiring</w:t>
      </w:r>
      <w:ins w:id="207" w:author="Cees van Leeuwen" w:date="2020-01-04T15:53:00Z">
        <w:r w:rsidR="0001237E">
          <w:rPr>
            <w:lang w:val="sv-SE"/>
          </w:rPr>
          <w:t>, adaptive rewiring</w:t>
        </w:r>
      </w:ins>
      <w:r>
        <w:rPr>
          <w:lang w:val="sv-SE"/>
        </w:rPr>
        <w:t xml:space="preserve"> must be robust to non-uniform parameter values. We will </w:t>
      </w:r>
      <w:r w:rsidR="00987BC1">
        <w:rPr>
          <w:lang w:val="sv-SE"/>
        </w:rPr>
        <w:t>explore</w:t>
      </w:r>
      <w:r>
        <w:rPr>
          <w:lang w:val="sv-SE"/>
        </w:rPr>
        <w:t xml:space="preserve"> </w:t>
      </w:r>
      <w:r w:rsidR="00987BC1">
        <w:rPr>
          <w:lang w:val="sv-SE"/>
        </w:rPr>
        <w:t xml:space="preserve">the effect of </w:t>
      </w:r>
      <w:r>
        <w:rPr>
          <w:lang w:val="sv-SE"/>
        </w:rPr>
        <w:t xml:space="preserve"> </w:t>
      </w:r>
      <w:r w:rsidR="00987BC1">
        <w:rPr>
          <w:lang w:val="sv-SE"/>
        </w:rPr>
        <w:t xml:space="preserve">non-uniform </w:t>
      </w:r>
      <w:r w:rsidR="00CF7C89">
        <w:rPr>
          <w:lang w:val="sv-SE"/>
        </w:rPr>
        <w:t xml:space="preserve">turbulence </w:t>
      </w:r>
      <w:r w:rsidR="00987BC1">
        <w:rPr>
          <w:lang w:val="sv-SE"/>
        </w:rPr>
        <w:t xml:space="preserve">and </w:t>
      </w:r>
      <w:r w:rsidR="00EF71C3">
        <w:rPr>
          <w:lang w:val="sv-SE"/>
        </w:rPr>
        <w:t xml:space="preserve">coupling </w:t>
      </w:r>
      <w:r w:rsidR="00987BC1">
        <w:rPr>
          <w:lang w:val="sv-SE"/>
        </w:rPr>
        <w:t xml:space="preserve">parameters on </w:t>
      </w:r>
      <w:del w:id="208" w:author="Cees van Leeuwen" w:date="2020-01-04T15:55:00Z">
        <w:r w:rsidR="00987BC1" w:rsidDel="0001237E">
          <w:rPr>
            <w:lang w:val="sv-SE"/>
          </w:rPr>
          <w:delText>the evolution of network structure.</w:delText>
        </w:r>
        <w:r w:rsidR="00EF71C3" w:rsidDel="0001237E">
          <w:rPr>
            <w:lang w:val="sv-SE"/>
          </w:rPr>
          <w:delText xml:space="preserve"> </w:delText>
        </w:r>
      </w:del>
      <w:del w:id="209" w:author="Cees van Leeuwen" w:date="2020-01-04T15:54:00Z">
        <w:r w:rsidR="00EF71C3" w:rsidDel="0001237E">
          <w:rPr>
            <w:lang w:val="sv-SE"/>
          </w:rPr>
          <w:delText>In this study,</w:delText>
        </w:r>
        <w:r w:rsidR="00987BC1" w:rsidDel="0001237E">
          <w:rPr>
            <w:lang w:val="sv-SE"/>
          </w:rPr>
          <w:delText xml:space="preserve"> w</w:delText>
        </w:r>
      </w:del>
      <w:del w:id="210" w:author="Cees van Leeuwen" w:date="2020-01-04T15:55:00Z">
        <w:r w:rsidR="00987BC1" w:rsidDel="0001237E">
          <w:rPr>
            <w:lang w:val="sv-SE"/>
          </w:rPr>
          <w:delText xml:space="preserve">e </w:delText>
        </w:r>
        <w:r w:rsidR="00EF71C3" w:rsidDel="0001237E">
          <w:rPr>
            <w:lang w:val="sv-SE"/>
          </w:rPr>
          <w:delText xml:space="preserve">study </w:delText>
        </w:r>
      </w:del>
      <w:r w:rsidR="00EF71C3">
        <w:rPr>
          <w:lang w:val="sv-SE"/>
        </w:rPr>
        <w:t>adaptive rewiring o</w:t>
      </w:r>
      <w:ins w:id="211" w:author="Cees van Leeuwen" w:date="2020-01-04T15:55:00Z">
        <w:r w:rsidR="0001237E">
          <w:rPr>
            <w:lang w:val="sv-SE"/>
          </w:rPr>
          <w:t>f</w:t>
        </w:r>
      </w:ins>
      <w:del w:id="212" w:author="Cees van Leeuwen" w:date="2020-01-04T15:55:00Z">
        <w:r w:rsidR="00EF71C3" w:rsidDel="0001237E">
          <w:rPr>
            <w:lang w:val="sv-SE"/>
          </w:rPr>
          <w:delText>n</w:delText>
        </w:r>
      </w:del>
      <w:r w:rsidR="00EF71C3">
        <w:rPr>
          <w:lang w:val="sv-SE"/>
        </w:rPr>
        <w:t xml:space="preserve"> coupled logistic maps</w:t>
      </w:r>
      <w:del w:id="213" w:author="Cees van Leeuwen" w:date="2020-01-04T15:55:00Z">
        <w:r w:rsidR="00EF71C3" w:rsidDel="0001237E">
          <w:rPr>
            <w:lang w:val="sv-SE"/>
          </w:rPr>
          <w:delText xml:space="preserve"> with non-uniform parameters</w:delText>
        </w:r>
      </w:del>
      <w:r w:rsidR="00EF71C3">
        <w:rPr>
          <w:lang w:val="sv-SE"/>
        </w:rPr>
        <w:t>. In particular, we</w:t>
      </w:r>
      <w:ins w:id="214" w:author="Cees van Leeuwen" w:date="2020-01-04T15:56:00Z">
        <w:r w:rsidR="0001237E">
          <w:rPr>
            <w:lang w:val="sv-SE"/>
          </w:rPr>
          <w:t xml:space="preserve"> will compare networks </w:t>
        </w:r>
      </w:ins>
      <w:ins w:id="215" w:author="Cees van Leeuwen" w:date="2020-01-04T15:57:00Z">
        <w:r w:rsidR="0001237E">
          <w:rPr>
            <w:lang w:val="sv-SE"/>
          </w:rPr>
          <w:t xml:space="preserve">of coupled logistic maps </w:t>
        </w:r>
      </w:ins>
      <w:ins w:id="216" w:author="Cees van Leeuwen" w:date="2020-01-04T15:56:00Z">
        <w:r w:rsidR="0001237E">
          <w:rPr>
            <w:lang w:val="sv-SE"/>
          </w:rPr>
          <w:t xml:space="preserve">with uniform parameters </w:t>
        </w:r>
      </w:ins>
      <w:ins w:id="217" w:author="Cees van Leeuwen" w:date="2020-01-04T15:57:00Z">
        <w:r w:rsidR="0001237E">
          <w:rPr>
            <w:lang w:val="sv-SE"/>
          </w:rPr>
          <w:t>with</w:t>
        </w:r>
      </w:ins>
      <w:ins w:id="218" w:author="Cees van Leeuwen" w:date="2020-01-04T15:56:00Z">
        <w:r w:rsidR="0001237E">
          <w:rPr>
            <w:lang w:val="sv-SE"/>
          </w:rPr>
          <w:t xml:space="preserve"> those that have a subset</w:t>
        </w:r>
      </w:ins>
      <w:r w:rsidR="008117D5">
        <w:rPr>
          <w:lang w:val="sv-SE"/>
        </w:rPr>
        <w:t xml:space="preserve"> </w:t>
      </w:r>
      <w:del w:id="219" w:author="Cees van Leeuwen" w:date="2020-01-04T15:57:00Z">
        <w:r w:rsidR="008117D5" w:rsidDel="0001237E">
          <w:rPr>
            <w:lang w:val="sv-SE"/>
          </w:rPr>
          <w:delText xml:space="preserve">deviate </w:delText>
        </w:r>
      </w:del>
      <w:ins w:id="220" w:author="Cees van Leeuwen" w:date="2020-01-04T15:57:00Z">
        <w:r w:rsidR="0001237E">
          <w:rPr>
            <w:lang w:val="sv-SE"/>
          </w:rPr>
          <w:t xml:space="preserve">of </w:t>
        </w:r>
      </w:ins>
      <w:r w:rsidR="008117D5">
        <w:rPr>
          <w:lang w:val="sv-SE"/>
        </w:rPr>
        <w:t xml:space="preserve">the turbulence and coupling parameters </w:t>
      </w:r>
      <w:del w:id="221" w:author="Cees van Leeuwen" w:date="2020-01-04T15:58:00Z">
        <w:r w:rsidR="008117D5" w:rsidDel="0001237E">
          <w:rPr>
            <w:lang w:val="sv-SE"/>
          </w:rPr>
          <w:delText xml:space="preserve">of a subset </w:delText>
        </w:r>
      </w:del>
      <w:del w:id="222" w:author="Cees van Leeuwen" w:date="2020-01-04T15:57:00Z">
        <w:r w:rsidR="008117D5" w:rsidDel="0001237E">
          <w:rPr>
            <w:lang w:val="sv-SE"/>
          </w:rPr>
          <w:delText xml:space="preserve">of logistic maps </w:delText>
        </w:r>
      </w:del>
      <w:del w:id="223" w:author="Cees van Leeuwen" w:date="2020-01-04T15:58:00Z">
        <w:r w:rsidR="008117D5" w:rsidDel="0001237E">
          <w:rPr>
            <w:lang w:val="sv-SE"/>
          </w:rPr>
          <w:delText>and run</w:delText>
        </w:r>
      </w:del>
      <w:ins w:id="224" w:author="Cees van Leeuwen" w:date="2020-01-04T15:58:00Z">
        <w:r w:rsidR="0001237E">
          <w:rPr>
            <w:lang w:val="sv-SE"/>
          </w:rPr>
          <w:t>deviate from the majority value.</w:t>
        </w:r>
      </w:ins>
      <w:r w:rsidR="008117D5">
        <w:rPr>
          <w:lang w:val="sv-SE"/>
        </w:rPr>
        <w:t xml:space="preserve"> </w:t>
      </w:r>
      <w:del w:id="225" w:author="Cees van Leeuwen" w:date="2020-01-04T15:58:00Z">
        <w:r w:rsidR="008117D5" w:rsidDel="0001237E">
          <w:rPr>
            <w:lang w:val="sv-SE"/>
          </w:rPr>
          <w:delText xml:space="preserve">the adaptive rewiring algorithm on multiple instances of each parameter set. Then, </w:delText>
        </w:r>
        <w:r w:rsidR="00DB0D95" w:rsidDel="0001237E">
          <w:rPr>
            <w:lang w:val="sv-SE"/>
          </w:rPr>
          <w:delText>w</w:delText>
        </w:r>
      </w:del>
      <w:ins w:id="226" w:author="Cees van Leeuwen" w:date="2020-01-04T15:58:00Z">
        <w:r w:rsidR="0001237E">
          <w:rPr>
            <w:lang w:val="sv-SE"/>
          </w:rPr>
          <w:t>W</w:t>
        </w:r>
      </w:ins>
      <w:r w:rsidR="00DB0D95">
        <w:rPr>
          <w:lang w:val="sv-SE"/>
        </w:rPr>
        <w:t xml:space="preserve">e study the effect of non-uniform parameters on </w:t>
      </w:r>
      <w:r w:rsidR="006819EA">
        <w:rPr>
          <w:lang w:val="sv-SE"/>
        </w:rPr>
        <w:t xml:space="preserve">network </w:t>
      </w:r>
      <w:r w:rsidR="00DB0D95">
        <w:rPr>
          <w:lang w:val="sv-SE"/>
        </w:rPr>
        <w:t xml:space="preserve">evolution </w:t>
      </w:r>
      <w:r w:rsidR="006819EA">
        <w:rPr>
          <w:lang w:val="sv-SE"/>
        </w:rPr>
        <w:t xml:space="preserve">and </w:t>
      </w:r>
      <w:del w:id="227" w:author="Cees van Leeuwen" w:date="2020-01-04T15:58:00Z">
        <w:r w:rsidR="006819EA" w:rsidDel="0001237E">
          <w:rPr>
            <w:lang w:val="sv-SE"/>
          </w:rPr>
          <w:delText xml:space="preserve">the </w:delText>
        </w:r>
      </w:del>
      <w:r w:rsidR="00DB0D95">
        <w:rPr>
          <w:lang w:val="sv-SE"/>
        </w:rPr>
        <w:t xml:space="preserve">final </w:t>
      </w:r>
      <w:r w:rsidR="006819EA">
        <w:rPr>
          <w:lang w:val="sv-SE"/>
        </w:rPr>
        <w:t xml:space="preserve">network structure. </w:t>
      </w:r>
      <w:commentRangeStart w:id="228"/>
      <w:r w:rsidR="006819EA">
        <w:rPr>
          <w:lang w:val="sv-SE"/>
        </w:rPr>
        <w:t>(</w:t>
      </w:r>
      <w:r w:rsidR="006819EA" w:rsidRPr="006F5249">
        <w:rPr>
          <w:color w:val="FF0000"/>
          <w:lang w:val="sv-SE"/>
        </w:rPr>
        <w:t>More elaboration here?</w:t>
      </w:r>
      <w:r w:rsidR="006819EA">
        <w:rPr>
          <w:lang w:val="sv-SE"/>
        </w:rPr>
        <w:t>)</w:t>
      </w:r>
      <w:commentRangeEnd w:id="228"/>
      <w:r w:rsidR="0001237E">
        <w:rPr>
          <w:rStyle w:val="CommentReference"/>
        </w:rPr>
        <w:commentReference w:id="228"/>
      </w:r>
    </w:p>
    <w:p w14:paraId="5DE32C57" w14:textId="77777777" w:rsidR="00057054" w:rsidRPr="00E7305D" w:rsidRDefault="00B62477" w:rsidP="00B62477">
      <w:commentRangeStart w:id="229"/>
      <w:r>
        <w:rPr>
          <w:lang w:val="sv-SE"/>
        </w:rPr>
        <w:t>(</w:t>
      </w:r>
      <w:r>
        <w:rPr>
          <w:color w:val="FF0000"/>
          <w:lang w:val="sv-SE"/>
        </w:rPr>
        <w:t>Transitioning sentences/paragraph to portray the layout of the paper?</w:t>
      </w:r>
      <w:r>
        <w:rPr>
          <w:lang w:val="sv-SE"/>
        </w:rPr>
        <w:t>)</w:t>
      </w:r>
      <w:commentRangeEnd w:id="229"/>
      <w:r w:rsidR="0001237E">
        <w:rPr>
          <w:rStyle w:val="CommentReference"/>
        </w:rPr>
        <w:commentReference w:id="229"/>
      </w:r>
      <w:ins w:id="230" w:author="Cees van Leeuwen" w:date="2020-01-04T16:31:00Z">
        <w:r w:rsidR="009472F4">
          <w:rPr>
            <w:lang w:val="sv-SE"/>
          </w:rPr>
          <w:t xml:space="preserve"> </w:t>
        </w:r>
      </w:ins>
      <w:ins w:id="231" w:author="Cees van Leeuwen" w:date="2020-01-04T16:32:00Z">
        <w:r w:rsidR="009472F4">
          <w:rPr>
            <w:lang w:val="sv-SE"/>
          </w:rPr>
          <w:t>In what follows, t</w:t>
        </w:r>
      </w:ins>
      <w:ins w:id="232" w:author="Cees van Leeuwen" w:date="2020-01-04T16:31:00Z">
        <w:r w:rsidR="009472F4">
          <w:rPr>
            <w:lang w:val="sv-SE"/>
          </w:rPr>
          <w:t xml:space="preserve">he method section describes </w:t>
        </w:r>
      </w:ins>
      <w:ins w:id="233" w:author="Cees van Leeuwen" w:date="2020-01-04T18:31:00Z">
        <w:r w:rsidR="0047436F">
          <w:rPr>
            <w:lang w:val="sv-SE"/>
          </w:rPr>
          <w:t xml:space="preserve">dettails  of </w:t>
        </w:r>
      </w:ins>
      <w:ins w:id="234" w:author="Cees van Leeuwen" w:date="2020-01-04T16:32:00Z">
        <w:r w:rsidR="009472F4">
          <w:rPr>
            <w:lang w:val="sv-SE"/>
          </w:rPr>
          <w:t xml:space="preserve">the </w:t>
        </w:r>
      </w:ins>
      <w:ins w:id="235" w:author="Cees van Leeuwen" w:date="2020-01-04T16:31:00Z">
        <w:r w:rsidR="009472F4">
          <w:rPr>
            <w:lang w:val="sv-SE"/>
          </w:rPr>
          <w:t xml:space="preserve">composition and </w:t>
        </w:r>
      </w:ins>
      <w:moveToRangeStart w:id="236" w:author="Cees van Leeuwen" w:date="2020-01-04T16:31:00Z" w:name="move29047884"/>
      <w:moveTo w:id="237" w:author="Cees van Leeuwen" w:date="2020-01-04T16:31:00Z">
        <w:del w:id="238" w:author="Cees van Leeuwen" w:date="2020-01-04T16:31:00Z">
          <w:r w:rsidR="009472F4" w:rsidDel="009472F4">
            <w:delText xml:space="preserve">In what follows, we go through the elements of our models: </w:delText>
          </w:r>
        </w:del>
        <w:r w:rsidR="009472F4">
          <w:t xml:space="preserve">initialization of the models; the rewiring algorithm; </w:t>
        </w:r>
        <w:del w:id="239" w:author="Cees van Leeuwen" w:date="2020-01-04T16:32:00Z">
          <w:r w:rsidR="009472F4" w:rsidDel="009472F4">
            <w:delText xml:space="preserve">making of the families; </w:delText>
          </w:r>
        </w:del>
        <w:r w:rsidR="009472F4">
          <w:t>the qualitative and quantitative measures of network structures</w:t>
        </w:r>
        <w:del w:id="240" w:author="Cees van Leeuwen" w:date="2020-01-04T16:32:00Z">
          <w:r w:rsidR="009472F4" w:rsidDel="009472F4">
            <w:delText>; and methods</w:delText>
          </w:r>
        </w:del>
        <w:r w:rsidR="009472F4">
          <w:t xml:space="preserve"> used to </w:t>
        </w:r>
        <w:del w:id="241" w:author="Cees van Leeuwen" w:date="2020-01-04T16:33:00Z">
          <w:r w:rsidR="009472F4" w:rsidDel="009472F4">
            <w:delText>compare</w:delText>
          </w:r>
        </w:del>
      </w:moveTo>
      <w:ins w:id="242" w:author="Cees van Leeuwen" w:date="2020-01-04T16:33:00Z">
        <w:r w:rsidR="009472F4">
          <w:t>describe and compare</w:t>
        </w:r>
      </w:ins>
      <w:moveTo w:id="243" w:author="Cees van Leeuwen" w:date="2020-01-04T16:31:00Z">
        <w:r w:rsidR="009472F4">
          <w:t xml:space="preserve"> </w:t>
        </w:r>
        <w:del w:id="244" w:author="Cees van Leeuwen" w:date="2020-01-04T16:32:00Z">
          <w:r w:rsidR="009472F4" w:rsidDel="009472F4">
            <w:delText xml:space="preserve">families of </w:delText>
          </w:r>
        </w:del>
        <w:r w:rsidR="009472F4">
          <w:t>models.</w:t>
        </w:r>
      </w:moveTo>
      <w:moveToRangeEnd w:id="236"/>
      <w:ins w:id="245" w:author="Cees van Leeuwen" w:date="2020-01-04T16:33:00Z">
        <w:r w:rsidR="0047436F">
          <w:t xml:space="preserve"> </w:t>
        </w:r>
      </w:ins>
      <w:ins w:id="246" w:author="Cees van Leeuwen" w:date="2020-01-04T18:32:00Z">
        <w:r w:rsidR="0047436F">
          <w:t>In t</w:t>
        </w:r>
      </w:ins>
      <w:ins w:id="247" w:author="Cees van Leeuwen" w:date="2020-01-04T16:33:00Z">
        <w:r w:rsidR="009472F4">
          <w:t>he results sectio</w:t>
        </w:r>
      </w:ins>
      <w:ins w:id="248" w:author="Cees van Leeuwen" w:date="2020-01-04T18:32:00Z">
        <w:r w:rsidR="0047436F">
          <w:t xml:space="preserve">n, we describe our findings, mainly that ….. </w:t>
        </w:r>
      </w:ins>
      <w:ins w:id="249" w:author="Cees van Leeuwen" w:date="2020-01-04T16:33:00Z">
        <w:r w:rsidR="009472F4">
          <w:t xml:space="preserve"> A discussion ends the paper.</w:t>
        </w:r>
      </w:ins>
    </w:p>
    <w:p w14:paraId="6F28EF7A" w14:textId="77777777" w:rsidR="001924E9" w:rsidRDefault="00921160" w:rsidP="001924E9">
      <w:pPr>
        <w:pStyle w:val="Heading1"/>
      </w:pPr>
      <w:r>
        <w:t>Method</w:t>
      </w:r>
    </w:p>
    <w:p w14:paraId="10780E6A" w14:textId="77777777" w:rsidR="001D12AF" w:rsidRDefault="002D037E" w:rsidP="00B2251E">
      <w:pPr>
        <w:pStyle w:val="Heading3"/>
        <w:ind w:firstLine="0"/>
        <w:rPr>
          <w:lang w:bidi="fa-IR"/>
        </w:rPr>
      </w:pPr>
      <w:del w:id="250" w:author="Cees van Leeuwen" w:date="2020-01-04T16:58:00Z">
        <w:r w:rsidDel="00B332A2">
          <w:rPr>
            <w:lang w:bidi="fa-IR"/>
          </w:rPr>
          <w:delText xml:space="preserve">Mathematical </w:delText>
        </w:r>
      </w:del>
      <w:ins w:id="251" w:author="Cees van Leeuwen" w:date="2020-01-04T16:58:00Z">
        <w:r w:rsidR="00B332A2">
          <w:rPr>
            <w:lang w:bidi="fa-IR"/>
          </w:rPr>
          <w:t>D</w:t>
        </w:r>
      </w:ins>
      <w:del w:id="252" w:author="Cees van Leeuwen" w:date="2020-01-04T16:58:00Z">
        <w:r w:rsidDel="00B332A2">
          <w:rPr>
            <w:lang w:bidi="fa-IR"/>
          </w:rPr>
          <w:delText>d</w:delText>
        </w:r>
      </w:del>
      <w:r>
        <w:rPr>
          <w:lang w:bidi="fa-IR"/>
        </w:rPr>
        <w:t>escription of networks</w:t>
      </w:r>
    </w:p>
    <w:p w14:paraId="68CDABFB" w14:textId="77777777" w:rsidR="006B1E2C" w:rsidRDefault="00AB55EA" w:rsidP="0066593C">
      <w:pPr>
        <w:rPr>
          <w:ins w:id="253" w:author="Cees van Leeuwen" w:date="2020-01-04T17:04:00Z"/>
        </w:rPr>
      </w:pPr>
      <w:r>
        <w:t>A</w:t>
      </w:r>
      <w:r w:rsidR="003D2074">
        <w:t>n undirected,</w:t>
      </w:r>
      <w:r>
        <w:t xml:space="preserve"> binary </w:t>
      </w:r>
      <w:r w:rsidR="002D037E">
        <w:t>graph</w:t>
      </w:r>
      <w:r>
        <w:t xml:space="preserve"> (or network) </w:t>
      </w:r>
      <w:r w:rsidRPr="00B2251E">
        <w:rPr>
          <w:i/>
        </w:rPr>
        <w:t>G</w:t>
      </w:r>
      <w:r w:rsidR="002D037E">
        <w:t xml:space="preserve"> is a set of 3-tuples </w:t>
      </w:r>
      <m:oMath>
        <m:sSub>
          <m:sSubPr>
            <m:ctrlPr>
              <w:rPr>
                <w:rFonts w:ascii="Cambria Math" w:hAnsi="Cambria Math"/>
                <w:i/>
              </w:rPr>
            </m:ctrlPr>
          </m:sSubPr>
          <m:e>
            <m:r>
              <w:rPr>
                <w:rFonts w:ascii="Cambria Math" w:hAnsi="Cambria Math"/>
              </w:rPr>
              <m:t>g = (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oMath>
      <w:r w:rsidR="002D037E">
        <w:t xml:space="preserve"> </w:t>
      </w:r>
      <w:r>
        <w:t xml:space="preserve">of vertices (or node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and an edge (or 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between </w:t>
      </w:r>
      <w:r w:rsidR="005F6795">
        <w:t>them</w:t>
      </w:r>
      <w:r w:rsidR="002D037E">
        <w:t xml:space="preserve">. The </w:t>
      </w:r>
      <w:r w:rsidR="005F6795">
        <w:t>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w:t>
      </w:r>
      <w:r w:rsidR="005F6795">
        <w:t>can assume values of {0,1}</w:t>
      </w:r>
      <w:r w:rsidR="002D037E">
        <w:t xml:space="preserve">. </w:t>
      </w:r>
      <w:ins w:id="254" w:author="Cees van Leeuwen" w:date="2020-01-04T17:40:00Z">
        <w:r w:rsidR="0066593C" w:rsidRPr="00583A98">
          <w:rPr>
            <w:i/>
          </w:rPr>
          <w:t>G</w:t>
        </w:r>
        <w:r w:rsidR="0066593C">
          <w:t xml:space="preserve">  has no self-connections, i.e. </w:t>
        </w:r>
        <w:r w:rsidR="0066593C" w:rsidRPr="00B2251E">
          <w:rPr>
            <w:i/>
          </w:rPr>
          <w:t>e</w:t>
        </w:r>
        <w:r w:rsidR="0066593C" w:rsidRPr="00B2251E">
          <w:rPr>
            <w:i/>
            <w:vertAlign w:val="subscript"/>
          </w:rPr>
          <w:t>i</w:t>
        </w:r>
        <w:r w:rsidR="0066593C" w:rsidRPr="003D2074">
          <w:rPr>
            <w:i/>
            <w:vertAlign w:val="subscript"/>
          </w:rPr>
          <w:t>i</w:t>
        </w:r>
        <w:r w:rsidR="0066593C" w:rsidRPr="003D2074">
          <w:t xml:space="preserve"> </w:t>
        </w:r>
        <w:r w:rsidR="0066593C">
          <w:t xml:space="preserve">= 0. </w:t>
        </w:r>
      </w:ins>
      <w:del w:id="255" w:author="Cees van Leeuwen" w:date="2020-01-04T17:03:00Z">
        <w:r w:rsidR="003D2074" w:rsidDel="006B1E2C">
          <w:delText xml:space="preserve">We assume no self-connection, i.e. </w:delText>
        </w:r>
        <w:r w:rsidR="003D2074" w:rsidRPr="00B2251E" w:rsidDel="006B1E2C">
          <w:rPr>
            <w:i/>
          </w:rPr>
          <w:delText>e</w:delText>
        </w:r>
        <w:r w:rsidR="003D2074" w:rsidRPr="00B2251E" w:rsidDel="006B1E2C">
          <w:rPr>
            <w:i/>
            <w:vertAlign w:val="subscript"/>
          </w:rPr>
          <w:delText>i</w:delText>
        </w:r>
        <w:r w:rsidR="003D2074" w:rsidRPr="003D2074" w:rsidDel="006B1E2C">
          <w:rPr>
            <w:i/>
            <w:vertAlign w:val="subscript"/>
          </w:rPr>
          <w:delText>i</w:delText>
        </w:r>
        <w:r w:rsidR="003D2074" w:rsidRPr="003D2074" w:rsidDel="006B1E2C">
          <w:delText xml:space="preserve"> </w:delText>
        </w:r>
        <w:r w:rsidR="003D2074" w:rsidDel="006B1E2C">
          <w:delText xml:space="preserve">= 0. </w:delText>
        </w:r>
      </w:del>
      <w:r w:rsidR="005F6795">
        <w:t xml:space="preserve">The set of edges and vertices of </w:t>
      </w:r>
      <w:r w:rsidR="005F6795" w:rsidRPr="00801C15">
        <w:rPr>
          <w:i/>
        </w:rPr>
        <w:t>G</w:t>
      </w:r>
      <w:r w:rsidR="005F6795">
        <w:t xml:space="preserve"> are represented by E and V, respectively. </w:t>
      </w:r>
      <w:r w:rsidR="009634A5" w:rsidRPr="00B2251E">
        <w:rPr>
          <w:i/>
        </w:rPr>
        <w:t>G</w:t>
      </w:r>
      <w:r w:rsidR="002D037E" w:rsidRPr="00B2251E">
        <w:rPr>
          <w:i/>
        </w:rPr>
        <w:t xml:space="preserve"> </w:t>
      </w:r>
      <w:r w:rsidR="002D037E">
        <w:t xml:space="preserve">can be </w:t>
      </w:r>
      <w:ins w:id="256" w:author="Cees van Leeuwen" w:date="2020-01-04T16:01:00Z">
        <w:r w:rsidR="002D4317">
          <w:t xml:space="preserve">graphically </w:t>
        </w:r>
      </w:ins>
      <w:r w:rsidR="002D037E">
        <w:t xml:space="preserve">depicted by circles </w:t>
      </w:r>
      <w:r w:rsidR="009634A5">
        <w:t xml:space="preserve">representing </w:t>
      </w:r>
      <w:r w:rsidR="00B2251E">
        <w:t xml:space="preserve">V </w:t>
      </w:r>
      <w:r w:rsidR="009634A5">
        <w:t xml:space="preserve">connected by line segments representing </w:t>
      </w:r>
      <w:r w:rsidR="00B2251E">
        <w:t>E</w:t>
      </w:r>
      <w:r w:rsidR="002D037E">
        <w:t xml:space="preserve">. </w:t>
      </w:r>
      <w:r w:rsidR="009634A5">
        <w:t>The a</w:t>
      </w:r>
      <w:r w:rsidR="002D037E">
        <w:t>djacency matrix</w:t>
      </w:r>
      <w:r w:rsidR="009634A5">
        <w:t xml:space="preserve"> </w:t>
      </w:r>
      <w:commentRangeStart w:id="257"/>
      <w:del w:id="258" w:author="Cees van Leeuwen" w:date="2020-01-04T18:06:00Z">
        <w:r w:rsidR="009634A5" w:rsidRPr="00C30B73" w:rsidDel="00151023">
          <w:rPr>
            <w:i/>
          </w:rPr>
          <w:delText>A</w:delText>
        </w:r>
        <w:r w:rsidR="009634A5" w:rsidDel="00151023">
          <w:delText xml:space="preserve"> </w:delText>
        </w:r>
      </w:del>
      <w:ins w:id="259" w:author="Cees van Leeuwen" w:date="2020-01-04T18:06:00Z">
        <w:r w:rsidR="00151023">
          <w:rPr>
            <w:i/>
          </w:rPr>
          <w:t xml:space="preserve">M </w:t>
        </w:r>
        <w:commentRangeEnd w:id="257"/>
        <w:r w:rsidR="00151023">
          <w:rPr>
            <w:rStyle w:val="CommentReference"/>
          </w:rPr>
          <w:commentReference w:id="257"/>
        </w:r>
      </w:ins>
      <w:r w:rsidR="009634A5">
        <w:t xml:space="preserve">of </w:t>
      </w:r>
      <w:r w:rsidR="009634A5" w:rsidRPr="00C30B73">
        <w:rPr>
          <w:i/>
        </w:rPr>
        <w:t>G</w:t>
      </w:r>
      <w:r w:rsidR="002D037E">
        <w:t xml:space="preserve"> is a square matrix of the size |V| </w:t>
      </w:r>
      <w:r w:rsidR="009634A5">
        <w:t>with elements</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w:t>
      </w:r>
      <w:r w:rsidR="009634A5">
        <w:t xml:space="preserve"> Conventionally, zero valued elements are omitted, as </w:t>
      </w:r>
      <w:del w:id="260" w:author="Cees van Leeuwen" w:date="2020-01-04T17:35:00Z">
        <w:r w:rsidR="009634A5" w:rsidDel="0066593C">
          <w:delText>well as</w:delText>
        </w:r>
      </w:del>
      <w:ins w:id="261" w:author="Cees van Leeuwen" w:date="2020-01-04T17:35:00Z">
        <w:r w:rsidR="0066593C">
          <w:t>is</w:t>
        </w:r>
      </w:ins>
      <w:r w:rsidR="009634A5">
        <w:t xml:space="preserve"> the </w:t>
      </w:r>
      <w:ins w:id="262" w:author="Cees van Leeuwen" w:date="2020-01-04T17:34:00Z">
        <w:r w:rsidR="0066593C">
          <w:t xml:space="preserve">symmetrical </w:t>
        </w:r>
      </w:ins>
      <w:r w:rsidR="009634A5">
        <w:t xml:space="preserve">part below the </w:t>
      </w:r>
      <w:r w:rsidR="002D037E">
        <w:t>main diagonal</w:t>
      </w:r>
      <w:del w:id="263" w:author="Cees van Leeuwen" w:date="2020-01-04T17:35:00Z">
        <w:r w:rsidR="002D037E" w:rsidDel="0066593C">
          <w:delText xml:space="preserve">, </w:delText>
        </w:r>
        <w:r w:rsidR="009634A5" w:rsidDel="0066593C">
          <w:delText>as the matrix is symmetrical around it</w:delText>
        </w:r>
      </w:del>
      <w:r w:rsidR="002D037E">
        <w:t>.</w:t>
      </w:r>
      <w:ins w:id="264" w:author="Cees van Leeuwen" w:date="2020-01-04T16:08:00Z">
        <w:r w:rsidR="002D4317">
          <w:t xml:space="preserve"> </w:t>
        </w:r>
      </w:ins>
    </w:p>
    <w:p w14:paraId="354BB438" w14:textId="77777777" w:rsidR="002D037E" w:rsidDel="008B4C4D" w:rsidRDefault="002D037E" w:rsidP="00B62477">
      <w:pPr>
        <w:rPr>
          <w:del w:id="265" w:author="Cees van Leeuwen" w:date="2020-01-04T17:33:00Z"/>
        </w:rPr>
      </w:pPr>
    </w:p>
    <w:p w14:paraId="344DA1BC" w14:textId="77777777" w:rsidR="00987BC1" w:rsidRPr="002D037E" w:rsidRDefault="00987BC1" w:rsidP="00C30B73">
      <w:pPr>
        <w:ind w:firstLine="0"/>
        <w:rPr>
          <w:lang w:bidi="fa-IR"/>
        </w:rPr>
      </w:pPr>
      <w:commentRangeStart w:id="266"/>
      <w:commentRangeStart w:id="267"/>
      <w:r w:rsidRPr="00C30B73">
        <w:rPr>
          <w:b/>
        </w:rPr>
        <w:t>Dynamics on the graph</w:t>
      </w:r>
      <w:commentRangeEnd w:id="266"/>
      <w:r w:rsidR="00D84382">
        <w:rPr>
          <w:rStyle w:val="CommentReference"/>
        </w:rPr>
        <w:commentReference w:id="266"/>
      </w:r>
      <w:commentRangeEnd w:id="267"/>
      <w:r w:rsidR="002D4317">
        <w:rPr>
          <w:rStyle w:val="CommentReference"/>
        </w:rPr>
        <w:commentReference w:id="267"/>
      </w:r>
    </w:p>
    <w:p w14:paraId="21427786" w14:textId="77777777" w:rsidR="00151A09" w:rsidRDefault="00987BC1" w:rsidP="007257AA">
      <w:r>
        <w:rPr>
          <w:lang w:bidi="fa-IR"/>
        </w:rPr>
        <w:lastRenderedPageBreak/>
        <w:t xml:space="preserve">To each </w:t>
      </w:r>
      <m:oMath>
        <m:sSub>
          <m:sSubPr>
            <m:ctrlPr>
              <w:ins w:id="268" w:author="Cees van Leeuwen" w:date="2020-01-04T17:16:00Z">
                <w:rPr>
                  <w:rFonts w:ascii="Cambria Math" w:hAnsi="Cambria Math"/>
                  <w:i/>
                </w:rPr>
              </w:ins>
            </m:ctrlPr>
          </m:sSubPr>
          <m:e>
            <m:r>
              <w:ins w:id="269" w:author="Cees van Leeuwen" w:date="2020-01-04T17:16:00Z">
                <w:rPr>
                  <w:rFonts w:ascii="Cambria Math" w:hAnsi="Cambria Math"/>
                </w:rPr>
                <m:t>v</m:t>
              </w:ins>
            </m:r>
          </m:e>
          <m:sub>
            <m:r>
              <w:ins w:id="270" w:author="Cees van Leeuwen" w:date="2020-01-04T17:16:00Z">
                <w:rPr>
                  <w:rFonts w:ascii="Cambria Math" w:hAnsi="Cambria Math"/>
                </w:rPr>
                <m:t>i</m:t>
              </w:ins>
            </m:r>
          </m:sub>
        </m:sSub>
        <m:r>
          <w:ins w:id="271" w:author="Cees van Leeuwen" w:date="2020-01-04T17:16:00Z">
            <m:rPr>
              <m:sty m:val="p"/>
            </m:rPr>
            <w:rPr>
              <w:rFonts w:ascii="Cambria Math" w:hAnsi="Cambria Math"/>
            </w:rPr>
            <m:t xml:space="preserve"> </m:t>
          </w:ins>
        </m:r>
        <m:r>
          <w:ins w:id="272" w:author="Cees van Leeuwen" w:date="2020-01-04T17:16:00Z">
            <w:rPr>
              <w:rFonts w:ascii="Cambria Math" w:hAnsi="Cambria Math"/>
              <w:lang w:bidi="fa-IR"/>
            </w:rPr>
            <m:t>∈V</m:t>
          </w:ins>
        </m:r>
      </m:oMath>
      <w:ins w:id="273" w:author="Cees van Leeuwen" w:date="2020-01-04T17:13:00Z">
        <w:r w:rsidR="006B1E2C">
          <w:t xml:space="preserve">, </w:t>
        </w:r>
      </w:ins>
      <w:ins w:id="274" w:author="Cees van Leeuwen" w:date="2020-01-04T17:16:00Z">
        <w:r w:rsidR="00DB7066">
          <w:t xml:space="preserve"> </w:t>
        </w:r>
      </w:ins>
      <w:del w:id="275" w:author="Cees van Leeuwen" w:date="2020-01-04T17:10:00Z">
        <w:r w:rsidDel="006B1E2C">
          <w:rPr>
            <w:lang w:bidi="fa-IR"/>
          </w:rPr>
          <w:delText xml:space="preserve">vertex </w:delText>
        </w:r>
      </w:del>
      <w:r>
        <w:rPr>
          <w:lang w:bidi="fa-IR"/>
        </w:rPr>
        <w:t xml:space="preserve">an activation value is assigned according to </w:t>
      </w:r>
      <w:r w:rsidR="004F1321">
        <w:rPr>
          <w:lang w:bidi="fa-IR"/>
        </w:rPr>
        <w:t>Equation</w:t>
      </w:r>
      <w:r>
        <w:rPr>
          <w:lang w:bidi="fa-IR"/>
        </w:rPr>
        <w:t xml:space="preserve"> 2. </w:t>
      </w:r>
      <w:del w:id="276" w:author="Cees van Leeuwen" w:date="2020-01-04T16:21:00Z">
        <w:r w:rsidDel="00FE03DE">
          <w:delText>E</w:delText>
        </w:r>
        <w:r w:rsidR="00151A09" w:rsidDel="00FE03DE">
          <w:delText>very node is characterized by two</w:delText>
        </w:r>
      </w:del>
      <w:ins w:id="277" w:author="Cees van Leeuwen" w:date="2020-01-04T16:21:00Z">
        <w:r w:rsidR="00FE03DE">
          <w:t xml:space="preserve">The </w:t>
        </w:r>
      </w:ins>
      <w:ins w:id="278" w:author="Cees van Leeuwen" w:date="2020-01-04T16:29:00Z">
        <w:r w:rsidR="005E649A">
          <w:t>correspondin</w:t>
        </w:r>
      </w:ins>
      <w:ins w:id="279" w:author="Cees van Leeuwen" w:date="2020-01-04T16:30:00Z">
        <w:r w:rsidR="005E649A">
          <w:t>g</w:t>
        </w:r>
      </w:ins>
      <w:r w:rsidR="00151A09">
        <w:t xml:space="preserve"> parameters</w:t>
      </w:r>
      <w:ins w:id="280" w:author="Cees van Leeuwen" w:date="2020-01-04T16:30:00Z">
        <w:r w:rsidR="005E649A">
          <w:t xml:space="preserve"> values</w:t>
        </w:r>
      </w:ins>
      <w:r w:rsidR="00151A09">
        <w:t xml:space="preserve">, </w:t>
      </w:r>
      <w:r w:rsidR="008D4F9C">
        <w:t xml:space="preserve">i.e., </w:t>
      </w:r>
      <w:r w:rsidR="00151A09">
        <w:t xml:space="preserve">coupling strength </w:t>
      </w:r>
      <m:oMath>
        <m:r>
          <w:ins w:id="281" w:author="Cees van Leeuwen" w:date="2020-01-04T16:23:00Z">
            <m:rPr>
              <m:scr m:val="script"/>
            </m:rPr>
            <w:rPr>
              <w:rFonts w:ascii="Cambria Math" w:hAnsi="Cambria Math"/>
              <w:lang w:bidi="fa-IR"/>
            </w:rPr>
            <m:t>E</m:t>
          </w:ins>
        </m:r>
      </m:oMath>
      <w:ins w:id="282" w:author="Cees van Leeuwen" w:date="2020-01-04T16:23:00Z">
        <w:r w:rsidR="00FE03DE">
          <w:rPr>
            <w:lang w:bidi="fa-IR"/>
          </w:rPr>
          <w:t xml:space="preserve"> </w:t>
        </w:r>
      </w:ins>
      <w:r w:rsidR="00151A09">
        <w:t xml:space="preserve">and </w:t>
      </w:r>
      <w:r w:rsidR="00CF7C89">
        <w:t>turbulence</w:t>
      </w:r>
      <w:ins w:id="283" w:author="Cees van Leeuwen" w:date="2020-01-04T16:29:00Z">
        <w:r w:rsidR="005E649A">
          <w:t xml:space="preserve"> </w:t>
        </w:r>
      </w:ins>
      <w:ins w:id="284" w:author="Cees van Leeuwen" w:date="2020-01-04T17:37:00Z">
        <w:r w:rsidR="0066593C">
          <w:rPr>
            <w:lang w:bidi="fa-IR"/>
          </w:rPr>
          <w:t xml:space="preserve"> </w:t>
        </w:r>
        <m:oMath>
          <m:r>
            <m:rPr>
              <m:sty m:val="p"/>
            </m:rPr>
            <w:rPr>
              <w:rFonts w:ascii="Cambria Math" w:hAnsi="Cambria Math"/>
              <w:lang w:bidi="fa-IR"/>
            </w:rPr>
            <m:t xml:space="preserve">α </m:t>
          </m:r>
        </m:oMath>
        <w:r w:rsidR="0066593C">
          <w:rPr>
            <w:lang w:bidi="fa-IR"/>
          </w:rPr>
          <w:t xml:space="preserve"> </w:t>
        </w:r>
      </w:ins>
      <w:del w:id="285" w:author="Cees van Leeuwen" w:date="2020-01-04T16:06:00Z">
        <w:r w:rsidR="00151A09" w:rsidDel="002D4317">
          <w:delText xml:space="preserve">, and </w:delText>
        </w:r>
      </w:del>
      <w:del w:id="286" w:author="Cees van Leeuwen" w:date="2020-01-04T16:05:00Z">
        <w:r w:rsidR="00151A09" w:rsidDel="002D4317">
          <w:delText>a global</w:delText>
        </w:r>
      </w:del>
      <w:del w:id="287" w:author="Cees van Leeuwen" w:date="2020-01-04T16:06:00Z">
        <w:r w:rsidR="00151A09" w:rsidDel="002D4317">
          <w:delText xml:space="preserve"> rewiring algorithm </w:delText>
        </w:r>
        <w:r w:rsidR="008D4F9C" w:rsidDel="002D4317">
          <w:delText xml:space="preserve">drives the evolution of </w:delText>
        </w:r>
        <w:r w:rsidR="00151A09" w:rsidDel="002D4317">
          <w:delText>network structure</w:delText>
        </w:r>
      </w:del>
      <w:del w:id="288" w:author="Cees van Leeuwen" w:date="2020-01-04T16:23:00Z">
        <w:r w:rsidR="00151A09" w:rsidDel="00FE03DE">
          <w:delText>.</w:delText>
        </w:r>
      </w:del>
      <w:ins w:id="289" w:author="Cees van Leeuwen" w:date="2020-01-04T16:16:00Z">
        <w:r w:rsidR="006C1BD0">
          <w:t xml:space="preserve">remain fixed in our models. </w:t>
        </w:r>
      </w:ins>
      <w:r w:rsidR="00151A09">
        <w:t xml:space="preserve"> </w:t>
      </w:r>
      <w:moveToRangeStart w:id="290" w:author="Cees van Leeuwen" w:date="2020-01-04T16:05:00Z" w:name="move29046333"/>
      <w:moveTo w:id="291" w:author="Cees van Leeuwen" w:date="2020-01-04T16:05:00Z">
        <w:del w:id="292" w:author="Cees van Leeuwen" w:date="2020-01-04T16:08:00Z">
          <w:r w:rsidR="002D4317" w:rsidDel="002D4317">
            <w:delText>Models</w:delText>
          </w:r>
        </w:del>
      </w:moveTo>
      <w:ins w:id="293" w:author="Cees van Leeuwen" w:date="2020-01-04T16:16:00Z">
        <w:r w:rsidR="006C1BD0">
          <w:t>Models</w:t>
        </w:r>
      </w:ins>
      <w:moveTo w:id="294" w:author="Cees van Leeuwen" w:date="2020-01-04T16:05:00Z">
        <w:r w:rsidR="002D4317">
          <w:t xml:space="preserve"> </w:t>
        </w:r>
        <w:del w:id="295" w:author="Cees van Leeuwen" w:date="2020-01-04T16:06:00Z">
          <w:r w:rsidR="002D4317" w:rsidDel="002D4317">
            <w:delText>within a family have</w:delText>
          </w:r>
        </w:del>
      </w:moveTo>
      <w:ins w:id="296" w:author="Cees van Leeuwen" w:date="2020-01-04T16:06:00Z">
        <w:r w:rsidR="002D4317">
          <w:t>with</w:t>
        </w:r>
      </w:ins>
      <w:moveTo w:id="297" w:author="Cees van Leeuwen" w:date="2020-01-04T16:05:00Z">
        <w:r w:rsidR="002D4317">
          <w:t xml:space="preserve"> identical parameter</w:t>
        </w:r>
      </w:moveTo>
      <w:ins w:id="298" w:author="Cees van Leeuwen" w:date="2020-01-04T16:06:00Z">
        <w:r w:rsidR="002D4317">
          <w:t xml:space="preserve"> </w:t>
        </w:r>
      </w:ins>
      <w:moveTo w:id="299" w:author="Cees van Leeuwen" w:date="2020-01-04T16:05:00Z">
        <w:r w:rsidR="002D4317">
          <w:t>s</w:t>
        </w:r>
      </w:moveTo>
      <w:ins w:id="300" w:author="Cees van Leeuwen" w:date="2020-01-04T16:07:00Z">
        <w:r w:rsidR="002D4317">
          <w:t>ets</w:t>
        </w:r>
      </w:ins>
      <w:moveTo w:id="301" w:author="Cees van Leeuwen" w:date="2020-01-04T16:05:00Z">
        <w:r w:rsidR="002D4317">
          <w:t xml:space="preserve"> </w:t>
        </w:r>
      </w:moveTo>
      <w:ins w:id="302" w:author="Cees van Leeuwen" w:date="2020-01-04T16:14:00Z">
        <w:r w:rsidR="006C1BD0">
          <w:t xml:space="preserve">are called families. </w:t>
        </w:r>
      </w:ins>
      <w:moveTo w:id="303" w:author="Cees van Leeuwen" w:date="2020-01-04T16:05:00Z">
        <w:del w:id="304" w:author="Cees van Leeuwen" w:date="2020-01-04T16:18:00Z">
          <w:r w:rsidR="002D4317" w:rsidDel="006C1BD0">
            <w:delText xml:space="preserve">and the only difference between family members is the random seed used in making the random graph and initializing the activities of logistic maps. </w:delText>
          </w:r>
        </w:del>
      </w:moveTo>
      <w:moveToRangeEnd w:id="290"/>
      <w:del w:id="305" w:author="Cees van Leeuwen" w:date="2020-01-04T16:20:00Z">
        <w:r w:rsidR="00AF1421" w:rsidDel="006C1BD0">
          <w:delText>F</w:delText>
        </w:r>
        <w:r w:rsidR="00151A09" w:rsidDel="006C1BD0">
          <w:delText>ive</w:delText>
        </w:r>
        <w:r w:rsidR="00663EC1" w:rsidDel="006C1BD0">
          <w:delText xml:space="preserve"> families of models are </w:delText>
        </w:r>
        <w:r w:rsidR="00BB7833" w:rsidDel="006C1BD0">
          <w:delText>simulated</w:delText>
        </w:r>
        <w:r w:rsidR="00663EC1" w:rsidDel="006C1BD0">
          <w:delText>, each with</w:delText>
        </w:r>
        <w:r w:rsidR="00151A09" w:rsidDel="006C1BD0">
          <w:delText xml:space="preserve"> different sets of parameters</w:delText>
        </w:r>
      </w:del>
      <w:del w:id="306" w:author="Cees van Leeuwen" w:date="2020-01-04T16:03:00Z">
        <w:r w:rsidR="00151A09" w:rsidDel="002D4317">
          <w:delText>,</w:delText>
        </w:r>
      </w:del>
      <w:del w:id="307" w:author="Cees van Leeuwen" w:date="2020-01-04T16:20:00Z">
        <w:r w:rsidR="00151A09" w:rsidDel="006C1BD0">
          <w:delText xml:space="preserve"> </w:delText>
        </w:r>
      </w:del>
      <w:del w:id="308" w:author="Cees van Leeuwen" w:date="2020-01-04T16:03:00Z">
        <w:r w:rsidR="00663EC1" w:rsidDel="002D4317">
          <w:delText xml:space="preserve">comprising </w:delText>
        </w:r>
        <w:r w:rsidR="00151A09" w:rsidDel="002D4317">
          <w:delText>a total of 50 models (10</w:delText>
        </w:r>
      </w:del>
      <w:del w:id="309" w:author="Cees van Leeuwen" w:date="2020-01-04T16:20:00Z">
        <w:r w:rsidR="00151A09" w:rsidDel="006C1BD0">
          <w:delText xml:space="preserve"> model per parameter set</w:delText>
        </w:r>
      </w:del>
      <w:del w:id="310" w:author="Cees van Leeuwen" w:date="2020-01-04T16:04:00Z">
        <w:r w:rsidR="00151A09" w:rsidDel="002D4317">
          <w:delText>)</w:delText>
        </w:r>
      </w:del>
      <w:del w:id="311" w:author="Cees van Leeuwen" w:date="2020-01-04T16:20:00Z">
        <w:r w:rsidR="00C30B73" w:rsidDel="006C1BD0">
          <w:delText>.</w:delText>
        </w:r>
      </w:del>
      <w:r w:rsidR="00C30B73">
        <w:t xml:space="preserve"> </w:t>
      </w:r>
      <w:commentRangeStart w:id="312"/>
      <w:commentRangeEnd w:id="312"/>
      <w:r w:rsidR="00AF1421">
        <w:rPr>
          <w:rStyle w:val="CommentReference"/>
        </w:rPr>
        <w:commentReference w:id="312"/>
      </w:r>
      <w:ins w:id="313" w:author="Cees van Leeuwen" w:date="2020-01-04T16:35:00Z">
        <w:r w:rsidR="009472F4" w:rsidRPr="009472F4">
          <w:t xml:space="preserve"> </w:t>
        </w:r>
        <w:r w:rsidR="009472F4">
          <w:t xml:space="preserve">Five families of models are simulated, </w:t>
        </w:r>
      </w:ins>
      <w:ins w:id="314" w:author="Cees van Leeuwen" w:date="2020-01-04T16:36:00Z">
        <w:r w:rsidR="009472F4">
          <w:t>each with t</w:t>
        </w:r>
      </w:ins>
      <w:ins w:id="315" w:author="Cees van Leeuwen" w:date="2020-01-04T16:35:00Z">
        <w:r w:rsidR="009472F4">
          <w:t xml:space="preserve">en model instantiations, comprising a total of 50 model instantiations. </w:t>
        </w:r>
        <w:commentRangeStart w:id="316"/>
        <w:r w:rsidR="009472F4">
          <w:rPr>
            <w:lang w:bidi="fa-IR"/>
          </w:rPr>
          <w:t>Each network was ran for 20 million iterations.</w:t>
        </w:r>
        <w:commentRangeEnd w:id="316"/>
        <w:r w:rsidR="009472F4">
          <w:rPr>
            <w:rStyle w:val="CommentReference"/>
          </w:rPr>
          <w:commentReference w:id="316"/>
        </w:r>
      </w:ins>
      <w:moveFromRangeStart w:id="317" w:author="Cees van Leeuwen" w:date="2020-01-04T16:05:00Z" w:name="move29046333"/>
      <w:moveFrom w:id="318" w:author="Cees van Leeuwen" w:date="2020-01-04T16:05:00Z">
        <w:r w:rsidR="00663EC1" w:rsidDel="002D4317">
          <w:t xml:space="preserve">Models </w:t>
        </w:r>
        <w:r w:rsidR="00151A09" w:rsidDel="002D4317">
          <w:t xml:space="preserve">within a family have identical parameters and the only difference between family members is the random seed used </w:t>
        </w:r>
        <w:r w:rsidR="000A19BB" w:rsidDel="002D4317">
          <w:t>in making the random graph and initializing the activities of logistic maps</w:t>
        </w:r>
        <w:r w:rsidR="00151A09" w:rsidDel="002D4317">
          <w:t>.</w:t>
        </w:r>
      </w:moveFrom>
      <w:moveFromRangeEnd w:id="317"/>
      <w:r w:rsidR="00151A09">
        <w:t xml:space="preserve"> </w:t>
      </w:r>
      <w:moveFromRangeStart w:id="319" w:author="Cees van Leeuwen" w:date="2020-01-04T16:31:00Z" w:name="move29047884"/>
      <w:moveFrom w:id="320" w:author="Cees van Leeuwen" w:date="2020-01-04T16:31:00Z">
        <w:r w:rsidR="00151A09" w:rsidDel="009472F4">
          <w:t xml:space="preserve">In what follows, we go through the elements of our models: </w:t>
        </w:r>
        <w:r w:rsidR="00BB7833" w:rsidDel="009472F4">
          <w:t xml:space="preserve">initialization </w:t>
        </w:r>
        <w:r w:rsidR="000A19BB" w:rsidDel="009472F4">
          <w:t>of the models</w:t>
        </w:r>
        <w:r w:rsidR="00151A09" w:rsidDel="009472F4">
          <w:t xml:space="preserve">; the rewiring algorithm; making of </w:t>
        </w:r>
        <w:r w:rsidR="00E10FAB" w:rsidDel="009472F4">
          <w:t xml:space="preserve">the </w:t>
        </w:r>
        <w:r w:rsidR="00151A09" w:rsidDel="009472F4">
          <w:t>families; the qualitative and quantitative measures of network structures</w:t>
        </w:r>
        <w:r w:rsidR="00E10FAB" w:rsidDel="009472F4">
          <w:t>; and methods used to compare families of models</w:t>
        </w:r>
        <w:r w:rsidR="00151A09" w:rsidDel="009472F4">
          <w:t xml:space="preserve">. </w:t>
        </w:r>
      </w:moveFrom>
      <w:moveFromRangeEnd w:id="319"/>
      <w:r w:rsidR="00151A09">
        <w:t xml:space="preserve">All the simulations and analyses are conducted in R programming language version 3.5.0 </w:t>
      </w:r>
      <w:r w:rsidR="00151A09">
        <w:fldChar w:fldCharType="begin"/>
      </w:r>
      <w:r w:rsidR="0073231E">
        <w:instrText xml:space="preserve"> ADDIN ZOTERO_ITEM CSL_CITATION {"citationID":"OxwbfURu","properties":{"formattedCitation":"(R Core Team, 2018)","plainCitation":"(R Core Team, 2018)","noteIndex":0},"citationItems":[{"id":167,"uris":["http://zotero.org/users/5652293/items/AD3XLS6X"],"uri":["http://zotero.org/users/5652293/items/AD3XLS6X"],"itemData":{"id":167,"type":"book","event-place":"Vienna, Austria","note":"V 3.5.2","publisher":"R Foundation for Statistical Computing","publisher-place":"Vienna, Austria","title":"R: A Language and Environment for Statistical Computing","URL":"https://www.R-project.org","author":[{"literal":"R Core Team"}],"issued":{"date-parts":[["2018"]]}}}],"schema":"https://github.com/citation-style-language/schema/raw/master/csl-citation.json"} </w:instrText>
      </w:r>
      <w:r w:rsidR="00151A09">
        <w:fldChar w:fldCharType="separate"/>
      </w:r>
      <w:r w:rsidR="00151A09" w:rsidRPr="00873E15">
        <w:rPr>
          <w:rFonts w:ascii="Times New Roman" w:hAnsi="Times New Roman" w:cs="Times New Roman"/>
        </w:rPr>
        <w:t>(R Core Team, 2018)</w:t>
      </w:r>
      <w:r w:rsidR="00151A09">
        <w:fldChar w:fldCharType="end"/>
      </w:r>
      <w:r w:rsidR="00151A09">
        <w:t>.</w:t>
      </w:r>
      <w:r w:rsidR="00AF1421">
        <w:t xml:space="preserve"> </w:t>
      </w:r>
      <w:commentRangeStart w:id="321"/>
      <w:commentRangeStart w:id="322"/>
      <w:del w:id="323" w:author="Cees van Leeuwen" w:date="2020-01-04T16:35:00Z">
        <w:r w:rsidR="00AF1421" w:rsidDel="009472F4">
          <w:rPr>
            <w:lang w:bidi="fa-IR"/>
          </w:rPr>
          <w:delText>Each network was ran for 20 million iterations.</w:delText>
        </w:r>
        <w:commentRangeEnd w:id="321"/>
        <w:r w:rsidR="00AF1421" w:rsidDel="009472F4">
          <w:rPr>
            <w:rStyle w:val="CommentReference"/>
          </w:rPr>
          <w:commentReference w:id="321"/>
        </w:r>
      </w:del>
      <w:commentRangeEnd w:id="322"/>
      <w:r w:rsidR="00A8120B">
        <w:rPr>
          <w:rStyle w:val="CommentReference"/>
        </w:rPr>
        <w:commentReference w:id="322"/>
      </w:r>
    </w:p>
    <w:p w14:paraId="0DF01B70" w14:textId="77777777" w:rsidR="00151A09" w:rsidRPr="00E72BBD" w:rsidRDefault="0040399E" w:rsidP="00DB7066">
      <w:pPr>
        <w:pStyle w:val="Heading3"/>
        <w:ind w:firstLine="0"/>
      </w:pPr>
      <w:ins w:id="324" w:author="Cees van Leeuwen" w:date="2020-01-04T17:50:00Z">
        <w:r>
          <w:t xml:space="preserve">Parameter setting and </w:t>
        </w:r>
      </w:ins>
      <w:del w:id="325" w:author="Cees van Leeuwen" w:date="2020-01-04T17:02:00Z">
        <w:r w:rsidR="00B67151" w:rsidDel="006B1E2C">
          <w:delText>Creating</w:delText>
        </w:r>
        <w:r w:rsidR="00151A09" w:rsidDel="006B1E2C">
          <w:delText xml:space="preserve"> the </w:delText>
        </w:r>
        <w:r w:rsidR="00B67151" w:rsidDel="006B1E2C">
          <w:delText>networks</w:delText>
        </w:r>
      </w:del>
      <w:ins w:id="326" w:author="Cees van Leeuwen" w:date="2020-01-04T17:02:00Z">
        <w:r w:rsidR="006B1E2C">
          <w:t>Initialization</w:t>
        </w:r>
      </w:ins>
    </w:p>
    <w:p w14:paraId="4F593D4D" w14:textId="77777777" w:rsidR="0040399E" w:rsidRDefault="008B4C4D" w:rsidP="0066593C">
      <w:pPr>
        <w:rPr>
          <w:ins w:id="327" w:author="Cees van Leeuwen" w:date="2020-01-04T17:50:00Z"/>
          <w:lang w:bidi="fa-IR"/>
        </w:rPr>
      </w:pPr>
      <w:ins w:id="328" w:author="Cees van Leeuwen" w:date="2020-01-04T17:34:00Z">
        <w:r>
          <w:t xml:space="preserve">In our models, all </w:t>
        </w:r>
        <w:r w:rsidRPr="00583A98">
          <w:rPr>
            <w:i/>
          </w:rPr>
          <w:t>G</w:t>
        </w:r>
        <w:r>
          <w:t xml:space="preserve"> have |V| = 300 and </w:t>
        </w:r>
      </w:ins>
      <m:oMath>
        <m:d>
          <m:dPr>
            <m:begChr m:val="|"/>
            <m:endChr m:val="|"/>
            <m:ctrlPr>
              <w:ins w:id="329" w:author="Cees van Leeuwen" w:date="2020-01-04T17:43:00Z">
                <w:rPr>
                  <w:rFonts w:ascii="Cambria Math" w:hAnsi="Cambria Math"/>
                </w:rPr>
              </w:ins>
            </m:ctrlPr>
          </m:dPr>
          <m:e>
            <m:r>
              <w:ins w:id="330" w:author="Cees van Leeuwen" w:date="2020-01-04T17:43:00Z">
                <m:rPr>
                  <m:sty m:val="p"/>
                </m:rPr>
                <w:rPr>
                  <w:rFonts w:ascii="Cambria Math" w:hAnsi="Cambria Math"/>
                </w:rPr>
                <m:t>E</m:t>
              </w:ins>
            </m:r>
          </m:e>
        </m:d>
        <m:r>
          <w:ins w:id="331" w:author="Cees van Leeuwen" w:date="2020-01-04T17:43:00Z">
            <m:rPr>
              <m:sty m:val="p"/>
            </m:rPr>
            <w:rPr>
              <w:rFonts w:ascii="Cambria Math"/>
            </w:rPr>
            <m:t xml:space="preserve">= </m:t>
          </w:ins>
        </m:r>
        <m:r>
          <w:ins w:id="332" w:author="Cees van Leeuwen" w:date="2020-01-04T17:43:00Z">
            <w:rPr>
              <w:rFonts w:ascii="Cambria Math" w:hAnsi="Cambria Math"/>
            </w:rPr>
            <m:t>52</m:t>
          </w:ins>
        </m:r>
        <m:r>
          <w:ins w:id="333" w:author="Cees van Leeuwen" w:date="2020-01-04T17:45:00Z">
            <w:rPr>
              <w:rFonts w:ascii="Cambria Math" w:hAnsi="Cambria Math"/>
            </w:rPr>
            <m:t>0</m:t>
          </w:ins>
        </m:r>
        <m:r>
          <w:ins w:id="334" w:author="Cees van Leeuwen" w:date="2020-01-04T17:43:00Z">
            <w:rPr>
              <w:rFonts w:ascii="Cambria Math" w:hAnsi="Cambria Math"/>
            </w:rPr>
            <m:t>0</m:t>
          </w:ins>
        </m:r>
      </m:oMath>
      <w:ins w:id="335" w:author="Cees van Leeuwen" w:date="2020-01-04T17:34:00Z">
        <w:r>
          <w:t xml:space="preserve">. </w:t>
        </w:r>
      </w:ins>
      <w:del w:id="336" w:author="Cees van Leeuwen" w:date="2020-01-04T17:02:00Z">
        <w:r w:rsidR="00E10FAB" w:rsidDel="006B1E2C">
          <w:delText>Each network model</w:delText>
        </w:r>
      </w:del>
      <w:del w:id="337" w:author="Cees van Leeuwen" w:date="2020-01-04T16:42:00Z">
        <w:r w:rsidR="00E10FAB" w:rsidDel="00FF5CD4">
          <w:delText>s is</w:delText>
        </w:r>
      </w:del>
      <w:del w:id="338" w:author="Cees van Leeuwen" w:date="2020-01-04T17:02:00Z">
        <w:r w:rsidR="00E10FAB" w:rsidDel="006B1E2C">
          <w:delText xml:space="preserve"> an </w:delText>
        </w:r>
        <w:r w:rsidR="00151A09" w:rsidDel="006B1E2C">
          <w:delText xml:space="preserve">undirected graph </w:delText>
        </w:r>
        <w:r w:rsidR="00A8120B" w:rsidDel="006B1E2C">
          <w:delText>G</w:delText>
        </w:r>
        <w:r w:rsidR="00987BC1" w:rsidDel="006B1E2C">
          <w:delText xml:space="preserve"> </w:delText>
        </w:r>
        <w:r w:rsidR="00151A09" w:rsidDel="006B1E2C">
          <w:delText>with 300 nodes and 5200 unweighted edges.</w:delText>
        </w:r>
        <w:r w:rsidR="004B1143" w:rsidDel="006B1E2C">
          <w:delText xml:space="preserve"> </w:delText>
        </w:r>
      </w:del>
      <w:ins w:id="339" w:author="Cees van Leeuwen" w:date="2020-01-04T17:20:00Z">
        <w:r w:rsidR="00DB7066">
          <w:rPr>
            <w:lang w:bidi="fa-IR"/>
          </w:rPr>
          <w:t>M</w:t>
        </w:r>
      </w:ins>
      <w:del w:id="340" w:author="Cees van Leeuwen" w:date="2020-01-04T17:20:00Z">
        <w:r w:rsidR="00E10FAB" w:rsidDel="00DB7066">
          <w:rPr>
            <w:lang w:bidi="fa-IR"/>
          </w:rPr>
          <w:delText xml:space="preserve">The </w:delText>
        </w:r>
      </w:del>
      <w:ins w:id="341" w:author="Cees van Leeuwen" w:date="2020-01-04T16:42:00Z">
        <w:r w:rsidR="00FF5CD4">
          <w:rPr>
            <w:lang w:bidi="fa-IR"/>
          </w:rPr>
          <w:t xml:space="preserve">odel structure is </w:t>
        </w:r>
      </w:ins>
      <w:r w:rsidR="00E10FAB">
        <w:rPr>
          <w:lang w:bidi="fa-IR"/>
        </w:rPr>
        <w:t>initial</w:t>
      </w:r>
      <w:ins w:id="342" w:author="Cees van Leeuwen" w:date="2020-01-04T16:43:00Z">
        <w:r w:rsidR="00FF5CD4">
          <w:rPr>
            <w:lang w:bidi="fa-IR"/>
          </w:rPr>
          <w:t xml:space="preserve">ized </w:t>
        </w:r>
      </w:ins>
      <w:del w:id="343" w:author="Cees van Leeuwen" w:date="2020-01-04T16:43:00Z">
        <w:r w:rsidR="00E10FAB" w:rsidDel="00FF5CD4">
          <w:rPr>
            <w:lang w:bidi="fa-IR"/>
          </w:rPr>
          <w:delText xml:space="preserve"> graphs are</w:delText>
        </w:r>
        <w:r w:rsidR="00151A09" w:rsidDel="00FF5CD4">
          <w:rPr>
            <w:lang w:bidi="fa-IR"/>
          </w:rPr>
          <w:delText xml:space="preserve"> </w:delText>
        </w:r>
        <w:r w:rsidR="00E10FAB" w:rsidDel="00FF5CD4">
          <w:rPr>
            <w:lang w:bidi="fa-IR"/>
          </w:rPr>
          <w:delText xml:space="preserve">generated </w:delText>
        </w:r>
      </w:del>
      <w:ins w:id="344" w:author="Cees van Leeuwen" w:date="2020-01-04T16:43:00Z">
        <w:r w:rsidR="00FF5CD4">
          <w:rPr>
            <w:lang w:bidi="fa-IR"/>
          </w:rPr>
          <w:t xml:space="preserve"> </w:t>
        </w:r>
      </w:ins>
      <w:r w:rsidR="00E10FAB">
        <w:rPr>
          <w:lang w:bidi="fa-IR"/>
        </w:rPr>
        <w:t xml:space="preserve">by </w:t>
      </w:r>
      <w:r w:rsidR="00151A09">
        <w:rPr>
          <w:lang w:bidi="fa-IR"/>
        </w:rPr>
        <w:t xml:space="preserve">randomly </w:t>
      </w:r>
      <w:del w:id="345" w:author="Cees van Leeuwen" w:date="2020-01-04T16:43:00Z">
        <w:r w:rsidR="00151A09" w:rsidDel="00FF5CD4">
          <w:rPr>
            <w:lang w:bidi="fa-IR"/>
          </w:rPr>
          <w:delText xml:space="preserve">imputing </w:delText>
        </w:r>
      </w:del>
      <w:ins w:id="346" w:author="Cees van Leeuwen" w:date="2020-01-04T16:43:00Z">
        <w:r w:rsidR="00FF5CD4">
          <w:rPr>
            <w:lang w:bidi="fa-IR"/>
          </w:rPr>
          <w:t xml:space="preserve">assigning </w:t>
        </w:r>
      </w:ins>
      <m:oMath>
        <m:r>
          <w:del w:id="347" w:author="Cees van Leeuwen" w:date="2020-01-04T16:43:00Z">
            <w:rPr>
              <w:rFonts w:ascii="Cambria Math" w:hAnsi="Cambria Math"/>
            </w:rPr>
            <m:t>300</m:t>
          </w:del>
        </m:r>
        <m:r>
          <w:del w:id="348" w:author="Cees van Leeuwen" w:date="2020-01-04T16:43:00Z">
            <m:rPr>
              <m:sty m:val="p"/>
            </m:rPr>
            <w:rPr>
              <w:rFonts w:ascii="Cambria Math" w:hAnsi="Cambria Math"/>
            </w:rPr>
            <m:t>×</m:t>
          </w:del>
        </m:r>
        <m:r>
          <w:del w:id="349" w:author="Cees van Leeuwen" w:date="2020-01-04T16:43:00Z">
            <w:rPr>
              <w:rFonts w:ascii="Cambria Math" w:hAnsi="Cambria Math"/>
            </w:rPr>
            <m:t xml:space="preserve">300 </m:t>
          </w:del>
        </m:r>
        <m:r>
          <w:del w:id="350" w:author="Cees van Leeuwen" w:date="2020-01-04T16:43:00Z">
            <m:rPr>
              <m:sty m:val="p"/>
            </m:rPr>
            <w:rPr>
              <w:rFonts w:ascii="Cambria Math" w:hAnsi="Cambria Math"/>
              <w:lang w:bidi="fa-IR"/>
            </w:rPr>
            <m:t xml:space="preserve"> matrices of zeros with </m:t>
          </w:del>
        </m:r>
        <m:r>
          <w:rPr>
            <w:rFonts w:ascii="Cambria Math" w:hAnsi="Cambria Math"/>
          </w:rPr>
          <m:t>5200</m:t>
        </m:r>
        <m:r>
          <m:rPr>
            <m:sty m:val="p"/>
          </m:rPr>
          <w:rPr>
            <w:rFonts w:ascii="Cambria Math" w:hAnsi="Cambria Math"/>
          </w:rPr>
          <m:t>×</m:t>
        </m:r>
        <m:r>
          <w:rPr>
            <w:rFonts w:ascii="Cambria Math" w:hAnsi="Cambria Math"/>
          </w:rPr>
          <m:t>2 = 10400</m:t>
        </m:r>
      </m:oMath>
      <w:r w:rsidR="00151A09">
        <w:rPr>
          <w:lang w:bidi="fa-IR"/>
        </w:rPr>
        <w:t xml:space="preserve"> </w:t>
      </w:r>
      <w:del w:id="351" w:author="Cees van Leeuwen" w:date="2020-01-04T16:43:00Z">
        <w:r w:rsidR="00151A09" w:rsidDel="00FF5CD4">
          <w:rPr>
            <w:lang w:bidi="fa-IR"/>
          </w:rPr>
          <w:delText>ones, as such the matrix becomes</w:delText>
        </w:r>
      </w:del>
      <w:ins w:id="352" w:author="Cees van Leeuwen" w:date="2020-01-04T16:43:00Z">
        <w:r w:rsidR="00FF5CD4">
          <w:rPr>
            <w:lang w:bidi="fa-IR"/>
          </w:rPr>
          <w:t>values</w:t>
        </w:r>
      </w:ins>
      <w:ins w:id="353" w:author="Cees van Leeuwen" w:date="2020-01-04T16:44:00Z">
        <w:r w:rsidR="00FF5CD4">
          <w:rPr>
            <w:lang w:bidi="fa-IR"/>
          </w:rPr>
          <w:t xml:space="preserve"> </w:t>
        </w:r>
      </w:ins>
      <w:ins w:id="354" w:author="Cees van Leeuwen" w:date="2020-01-04T16:43:00Z">
        <w:r w:rsidR="00FF5CD4">
          <w:rPr>
            <w:lang w:bidi="fa-IR"/>
          </w:rPr>
          <w:t>”1</w:t>
        </w:r>
      </w:ins>
      <w:ins w:id="355" w:author="Cees van Leeuwen" w:date="2020-01-04T16:44:00Z">
        <w:r w:rsidR="00FF5CD4">
          <w:rPr>
            <w:lang w:bidi="fa-IR"/>
          </w:rPr>
          <w:t>”</w:t>
        </w:r>
      </w:ins>
      <w:r w:rsidR="00151A09">
        <w:rPr>
          <w:lang w:bidi="fa-IR"/>
        </w:rPr>
        <w:t xml:space="preserve"> symmetrical</w:t>
      </w:r>
      <w:ins w:id="356" w:author="Cees van Leeuwen" w:date="2020-01-04T16:44:00Z">
        <w:r w:rsidR="00FF5CD4">
          <w:rPr>
            <w:lang w:bidi="fa-IR"/>
          </w:rPr>
          <w:t>ly to</w:t>
        </w:r>
      </w:ins>
      <w:ins w:id="357" w:author="Cees van Leeuwen" w:date="2020-01-04T16:45:00Z">
        <w:r w:rsidR="00FF5CD4">
          <w:rPr>
            <w:lang w:bidi="fa-IR"/>
          </w:rPr>
          <w:t xml:space="preserve"> </w:t>
        </w:r>
      </w:ins>
      <w:ins w:id="358" w:author="Cees van Leeuwen" w:date="2020-01-04T17:45:00Z">
        <w:r w:rsidR="0040399E">
          <w:rPr>
            <w:lang w:bidi="fa-IR"/>
          </w:rPr>
          <w:t>non</w:t>
        </w:r>
      </w:ins>
      <w:ins w:id="359" w:author="Cees van Leeuwen" w:date="2020-01-04T17:46:00Z">
        <w:r w:rsidR="0040399E">
          <w:rPr>
            <w:lang w:bidi="fa-IR"/>
          </w:rPr>
          <w:t>-</w:t>
        </w:r>
      </w:ins>
      <w:ins w:id="360" w:author="Cees van Leeuwen" w:date="2020-01-04T17:45:00Z">
        <w:r w:rsidR="0040399E">
          <w:rPr>
            <w:lang w:bidi="fa-IR"/>
          </w:rPr>
          <w:t>diagonal</w:t>
        </w:r>
      </w:ins>
      <w:ins w:id="361" w:author="Cees van Leeuwen" w:date="2020-01-04T16:45:00Z">
        <w:r w:rsidR="00FF5CD4">
          <w:rPr>
            <w:lang w:bidi="fa-IR"/>
          </w:rPr>
          <w:t xml:space="preserve"> entries of</w:t>
        </w:r>
      </w:ins>
      <w:ins w:id="362" w:author="Cees van Leeuwen" w:date="2020-01-04T16:44:00Z">
        <w:r w:rsidR="00FF5CD4">
          <w:rPr>
            <w:lang w:bidi="fa-IR"/>
          </w:rPr>
          <w:t xml:space="preserve"> </w:t>
        </w:r>
        <w:r w:rsidR="00FF5CD4" w:rsidRPr="00C30B73">
          <w:rPr>
            <w:i/>
          </w:rPr>
          <w:t>A</w:t>
        </w:r>
      </w:ins>
      <w:r w:rsidR="00151A09">
        <w:rPr>
          <w:lang w:bidi="fa-IR"/>
        </w:rPr>
        <w:t xml:space="preserve"> </w:t>
      </w:r>
      <w:del w:id="363" w:author="Cees van Leeuwen" w:date="2020-01-04T16:44:00Z">
        <w:r w:rsidR="00151A09" w:rsidDel="00FF5CD4">
          <w:rPr>
            <w:lang w:bidi="fa-IR"/>
          </w:rPr>
          <w:delText>(undirected) and has</w:delText>
        </w:r>
      </w:del>
      <w:ins w:id="364" w:author="Cees van Leeuwen" w:date="2020-01-04T16:44:00Z">
        <w:r w:rsidR="00FF5CD4">
          <w:rPr>
            <w:lang w:bidi="fa-IR"/>
          </w:rPr>
          <w:t>, and</w:t>
        </w:r>
      </w:ins>
      <w:r w:rsidR="00151A09">
        <w:rPr>
          <w:lang w:bidi="fa-IR"/>
        </w:rPr>
        <w:t xml:space="preserve"> zeros </w:t>
      </w:r>
      <w:del w:id="365" w:author="Cees van Leeuwen" w:date="2020-01-04T16:45:00Z">
        <w:r w:rsidR="00151A09" w:rsidDel="00FF5CD4">
          <w:rPr>
            <w:lang w:bidi="fa-IR"/>
          </w:rPr>
          <w:delText xml:space="preserve">on </w:delText>
        </w:r>
      </w:del>
      <w:ins w:id="366" w:author="Cees van Leeuwen" w:date="2020-01-04T16:45:00Z">
        <w:r w:rsidR="00FF5CD4">
          <w:rPr>
            <w:lang w:bidi="fa-IR"/>
          </w:rPr>
          <w:t>to</w:t>
        </w:r>
      </w:ins>
      <w:ins w:id="367" w:author="Cees van Leeuwen" w:date="2020-01-04T17:46:00Z">
        <w:r w:rsidR="0040399E">
          <w:rPr>
            <w:lang w:bidi="fa-IR"/>
          </w:rPr>
          <w:t xml:space="preserve"> the</w:t>
        </w:r>
      </w:ins>
      <w:ins w:id="368" w:author="Cees van Leeuwen" w:date="2020-01-04T16:45:00Z">
        <w:r w:rsidR="00FF5CD4">
          <w:rPr>
            <w:lang w:bidi="fa-IR"/>
          </w:rPr>
          <w:t xml:space="preserve"> </w:t>
        </w:r>
      </w:ins>
      <w:del w:id="369" w:author="Cees van Leeuwen" w:date="2020-01-04T17:46:00Z">
        <w:r w:rsidR="00151A09" w:rsidDel="0040399E">
          <w:rPr>
            <w:lang w:bidi="fa-IR"/>
          </w:rPr>
          <w:delText xml:space="preserve">diagonal </w:delText>
        </w:r>
      </w:del>
      <w:del w:id="370" w:author="Cees van Leeuwen" w:date="2020-01-04T16:44:00Z">
        <w:r w:rsidR="00151A09" w:rsidDel="00FF5CD4">
          <w:rPr>
            <w:lang w:bidi="fa-IR"/>
          </w:rPr>
          <w:delText>(without any loops)</w:delText>
        </w:r>
      </w:del>
      <w:ins w:id="371" w:author="Cees van Leeuwen" w:date="2020-01-04T16:45:00Z">
        <w:r w:rsidR="00FF5CD4">
          <w:rPr>
            <w:lang w:bidi="fa-IR"/>
          </w:rPr>
          <w:t xml:space="preserve"> remaining entries</w:t>
        </w:r>
      </w:ins>
      <w:r w:rsidR="00151A09">
        <w:rPr>
          <w:lang w:bidi="fa-IR"/>
        </w:rPr>
        <w:t xml:space="preserve">. </w:t>
      </w:r>
      <w:commentRangeStart w:id="372"/>
      <w:ins w:id="373" w:author="Cees van Leeuwen" w:date="2020-01-04T17:00:00Z">
        <w:r w:rsidR="00B332A2">
          <w:rPr>
            <w:lang w:bidi="fa-IR"/>
          </w:rPr>
          <w:t xml:space="preserve">Each </w:t>
        </w:r>
        <w:commentRangeStart w:id="374"/>
        <w:r w:rsidR="00B332A2">
          <w:rPr>
            <w:lang w:bidi="fa-IR"/>
          </w:rPr>
          <w:t xml:space="preserve">node in the network </w:t>
        </w:r>
      </w:ins>
      <w:commentRangeEnd w:id="374"/>
      <w:ins w:id="375" w:author="Cees van Leeuwen" w:date="2020-01-04T17:47:00Z">
        <w:r w:rsidR="0040399E">
          <w:rPr>
            <w:rStyle w:val="CommentReference"/>
          </w:rPr>
          <w:commentReference w:id="374"/>
        </w:r>
      </w:ins>
      <w:ins w:id="376" w:author="Cees van Leeuwen" w:date="2020-01-04T17:21:00Z">
        <w:r w:rsidR="00DB7066">
          <w:rPr>
            <w:lang w:bidi="fa-IR"/>
          </w:rPr>
          <w:t>is</w:t>
        </w:r>
      </w:ins>
      <w:ins w:id="377" w:author="Cees van Leeuwen" w:date="2020-01-04T17:00:00Z">
        <w:r w:rsidR="00B332A2">
          <w:rPr>
            <w:lang w:bidi="fa-IR"/>
          </w:rPr>
          <w:t xml:space="preserve"> randomly </w:t>
        </w:r>
      </w:ins>
      <w:ins w:id="378" w:author="Cees van Leeuwen" w:date="2020-01-04T17:01:00Z">
        <w:r w:rsidR="006B1E2C">
          <w:rPr>
            <w:lang w:bidi="fa-IR"/>
          </w:rPr>
          <w:t>a</w:t>
        </w:r>
        <w:r w:rsidR="0040399E">
          <w:rPr>
            <w:lang w:bidi="fa-IR"/>
          </w:rPr>
          <w:t>ssign</w:t>
        </w:r>
      </w:ins>
      <w:ins w:id="379" w:author="Cees van Leeuwen" w:date="2020-01-04T17:48:00Z">
        <w:r w:rsidR="0040399E">
          <w:rPr>
            <w:lang w:bidi="fa-IR"/>
          </w:rPr>
          <w:t xml:space="preserve">ed </w:t>
        </w:r>
      </w:ins>
      <w:ins w:id="380" w:author="Cees van Leeuwen" w:date="2020-01-04T17:01:00Z">
        <w:r w:rsidR="006B1E2C">
          <w:rPr>
            <w:lang w:bidi="fa-IR"/>
          </w:rPr>
          <w:t xml:space="preserve"> a</w:t>
        </w:r>
      </w:ins>
      <w:ins w:id="381" w:author="Cees van Leeuwen" w:date="2020-01-04T17:48:00Z">
        <w:r w:rsidR="0040399E">
          <w:rPr>
            <w:lang w:bidi="fa-IR"/>
          </w:rPr>
          <w:t>n initial</w:t>
        </w:r>
      </w:ins>
      <w:ins w:id="382" w:author="Cees van Leeuwen" w:date="2020-01-04T17:01:00Z">
        <w:r w:rsidR="006B1E2C">
          <w:rPr>
            <w:lang w:bidi="fa-IR"/>
          </w:rPr>
          <w:t xml:space="preserve"> value</w:t>
        </w:r>
      </w:ins>
      <w:ins w:id="383" w:author="Cees van Leeuwen" w:date="2020-01-04T17:19:00Z">
        <w:r w:rsidR="00DB7066">
          <w:rPr>
            <w:lang w:bidi="fa-IR"/>
          </w:rPr>
          <w:t>, uniformly distributed</w:t>
        </w:r>
      </w:ins>
      <w:ins w:id="384" w:author="Cees van Leeuwen" w:date="2020-01-04T17:01:00Z">
        <w:r w:rsidR="006B1E2C">
          <w:rPr>
            <w:lang w:bidi="fa-IR"/>
          </w:rPr>
          <w:t xml:space="preserve"> between 0 and 1.</w:t>
        </w:r>
      </w:ins>
      <w:commentRangeEnd w:id="372"/>
      <w:ins w:id="385" w:author="Cees van Leeuwen" w:date="2020-01-04T17:19:00Z">
        <w:r w:rsidR="00DB7066">
          <w:rPr>
            <w:rStyle w:val="CommentReference"/>
          </w:rPr>
          <w:commentReference w:id="372"/>
        </w:r>
      </w:ins>
      <w:ins w:id="386" w:author="Cees van Leeuwen" w:date="2020-01-04T17:23:00Z">
        <w:r w:rsidR="00DB7066">
          <w:rPr>
            <w:lang w:bidi="fa-IR"/>
          </w:rPr>
          <w:t xml:space="preserve"> </w:t>
        </w:r>
      </w:ins>
      <w:ins w:id="387" w:author="Cees van Leeuwen" w:date="2020-01-04T17:25:00Z">
        <w:r>
          <w:rPr>
            <w:lang w:bidi="fa-IR"/>
          </w:rPr>
          <w:t xml:space="preserve">The 10 model instantiations within each family were ran with different initializations, which were identical </w:t>
        </w:r>
      </w:ins>
      <w:ins w:id="388" w:author="Cees van Leeuwen" w:date="2020-01-04T17:23:00Z">
        <w:r>
          <w:rPr>
            <w:lang w:bidi="fa-IR"/>
          </w:rPr>
          <w:t>b</w:t>
        </w:r>
        <w:r w:rsidR="00DB7066">
          <w:rPr>
            <w:lang w:bidi="fa-IR"/>
          </w:rPr>
          <w:t>etween families</w:t>
        </w:r>
      </w:ins>
      <w:ins w:id="389" w:author="Cees van Leeuwen" w:date="2020-01-04T17:24:00Z">
        <w:r w:rsidR="00DB7066">
          <w:rPr>
            <w:lang w:bidi="fa-IR"/>
          </w:rPr>
          <w:t xml:space="preserve"> to allow matched comparison. </w:t>
        </w:r>
      </w:ins>
    </w:p>
    <w:p w14:paraId="2D9193DB" w14:textId="77777777" w:rsidR="0040399E" w:rsidRDefault="0040399E" w:rsidP="0040399E">
      <w:pPr>
        <w:rPr>
          <w:ins w:id="390" w:author="Cees van Leeuwen" w:date="2020-01-04T17:50:00Z"/>
          <w:lang w:bidi="fa-IR"/>
        </w:rPr>
      </w:pPr>
      <w:ins w:id="391" w:author="Cees van Leeuwen" w:date="2020-01-04T17:50:00Z">
        <w:r>
          <w:rPr>
            <w:lang w:bidi="fa-IR"/>
          </w:rPr>
          <w:t>Previous research (</w:t>
        </w:r>
        <w:r w:rsidRPr="0070553D">
          <w:rPr>
            <w:color w:val="FF0000"/>
            <w:lang w:bidi="fa-IR"/>
          </w:rPr>
          <w:t>citation</w:t>
        </w:r>
        <w:r>
          <w:rPr>
            <w:lang w:bidi="fa-IR"/>
          </w:rPr>
          <w:t xml:space="preserve">) has used coupled logistic maps with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in the ranges of [1.7-1.9] and [0.3-05], respectively. </w:t>
        </w:r>
      </w:ins>
      <w:ins w:id="392" w:author="Cees van Leeuwen" w:date="2020-01-04T17:51:00Z">
        <w:r>
          <w:rPr>
            <w:lang w:bidi="fa-IR"/>
          </w:rPr>
          <w:t>Here</w:t>
        </w:r>
      </w:ins>
      <w:ins w:id="393" w:author="Cees van Leeuwen" w:date="2020-01-04T17:50:00Z">
        <w:r>
          <w:rPr>
            <w:lang w:bidi="fa-IR"/>
          </w:rPr>
          <w:t xml:space="preserve"> the midpoints of the ranges are assumed the baseline values for the parameters. Nodes with lower and higher values of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are called under- and over-turbulent and under- and over-coupled, respectively.</w:t>
        </w:r>
      </w:ins>
    </w:p>
    <w:p w14:paraId="44E20D14" w14:textId="77777777" w:rsidR="0040399E" w:rsidRPr="0056752B" w:rsidRDefault="0040399E" w:rsidP="0040399E">
      <w:pPr>
        <w:rPr>
          <w:ins w:id="394" w:author="Cees van Leeuwen" w:date="2020-01-04T17:50:00Z"/>
          <w:lang w:bidi="fa-IR"/>
        </w:rPr>
      </w:pPr>
      <w:ins w:id="395" w:author="Cees van Leeuwen" w:date="2020-01-04T17:50:00Z">
        <w:r>
          <w:rPr>
            <w:lang w:bidi="fa-IR"/>
          </w:rPr>
          <w:t>The nodes were assigned to two partitions: minority (the first 50 nodes) and majority (the remaining 250 nodes). While keeping the parameters of the majority at the baseline leve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51:30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51:300</m:t>
              </m:r>
            </m:sub>
          </m:sSub>
          <m:r>
            <w:rPr>
              <w:rFonts w:ascii="Cambria Math" w:hAnsi="Cambria Math"/>
              <w:lang w:bidi="fa-IR"/>
            </w:rPr>
            <m:t>= 0.4</m:t>
          </m:r>
        </m:oMath>
        <w:r>
          <w:rPr>
            <w:lang w:bidi="fa-IR"/>
          </w:rPr>
          <w:t>) five different combinations of parameters were</w:t>
        </w:r>
        <w:bookmarkStart w:id="396" w:name="_GoBack"/>
        <w:bookmarkEnd w:id="396"/>
        <w:r>
          <w:rPr>
            <w:lang w:bidi="fa-IR"/>
          </w:rPr>
          <w:t xml:space="preserve"> assigned to the minorities, each combination called a "family": The baseline family (B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xml:space="preserve">), and the families with under-turbulent minority (U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7</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over-</w:t>
        </w:r>
        <w:r w:rsidRPr="00CF7C89">
          <w:rPr>
            <w:lang w:bidi="fa-IR"/>
          </w:rPr>
          <w:t xml:space="preserve"> </w:t>
        </w:r>
        <w:r>
          <w:rPr>
            <w:lang w:bidi="fa-IR"/>
          </w:rPr>
          <w:t xml:space="preserve">turbulent family (O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9</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xml:space="preserve">), under-coupled minorities (U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3</m:t>
          </m:r>
        </m:oMath>
        <w:r>
          <w:rPr>
            <w:lang w:bidi="fa-IR"/>
          </w:rPr>
          <w:t xml:space="preserve">), and over-coupled minority (O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5</m:t>
          </m:r>
        </m:oMath>
        <w:r w:rsidRPr="00B332A2">
          <w:rPr>
            <w:lang w:bidi="fa-IR"/>
          </w:rPr>
          <w:t xml:space="preserve">). </w:t>
        </w:r>
        <w:commentRangeStart w:id="397"/>
        <w:commentRangeStart w:id="398"/>
        <w:r w:rsidRPr="00583A98">
          <w:rPr>
            <w:strike/>
            <w:lang w:bidi="fa-IR"/>
          </w:rPr>
          <w:t xml:space="preserve">As shown in Figure S2, the logistic maps show stochastic behavior for </w:t>
        </w:r>
        <w:r w:rsidRPr="00583A98">
          <w:rPr>
            <w:strike/>
            <w:lang w:bidi="fa-IR"/>
          </w:rPr>
          <w:lastRenderedPageBreak/>
          <w:t xml:space="preserve">the three levels chosen for </w:t>
        </w:r>
        <m:oMath>
          <m:r>
            <m:rPr>
              <m:sty m:val="p"/>
            </m:rPr>
            <w:rPr>
              <w:rFonts w:ascii="Cambria Math" w:hAnsi="Cambria Math"/>
              <w:strike/>
              <w:lang w:bidi="fa-IR"/>
            </w:rPr>
            <m:t>α</m:t>
          </m:r>
        </m:oMath>
        <w:r w:rsidRPr="00583A98">
          <w:rPr>
            <w:strike/>
            <w:lang w:bidi="fa-IR"/>
          </w:rPr>
          <w:t xml:space="preserve"> parameter.</w:t>
        </w:r>
        <w:commentRangeEnd w:id="397"/>
        <w:r w:rsidRPr="00583A98">
          <w:rPr>
            <w:rStyle w:val="CommentReference"/>
            <w:strike/>
          </w:rPr>
          <w:commentReference w:id="397"/>
        </w:r>
      </w:ins>
      <w:commentRangeEnd w:id="398"/>
      <w:ins w:id="399" w:author="Cees van Leeuwen" w:date="2020-01-04T18:48:00Z">
        <w:r w:rsidR="0056752B">
          <w:rPr>
            <w:strike/>
            <w:lang w:bidi="fa-IR"/>
          </w:rPr>
          <w:t xml:space="preserve"> </w:t>
        </w:r>
        <w:r w:rsidR="0056752B" w:rsidRPr="0056752B">
          <w:rPr>
            <w:lang w:bidi="fa-IR"/>
            <w:rPrChange w:id="400" w:author="Cees van Leeuwen" w:date="2020-01-04T18:51:00Z">
              <w:rPr>
                <w:strike/>
                <w:lang w:bidi="fa-IR"/>
              </w:rPr>
            </w:rPrChange>
          </w:rPr>
          <w:t xml:space="preserve">In </w:t>
        </w:r>
      </w:ins>
      <w:ins w:id="401" w:author="Cees van Leeuwen" w:date="2020-01-04T18:51:00Z">
        <w:r w:rsidR="0056752B" w:rsidRPr="0056752B">
          <w:rPr>
            <w:lang w:bidi="fa-IR"/>
            <w:rPrChange w:id="402" w:author="Cees van Leeuwen" w:date="2020-01-04T18:51:00Z">
              <w:rPr>
                <w:strike/>
                <w:lang w:bidi="fa-IR"/>
              </w:rPr>
            </w:rPrChange>
          </w:rPr>
          <w:t>the</w:t>
        </w:r>
      </w:ins>
      <w:ins w:id="403" w:author="Cees van Leeuwen" w:date="2020-01-04T18:48:00Z">
        <w:r w:rsidR="0056752B" w:rsidRPr="0056752B">
          <w:rPr>
            <w:lang w:bidi="fa-IR"/>
            <w:rPrChange w:id="404" w:author="Cees van Leeuwen" w:date="2020-01-04T18:51:00Z">
              <w:rPr>
                <w:strike/>
                <w:lang w:bidi="fa-IR"/>
              </w:rPr>
            </w:rPrChange>
          </w:rPr>
          <w:t xml:space="preserve"> </w:t>
        </w:r>
      </w:ins>
      <w:ins w:id="405" w:author="Cees van Leeuwen" w:date="2020-01-04T18:51:00Z">
        <w:r w:rsidR="0056752B" w:rsidRPr="0056752B">
          <w:rPr>
            <w:lang w:bidi="fa-IR"/>
            <w:rPrChange w:id="406" w:author="Cees van Leeuwen" w:date="2020-01-04T18:51:00Z">
              <w:rPr>
                <w:strike/>
                <w:lang w:bidi="fa-IR"/>
              </w:rPr>
            </w:rPrChange>
          </w:rPr>
          <w:t>R</w:t>
        </w:r>
      </w:ins>
      <w:ins w:id="407" w:author="Cees van Leeuwen" w:date="2020-01-04T18:48:00Z">
        <w:r w:rsidR="0056752B" w:rsidRPr="0056752B">
          <w:rPr>
            <w:lang w:bidi="fa-IR"/>
            <w:rPrChange w:id="408" w:author="Cees van Leeuwen" w:date="2020-01-04T18:51:00Z">
              <w:rPr>
                <w:strike/>
                <w:lang w:bidi="fa-IR"/>
              </w:rPr>
            </w:rPrChange>
          </w:rPr>
          <w:t>esults</w:t>
        </w:r>
      </w:ins>
      <w:ins w:id="409" w:author="Cees van Leeuwen" w:date="2020-01-04T18:51:00Z">
        <w:r w:rsidR="0056752B" w:rsidRPr="0056752B">
          <w:rPr>
            <w:lang w:bidi="fa-IR"/>
            <w:rPrChange w:id="410" w:author="Cees van Leeuwen" w:date="2020-01-04T18:51:00Z">
              <w:rPr>
                <w:strike/>
                <w:lang w:bidi="fa-IR"/>
              </w:rPr>
            </w:rPrChange>
          </w:rPr>
          <w:t xml:space="preserve"> section</w:t>
        </w:r>
      </w:ins>
      <w:ins w:id="411" w:author="Cees van Leeuwen" w:date="2020-01-04T18:48:00Z">
        <w:r w:rsidR="0056752B" w:rsidRPr="0056752B">
          <w:rPr>
            <w:lang w:bidi="fa-IR"/>
            <w:rPrChange w:id="412" w:author="Cees van Leeuwen" w:date="2020-01-04T18:51:00Z">
              <w:rPr>
                <w:strike/>
                <w:lang w:bidi="fa-IR"/>
              </w:rPr>
            </w:rPrChange>
          </w:rPr>
          <w:t xml:space="preserve">, we identify </w:t>
        </w:r>
      </w:ins>
      <w:ins w:id="413" w:author="Cees van Leeuwen" w:date="2020-01-04T18:49:00Z">
        <w:r w:rsidR="0056752B" w:rsidRPr="0056752B">
          <w:rPr>
            <w:lang w:bidi="fa-IR"/>
            <w:rPrChange w:id="414" w:author="Cees van Leeuwen" w:date="2020-01-04T18:51:00Z">
              <w:rPr>
                <w:strike/>
                <w:lang w:bidi="fa-IR"/>
              </w:rPr>
            </w:rPrChange>
          </w:rPr>
          <w:t>model instantiations by the two capitals indicating their family, t</w:t>
        </w:r>
      </w:ins>
      <w:ins w:id="415" w:author="Cees van Leeuwen" w:date="2020-01-04T18:50:00Z">
        <w:r w:rsidR="0056752B" w:rsidRPr="0056752B">
          <w:rPr>
            <w:lang w:bidi="fa-IR"/>
            <w:rPrChange w:id="416" w:author="Cees van Leeuwen" w:date="2020-01-04T18:51:00Z">
              <w:rPr>
                <w:strike/>
                <w:lang w:bidi="fa-IR"/>
              </w:rPr>
            </w:rPrChange>
          </w:rPr>
          <w:t>ogether with a serial number [1-10], e.g. BL7, OT10.</w:t>
        </w:r>
      </w:ins>
      <w:ins w:id="417" w:author="Cees van Leeuwen" w:date="2020-01-04T17:50:00Z">
        <w:r w:rsidRPr="0056752B">
          <w:rPr>
            <w:rStyle w:val="CommentReference"/>
            <w:rPrChange w:id="418" w:author="Cees van Leeuwen" w:date="2020-01-04T18:51:00Z">
              <w:rPr>
                <w:rStyle w:val="CommentReference"/>
                <w:strike/>
              </w:rPr>
            </w:rPrChange>
          </w:rPr>
          <w:commentReference w:id="398"/>
        </w:r>
      </w:ins>
    </w:p>
    <w:p w14:paraId="2F1C8DE9" w14:textId="77777777" w:rsidR="00447442" w:rsidRDefault="00151A09" w:rsidP="0066593C">
      <w:commentRangeStart w:id="419"/>
      <w:del w:id="420" w:author="Cees van Leeuwen" w:date="2020-01-04T16:59:00Z">
        <w:r w:rsidDel="00B332A2">
          <w:rPr>
            <w:lang w:bidi="fa-IR"/>
          </w:rPr>
          <w:delText xml:space="preserve">The random numbers </w:delText>
        </w:r>
        <w:r w:rsidR="00A4095E" w:rsidDel="00B332A2">
          <w:rPr>
            <w:lang w:bidi="fa-IR"/>
          </w:rPr>
          <w:delText xml:space="preserve">are </w:delText>
        </w:r>
        <w:r w:rsidDel="00B332A2">
          <w:rPr>
            <w:lang w:bidi="fa-IR"/>
          </w:rPr>
          <w:delText xml:space="preserve">generated based on a seed which depended on |V|, |E|, </w:delText>
        </w:r>
        <w:r w:rsidR="00A8120B" w:rsidDel="00B332A2">
          <w:rPr>
            <w:lang w:bidi="fa-IR"/>
          </w:rPr>
          <w:delText xml:space="preserve">family assignment, </w:delText>
        </w:r>
        <w:r w:rsidDel="00B332A2">
          <w:rPr>
            <w:lang w:bidi="fa-IR"/>
          </w:rPr>
          <w:delText xml:space="preserve">and a </w:delText>
        </w:r>
        <w:commentRangeStart w:id="421"/>
        <w:r w:rsidDel="00B332A2">
          <w:rPr>
            <w:lang w:bidi="fa-IR"/>
          </w:rPr>
          <w:delText xml:space="preserve">generation parameter </w:delText>
        </w:r>
        <w:commentRangeEnd w:id="421"/>
        <w:r w:rsidR="00E10FAB" w:rsidDel="00B332A2">
          <w:rPr>
            <w:rStyle w:val="CommentReference"/>
          </w:rPr>
          <w:commentReference w:id="421"/>
        </w:r>
        <w:r w:rsidDel="00B332A2">
          <w:rPr>
            <w:lang w:bidi="fa-IR"/>
          </w:rPr>
          <w:delText>`round`.</w:delText>
        </w:r>
        <w:r w:rsidR="00A4095E" w:rsidDel="00B332A2">
          <w:rPr>
            <w:lang w:bidi="fa-IR"/>
          </w:rPr>
          <w:delText xml:space="preserve"> The same seed is used to randomly assign initial values of node activities, i.e., $x_t$</w:delText>
        </w:r>
        <w:commentRangeEnd w:id="419"/>
        <w:r w:rsidR="00FF5CD4" w:rsidDel="00B332A2">
          <w:rPr>
            <w:rStyle w:val="CommentReference"/>
          </w:rPr>
          <w:commentReference w:id="419"/>
        </w:r>
      </w:del>
    </w:p>
    <w:p w14:paraId="757CEEB8" w14:textId="77777777" w:rsidR="001D23A0" w:rsidRDefault="001D23A0" w:rsidP="008B4C4D">
      <w:pPr>
        <w:pStyle w:val="Heading3"/>
        <w:ind w:firstLine="0"/>
        <w:rPr>
          <w:lang w:bidi="fa-IR"/>
        </w:rPr>
      </w:pPr>
      <w:r>
        <w:rPr>
          <w:lang w:bidi="fa-IR"/>
        </w:rPr>
        <w:t>Adaptive rewiring</w:t>
      </w:r>
      <w:r w:rsidR="00746702">
        <w:rPr>
          <w:lang w:bidi="fa-IR"/>
        </w:rPr>
        <w:t xml:space="preserve"> </w:t>
      </w:r>
      <w:r w:rsidR="00987BC1">
        <w:rPr>
          <w:lang w:bidi="fa-IR"/>
        </w:rPr>
        <w:t>algorithm</w:t>
      </w:r>
    </w:p>
    <w:p w14:paraId="54DF0932" w14:textId="77777777" w:rsidR="003B7071" w:rsidRDefault="00987BC1" w:rsidP="00E10FAB">
      <w:pPr>
        <w:rPr>
          <w:lang w:bidi="fa-IR"/>
        </w:rPr>
      </w:pPr>
      <w:r>
        <w:rPr>
          <w:lang w:bidi="fa-IR"/>
        </w:rPr>
        <w:t>A rewiring attempt takes place after every 20 updates of the logistic maps</w:t>
      </w:r>
      <w:r w:rsidR="00AF1421">
        <w:rPr>
          <w:lang w:bidi="fa-IR"/>
        </w:rPr>
        <w:t>, meaning that over the 20 million updates of the model</w:t>
      </w:r>
      <w:r w:rsidR="00E10FAB">
        <w:rPr>
          <w:lang w:bidi="fa-IR"/>
        </w:rPr>
        <w:t>,</w:t>
      </w:r>
      <w:r w:rsidR="00AF1421">
        <w:rPr>
          <w:lang w:bidi="fa-IR"/>
        </w:rPr>
        <w:t xml:space="preserve"> one million rewiring </w:t>
      </w:r>
      <w:commentRangeStart w:id="422"/>
      <w:commentRangeStart w:id="423"/>
      <w:r w:rsidR="00AF1421">
        <w:rPr>
          <w:lang w:bidi="fa-IR"/>
        </w:rPr>
        <w:t xml:space="preserve">attempts </w:t>
      </w:r>
      <w:r w:rsidR="00E10FAB">
        <w:rPr>
          <w:lang w:bidi="fa-IR"/>
        </w:rPr>
        <w:t xml:space="preserve">are </w:t>
      </w:r>
      <w:r w:rsidR="00AF1421">
        <w:rPr>
          <w:lang w:bidi="fa-IR"/>
        </w:rPr>
        <w:t>performed</w:t>
      </w:r>
      <w:commentRangeEnd w:id="422"/>
      <w:r w:rsidR="00A94BFD">
        <w:rPr>
          <w:rStyle w:val="CommentReference"/>
        </w:rPr>
        <w:commentReference w:id="422"/>
      </w:r>
      <w:commentRangeEnd w:id="423"/>
      <w:r w:rsidR="0040399E">
        <w:rPr>
          <w:rStyle w:val="CommentReference"/>
        </w:rPr>
        <w:commentReference w:id="423"/>
      </w:r>
      <w:r w:rsidR="00AF1421">
        <w:rPr>
          <w:lang w:bidi="fa-IR"/>
        </w:rPr>
        <w:t xml:space="preserve">. </w:t>
      </w:r>
      <w:r w:rsidR="005C3718">
        <w:rPr>
          <w:lang w:bidi="fa-IR"/>
        </w:rPr>
        <w:t>At each rewiring attempt</w:t>
      </w:r>
      <w:r w:rsidR="004A30DC">
        <w:rPr>
          <w:lang w:bidi="fa-IR"/>
        </w:rPr>
        <w:t>,</w:t>
      </w:r>
      <w:r w:rsidR="008005F4">
        <w:rPr>
          <w:lang w:bidi="fa-IR"/>
        </w:rPr>
        <w:t xml:space="preserve"> at time t,</w:t>
      </w:r>
      <w:r w:rsidR="004A30DC">
        <w:rPr>
          <w:lang w:bidi="fa-IR"/>
        </w:rPr>
        <w:t xml:space="preserve"> a node </w:t>
      </w:r>
      <w:r w:rsidR="0004611E">
        <w:rPr>
          <w:lang w:bidi="fa-IR"/>
        </w:rPr>
        <w:t xml:space="preserve">i is selected </w:t>
      </w:r>
      <w:r w:rsidR="004D5A02">
        <w:rPr>
          <w:lang w:bidi="fa-IR"/>
        </w:rPr>
        <w:t>randomly from V, a vector</w:t>
      </w:r>
      <w:r w:rsidR="003F508E" w:rsidRPr="00BE0CC8">
        <w:rPr>
          <w:rStyle w:val="FootnoteReference"/>
        </w:rPr>
        <w:footnoteReference w:id="3"/>
      </w:r>
      <w:r w:rsidR="003F508E">
        <w:rPr>
          <w:lang w:bidi="fa-IR"/>
        </w:rPr>
        <w:t xml:space="preserve"> of</w:t>
      </w:r>
      <w:r w:rsidR="004D5A02">
        <w:rPr>
          <w:lang w:bidi="fa-IR"/>
        </w:rPr>
        <w:t xml:space="preserve"> </w:t>
      </w:r>
      <w:r w:rsidR="00C13534">
        <w:rPr>
          <w:lang w:bidi="fa-IR"/>
        </w:rPr>
        <w:t xml:space="preserve">its distance from other nodes is calculated as </w:t>
      </w:r>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r>
          <w:rPr>
            <w:rFonts w:ascii="Cambria Math" w:hAnsi="Cambria Math"/>
            <w:lang w:bidi="fa-IR"/>
          </w:rPr>
          <m:t xml:space="preserve">= </m:t>
        </m:r>
        <m:d>
          <m:dPr>
            <m:begChr m:val="|"/>
            <m:endChr m:val="|"/>
            <m:ctrlPr>
              <w:rPr>
                <w:rFonts w:ascii="Cambria Math" w:hAnsi="Cambria Math"/>
                <w:i/>
                <w:lang w:bidi="fa-IR"/>
              </w:rPr>
            </m:ctrlPr>
          </m:dPr>
          <m:e>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i,t</m:t>
                </m:r>
              </m:sub>
            </m:sSub>
          </m:e>
        </m:d>
      </m:oMath>
      <w:r w:rsidR="00B57EF5">
        <w:rPr>
          <w:lang w:bidi="fa-IR"/>
        </w:rPr>
        <w:t>, and</w:t>
      </w:r>
      <w:r w:rsidR="00BC5BA7">
        <w:rPr>
          <w:lang w:bidi="fa-IR"/>
        </w:rPr>
        <w:t xml:space="preserve"> another vector </w:t>
      </w:r>
      <w:r w:rsidR="00964FE2">
        <w:rPr>
          <w:lang w:bidi="fa-IR"/>
        </w:rPr>
        <w:t xml:space="preserve">of similarities is defined as </w:t>
      </w:r>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r>
          <w:rPr>
            <w:rFonts w:ascii="Cambria Math" w:hAnsi="Cambria Math"/>
            <w:lang w:bidi="fa-IR"/>
          </w:rPr>
          <m:t>= 1-</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A661EF">
        <w:rPr>
          <w:lang w:bidi="fa-IR"/>
        </w:rPr>
        <w:t>.</w:t>
      </w:r>
      <w:r w:rsidR="00A94BFD">
        <w:rPr>
          <w:lang w:bidi="fa-IR"/>
        </w:rPr>
        <w:t xml:space="preserve"> </w:t>
      </w:r>
    </w:p>
    <w:p w14:paraId="0B70A2DA" w14:textId="77777777" w:rsidR="007B068B" w:rsidRDefault="001D104E" w:rsidP="003F40F8">
      <w:pPr>
        <w:rPr>
          <w:lang w:bidi="fa-IR"/>
        </w:rPr>
      </w:pPr>
      <w:r>
        <w:rPr>
          <w:lang w:bidi="fa-IR"/>
        </w:rPr>
        <w:t xml:space="preserve">The most dissimilar </w:t>
      </w:r>
      <w:r w:rsidR="005375ED">
        <w:rPr>
          <w:lang w:bidi="fa-IR"/>
        </w:rPr>
        <w:t xml:space="preserve">neighbor and the most similar non-neighbor of </w:t>
      </w:r>
      <w:r w:rsidR="00A8120B">
        <w:rPr>
          <w:lang w:bidi="fa-IR"/>
        </w:rPr>
        <w:t>node i</w:t>
      </w:r>
      <w:r w:rsidR="005375ED">
        <w:rPr>
          <w:lang w:bidi="fa-IR"/>
        </w:rPr>
        <w:t>,</w:t>
      </w:r>
      <w:r w:rsidR="00A94BFD">
        <w:rPr>
          <w:lang w:bidi="fa-IR"/>
        </w:rPr>
        <w:t xml:space="preserve"> respectively</w:t>
      </w:r>
      <w:r w:rsidR="00B237DB">
        <w:rPr>
          <w:lang w:bidi="fa-IR"/>
        </w:rPr>
        <w:t xml:space="preserve"> </w:t>
      </w:r>
      <w:r w:rsidR="001A1BEB">
        <w:rPr>
          <w:lang w:bidi="fa-IR"/>
        </w:rPr>
        <w:t>denoted as</w:t>
      </w:r>
      <w:r w:rsidR="00526A33">
        <w:rPr>
          <w:lang w:bidi="fa-IR"/>
        </w:rPr>
        <w:t xml:space="preserve"> </w:t>
      </w:r>
      <m:oMath>
        <m:r>
          <w:rPr>
            <w:rFonts w:ascii="Cambria Math" w:hAnsi="Cambria Math"/>
            <w:lang w:bidi="fa-IR"/>
          </w:rPr>
          <m:t>δ</m:t>
        </m:r>
      </m:oMath>
      <w:r w:rsidR="00B237DB">
        <w:rPr>
          <w:lang w:bidi="fa-IR"/>
        </w:rPr>
        <w:t xml:space="preserve"> and </w:t>
      </w:r>
      <m:oMath>
        <m:r>
          <w:rPr>
            <w:rFonts w:ascii="Cambria Math" w:hAnsi="Cambria Math"/>
            <w:lang w:bidi="fa-IR"/>
          </w:rPr>
          <m:t>σ</m:t>
        </m:r>
      </m:oMath>
      <w:r w:rsidR="00526A33">
        <w:rPr>
          <w:lang w:bidi="fa-IR"/>
        </w:rPr>
        <w:t xml:space="preserve">, respectively, </w:t>
      </w:r>
      <w:r w:rsidR="0090242C">
        <w:rPr>
          <w:lang w:bidi="fa-IR"/>
        </w:rPr>
        <w:t xml:space="preserve">are </w:t>
      </w:r>
      <w:r w:rsidR="00A8120B">
        <w:rPr>
          <w:lang w:bidi="fa-IR"/>
        </w:rPr>
        <w:t xml:space="preserve">marked </w:t>
      </w:r>
      <w:r w:rsidR="00526A33">
        <w:rPr>
          <w:lang w:bidi="fa-IR"/>
        </w:rPr>
        <w:t xml:space="preserve">by finding the index of the </w:t>
      </w:r>
      <w:r w:rsidR="0071311E">
        <w:rPr>
          <w:lang w:bidi="fa-IR"/>
        </w:rPr>
        <w:t>maxima</w:t>
      </w:r>
      <w:r w:rsidR="007B068B">
        <w:rPr>
          <w:lang w:bidi="fa-IR"/>
        </w:rPr>
        <w:t xml:space="preserve"> of the following vectors:</w:t>
      </w:r>
    </w:p>
    <w:p w14:paraId="7B2436F2" w14:textId="77777777" w:rsidR="007B068B" w:rsidRPr="003A7EDE" w:rsidRDefault="004A3FCE" w:rsidP="003F40F8">
      <w:pPr>
        <w:rPr>
          <w:lang w:bidi="fa-IR"/>
        </w:rPr>
      </w:pPr>
      <m:oMathPara>
        <m:oMath>
          <m:r>
            <w:rPr>
              <w:rFonts w:ascii="Cambria Math" w:hAnsi="Cambria Math"/>
              <w:lang w:bidi="fa-IR"/>
            </w:rPr>
            <m:t>δ=argmax</m:t>
          </m:r>
          <m:d>
            <m:dPr>
              <m:ctrlPr>
                <w:rPr>
                  <w:rFonts w:ascii="Cambria Math" w:hAnsi="Cambria Math"/>
                  <w:i/>
                  <w:lang w:bidi="fa-IR"/>
                </w:rPr>
              </m:ctrlPr>
            </m:dPr>
            <m:e>
              <m:r>
                <w:rPr>
                  <w:rFonts w:ascii="Cambria Math" w:hAnsi="Cambria Math"/>
                  <w:lang w:bidi="fa-IR"/>
                </w:rPr>
                <m:t>M</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e>
          </m:d>
          <m:r>
            <m:rPr>
              <m:sty m:val="p"/>
            </m:rPr>
            <w:rPr>
              <w:rFonts w:ascii="Cambria Math" w:hAnsi="Cambria Math"/>
              <w:lang w:bidi="fa-IR"/>
            </w:rPr>
            <w:br/>
          </m:r>
        </m:oMath>
        <m:oMath>
          <m:r>
            <w:rPr>
              <w:rFonts w:ascii="Cambria Math" w:hAnsi="Cambria Math"/>
              <w:lang w:bidi="fa-IR"/>
            </w:rPr>
            <m:t>σ=argmax</m:t>
          </m:r>
          <m:d>
            <m:dPr>
              <m:ctrlPr>
                <w:rPr>
                  <w:rFonts w:ascii="Cambria Math" w:hAnsi="Cambria Math"/>
                  <w:i/>
                  <w:lang w:bidi="fa-IR"/>
                </w:rPr>
              </m:ctrlPr>
            </m:dPr>
            <m:e>
              <m:r>
                <w:rPr>
                  <w:rFonts w:ascii="Cambria Math" w:hAnsi="Cambria Math"/>
                  <w:lang w:bidi="fa-IR"/>
                </w:rPr>
                <m:t>(1-M)</m:t>
              </m:r>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e>
          </m:d>
        </m:oMath>
      </m:oMathPara>
    </w:p>
    <w:p w14:paraId="375CD322" w14:textId="77777777" w:rsidR="003A7EDE" w:rsidRDefault="0071311E" w:rsidP="0068222F">
      <w:pPr>
        <w:rPr>
          <w:lang w:bidi="fa-IR"/>
        </w:rPr>
      </w:pPr>
      <w:r>
        <w:rPr>
          <w:lang w:bidi="fa-IR"/>
        </w:rPr>
        <w:t xml:space="preserve">The matrix multiplication of M and (1-M) </w:t>
      </w:r>
      <w:r w:rsidR="001C59A5">
        <w:rPr>
          <w:lang w:bidi="fa-IR"/>
        </w:rPr>
        <w:t xml:space="preserve">with </w:t>
      </w:r>
      <m:oMath>
        <m:r>
          <w:rPr>
            <w:rFonts w:ascii="Cambria Math" w:hAnsi="Cambria Math"/>
            <w:lang w:bidi="fa-IR"/>
          </w:rPr>
          <m:t>δ and σ</m:t>
        </m:r>
      </m:oMath>
      <w:r w:rsidR="00271673">
        <w:rPr>
          <w:lang w:bidi="fa-IR"/>
        </w:rPr>
        <w:t xml:space="preserve">, respectively, ensures that the search for the </w:t>
      </w:r>
      <w:r w:rsidR="00200515">
        <w:rPr>
          <w:lang w:bidi="fa-IR"/>
        </w:rPr>
        <w:t xml:space="preserve">edges subject to rewiring happens in the right </w:t>
      </w:r>
      <w:r w:rsidR="005B3B93">
        <w:rPr>
          <w:lang w:bidi="fa-IR"/>
        </w:rPr>
        <w:t>sub</w:t>
      </w:r>
      <w:r w:rsidR="00200515">
        <w:rPr>
          <w:lang w:bidi="fa-IR"/>
        </w:rPr>
        <w:t xml:space="preserve">set of edges. The rewiring is then </w:t>
      </w:r>
      <w:r w:rsidR="003E11B8">
        <w:rPr>
          <w:lang w:bidi="fa-IR"/>
        </w:rPr>
        <w:t>changing the corresponding elements of the adjacency matrix:</w:t>
      </w:r>
    </w:p>
    <w:p w14:paraId="7F1C8482" w14:textId="77777777" w:rsidR="003E11B8" w:rsidRPr="00A8120B" w:rsidRDefault="00950D4A" w:rsidP="003E11B8">
      <w:pPr>
        <w:rPr>
          <w:lang w:bidi="fa-IR"/>
        </w:rPr>
      </w:pPr>
      <m:oMathPara>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δ</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δi</m:t>
              </m:r>
            </m:sub>
          </m:sSub>
          <m:r>
            <w:rPr>
              <w:rFonts w:ascii="Cambria Math" w:hAnsi="Cambria Math"/>
              <w:lang w:bidi="fa-IR"/>
            </w:rPr>
            <m:t>= 0</m:t>
          </m:r>
          <m:r>
            <m:rPr>
              <m:sty m:val="p"/>
            </m:rPr>
            <w:rPr>
              <w:rFonts w:ascii="Cambria Math" w:hAnsi="Cambria Math"/>
              <w:lang w:bidi="fa-IR"/>
            </w:rPr>
            <w:br/>
          </m:r>
        </m:oMath>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σ</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σi</m:t>
              </m:r>
            </m:sub>
          </m:sSub>
          <m:r>
            <w:rPr>
              <w:rFonts w:ascii="Cambria Math" w:hAnsi="Cambria Math"/>
              <w:lang w:bidi="fa-IR"/>
            </w:rPr>
            <m:t>= 1</m:t>
          </m:r>
        </m:oMath>
      </m:oMathPara>
    </w:p>
    <w:p w14:paraId="0414622C" w14:textId="77777777" w:rsidR="00A8120B" w:rsidRPr="003A7EDE" w:rsidRDefault="00A8120B" w:rsidP="003E11B8">
      <w:pPr>
        <w:rPr>
          <w:lang w:bidi="fa-IR"/>
        </w:rPr>
      </w:pPr>
    </w:p>
    <w:p w14:paraId="1D06D7AD" w14:textId="77777777" w:rsidR="004365ED" w:rsidDel="0040399E" w:rsidRDefault="00944582">
      <w:pPr>
        <w:pStyle w:val="Heading3"/>
        <w:rPr>
          <w:del w:id="424" w:author="Cees van Leeuwen" w:date="2020-01-04T17:49:00Z"/>
          <w:lang w:bidi="fa-IR"/>
        </w:rPr>
      </w:pPr>
      <w:del w:id="425" w:author="Cees van Leeuwen" w:date="2020-01-04T17:49:00Z">
        <w:r w:rsidDel="0040399E">
          <w:rPr>
            <w:lang w:bidi="fa-IR"/>
          </w:rPr>
          <w:lastRenderedPageBreak/>
          <w:delText>Setting the parameters and m</w:delText>
        </w:r>
        <w:r w:rsidR="00662936" w:rsidDel="0040399E">
          <w:rPr>
            <w:lang w:bidi="fa-IR"/>
          </w:rPr>
          <w:delText xml:space="preserve">aking families of </w:delText>
        </w:r>
        <w:r w:rsidR="006072E3" w:rsidDel="0040399E">
          <w:rPr>
            <w:lang w:bidi="fa-IR"/>
          </w:rPr>
          <w:delText>models</w:delText>
        </w:r>
      </w:del>
    </w:p>
    <w:p w14:paraId="2A8CC956" w14:textId="77777777" w:rsidR="00AB4545" w:rsidDel="0040399E" w:rsidRDefault="00A4095E" w:rsidP="005C4B62">
      <w:pPr>
        <w:rPr>
          <w:del w:id="426" w:author="Cees van Leeuwen" w:date="2020-01-04T17:49:00Z"/>
          <w:lang w:bidi="fa-IR"/>
        </w:rPr>
      </w:pPr>
      <w:del w:id="427" w:author="Cees van Leeuwen" w:date="2020-01-04T17:49:00Z">
        <w:r w:rsidDel="0040399E">
          <w:rPr>
            <w:lang w:bidi="fa-IR"/>
          </w:rPr>
          <w:delText xml:space="preserve">Models are </w:delText>
        </w:r>
        <w:r w:rsidR="00322179" w:rsidDel="0040399E">
          <w:rPr>
            <w:lang w:bidi="fa-IR"/>
          </w:rPr>
          <w:delText xml:space="preserve">characterized by </w:delText>
        </w:r>
      </w:del>
      <w:del w:id="428" w:author="Cees van Leeuwen" w:date="2020-01-04T17:27:00Z">
        <w:r w:rsidR="00E232A2" w:rsidDel="008B4C4D">
          <w:rPr>
            <w:lang w:bidi="fa-IR"/>
          </w:rPr>
          <w:delText>three</w:delText>
        </w:r>
        <w:r w:rsidR="000A1891" w:rsidDel="008B4C4D">
          <w:rPr>
            <w:lang w:bidi="fa-IR"/>
          </w:rPr>
          <w:delText xml:space="preserve"> </w:delText>
        </w:r>
      </w:del>
      <w:del w:id="429" w:author="Cees van Leeuwen" w:date="2020-01-04T17:49:00Z">
        <w:r w:rsidR="000A1891" w:rsidDel="0040399E">
          <w:rPr>
            <w:lang w:bidi="fa-IR"/>
          </w:rPr>
          <w:delText>constant</w:delText>
        </w:r>
        <w:r w:rsidR="00E232A2" w:rsidDel="0040399E">
          <w:rPr>
            <w:lang w:bidi="fa-IR"/>
          </w:rPr>
          <w:delText xml:space="preserve"> parameters: `round`</w:delText>
        </w:r>
        <w:r w:rsidR="00F75C34" w:rsidDel="0040399E">
          <w:rPr>
            <w:lang w:bidi="fa-IR"/>
          </w:rPr>
          <w:delText xml:space="preserve">, which determines </w:delText>
        </w:r>
        <w:r w:rsidR="00E232A2" w:rsidDel="0040399E">
          <w:rPr>
            <w:lang w:bidi="fa-IR"/>
          </w:rPr>
          <w:delText>the seed</w:delText>
        </w:r>
        <w:r w:rsidR="001238B8" w:rsidDel="0040399E">
          <w:rPr>
            <w:lang w:bidi="fa-IR"/>
          </w:rPr>
          <w:delText xml:space="preserve"> used to generate the initial random graph and set the starting values of the logistic maps</w:delText>
        </w:r>
        <w:r w:rsidR="00F75C34" w:rsidDel="0040399E">
          <w:rPr>
            <w:lang w:bidi="fa-IR"/>
          </w:rPr>
          <w:delText>;</w:delText>
        </w:r>
        <w:r w:rsidR="007809CE" w:rsidDel="0040399E">
          <w:rPr>
            <w:lang w:bidi="fa-IR"/>
          </w:rPr>
          <w:delText xml:space="preserve"> </w:delText>
        </w:r>
        <m:oMath>
          <m:r>
            <m:rPr>
              <m:sty m:val="p"/>
            </m:rPr>
            <w:rPr>
              <w:rFonts w:ascii="Cambria Math" w:hAnsi="Cambria Math"/>
              <w:lang w:bidi="fa-IR"/>
            </w:rPr>
            <m:t xml:space="preserve">α, </m:t>
          </m:r>
        </m:oMath>
        <w:r w:rsidR="00BE3E06" w:rsidDel="0040399E">
          <w:rPr>
            <w:lang w:bidi="fa-IR"/>
          </w:rPr>
          <w:delText xml:space="preserve"> </w:delText>
        </w:r>
        <w:r w:rsidR="00BE3E06" w:rsidRPr="00BE3E06" w:rsidDel="0040399E">
          <w:rPr>
            <w:lang w:bidi="fa-IR"/>
          </w:rPr>
          <w:delText>the vector of</w:delText>
        </w:r>
        <w:r w:rsidR="00D5534F" w:rsidDel="0040399E">
          <w:rPr>
            <w:lang w:bidi="fa-IR"/>
          </w:rPr>
          <w:delText xml:space="preserve"> </w:delText>
        </w:r>
        <w:r w:rsidR="00CF7C89" w:rsidDel="0040399E">
          <w:rPr>
            <w:lang w:bidi="fa-IR"/>
          </w:rPr>
          <w:delText xml:space="preserve">turbulence </w:delText>
        </w:r>
        <w:r w:rsidR="00D5534F" w:rsidDel="0040399E">
          <w:rPr>
            <w:lang w:bidi="fa-IR"/>
          </w:rPr>
          <w:delText xml:space="preserve">parameter </w:delText>
        </w:r>
        <w:r w:rsidR="00BE3E06" w:rsidDel="0040399E">
          <w:rPr>
            <w:lang w:bidi="fa-IR"/>
          </w:rPr>
          <w:delText xml:space="preserve">of </w:delText>
        </w:r>
        <w:r w:rsidR="00D5534F" w:rsidDel="0040399E">
          <w:rPr>
            <w:lang w:bidi="fa-IR"/>
          </w:rPr>
          <w:delText>node</w:delText>
        </w:r>
        <w:r w:rsidR="00BE3E06" w:rsidDel="0040399E">
          <w:rPr>
            <w:lang w:bidi="fa-IR"/>
          </w:rPr>
          <w:delText>s</w:delText>
        </w:r>
        <w:r w:rsidR="00D5534F" w:rsidDel="0040399E">
          <w:rPr>
            <w:lang w:bidi="fa-IR"/>
          </w:rPr>
          <w:delText>; and</w:delText>
        </w:r>
        <w:r w:rsidR="00F75C34" w:rsidDel="0040399E">
          <w:rPr>
            <w:lang w:bidi="fa-IR"/>
          </w:rPr>
          <w:delText xml:space="preserve"> </w:delText>
        </w:r>
        <m:oMath>
          <m:r>
            <m:rPr>
              <m:scr m:val="script"/>
            </m:rPr>
            <w:rPr>
              <w:rFonts w:ascii="Cambria Math" w:hAnsi="Cambria Math"/>
              <w:lang w:bidi="fa-IR"/>
            </w:rPr>
            <m:t>E</m:t>
          </m:r>
        </m:oMath>
        <w:r w:rsidR="00F75C34" w:rsidDel="0040399E">
          <w:rPr>
            <w:lang w:bidi="fa-IR"/>
          </w:rPr>
          <w:delText xml:space="preserve">, </w:delText>
        </w:r>
        <w:r w:rsidR="007809CE" w:rsidDel="0040399E">
          <w:rPr>
            <w:lang w:bidi="fa-IR"/>
          </w:rPr>
          <w:delText xml:space="preserve">the </w:delText>
        </w:r>
        <w:r w:rsidR="00D5534F" w:rsidDel="0040399E">
          <w:rPr>
            <w:lang w:bidi="fa-IR"/>
          </w:rPr>
          <w:delText>vector of coupling strength</w:delText>
        </w:r>
        <w:r w:rsidR="00247AA9" w:rsidDel="0040399E">
          <w:rPr>
            <w:lang w:bidi="fa-IR"/>
          </w:rPr>
          <w:delText>s</w:delText>
        </w:r>
        <w:r w:rsidR="00D5534F" w:rsidDel="0040399E">
          <w:rPr>
            <w:lang w:bidi="fa-IR"/>
          </w:rPr>
          <w:delText xml:space="preserve"> </w:delText>
        </w:r>
        <w:r w:rsidR="00BE3E06" w:rsidDel="0040399E">
          <w:rPr>
            <w:lang w:bidi="fa-IR"/>
          </w:rPr>
          <w:delText xml:space="preserve">of </w:delText>
        </w:r>
        <w:r w:rsidR="00F144A4" w:rsidDel="0040399E">
          <w:rPr>
            <w:lang w:bidi="fa-IR"/>
          </w:rPr>
          <w:delText>node</w:delText>
        </w:r>
        <w:r w:rsidR="00BE3E06" w:rsidDel="0040399E">
          <w:rPr>
            <w:lang w:bidi="fa-IR"/>
          </w:rPr>
          <w:delText>s</w:delText>
        </w:r>
        <w:r w:rsidR="007257AA" w:rsidDel="0040399E">
          <w:rPr>
            <w:lang w:bidi="fa-IR"/>
          </w:rPr>
          <w:delText>.</w:delText>
        </w:r>
        <w:r w:rsidR="007257AA" w:rsidRPr="007257AA" w:rsidDel="0040399E">
          <w:rPr>
            <w:lang w:bidi="fa-IR"/>
          </w:rPr>
          <w:delText xml:space="preserve"> </w:delText>
        </w:r>
        <w:r w:rsidR="00E11678" w:rsidDel="0040399E">
          <w:rPr>
            <w:lang w:bidi="fa-IR"/>
          </w:rPr>
          <w:delText>Previous research (</w:delText>
        </w:r>
        <w:r w:rsidR="00E11678" w:rsidRPr="0070553D" w:rsidDel="0040399E">
          <w:rPr>
            <w:color w:val="FF0000"/>
            <w:lang w:bidi="fa-IR"/>
          </w:rPr>
          <w:delText>citation</w:delText>
        </w:r>
        <w:r w:rsidR="00E11678" w:rsidDel="0040399E">
          <w:rPr>
            <w:lang w:bidi="fa-IR"/>
          </w:rPr>
          <w:delText xml:space="preserve">) </w:delText>
        </w:r>
      </w:del>
      <w:del w:id="430" w:author="Cees van Leeuwen" w:date="2020-01-04T16:51:00Z">
        <w:r w:rsidR="00E11678" w:rsidDel="00B332A2">
          <w:rPr>
            <w:lang w:bidi="fa-IR"/>
          </w:rPr>
          <w:delText>and preliminary exploratory simulations suggest that adaptive rewiring on</w:delText>
        </w:r>
      </w:del>
      <w:del w:id="431" w:author="Cees van Leeuwen" w:date="2020-01-04T17:49:00Z">
        <w:r w:rsidR="00E11678" w:rsidDel="0040399E">
          <w:rPr>
            <w:lang w:bidi="fa-IR"/>
          </w:rPr>
          <w:delText xml:space="preserve"> coupled logistic maps </w:delText>
        </w:r>
      </w:del>
      <w:del w:id="432" w:author="Cees van Leeuwen" w:date="2020-01-04T16:51:00Z">
        <w:r w:rsidR="00E11678" w:rsidDel="00B332A2">
          <w:rPr>
            <w:lang w:bidi="fa-IR"/>
          </w:rPr>
          <w:delText>realize best for</w:delText>
        </w:r>
      </w:del>
      <w:del w:id="433" w:author="Cees van Leeuwen" w:date="2020-01-04T17:49:00Z">
        <w:r w:rsidR="00E11678" w:rsidDel="0040399E">
          <w:rPr>
            <w:lang w:bidi="fa-IR"/>
          </w:rPr>
          <w:delText xml:space="preserve"> </w:delText>
        </w:r>
        <m:oMath>
          <m:r>
            <m:rPr>
              <m:sty m:val="p"/>
            </m:rPr>
            <w:rPr>
              <w:rFonts w:ascii="Cambria Math" w:hAnsi="Cambria Math"/>
              <w:lang w:bidi="fa-IR"/>
            </w:rPr>
            <m:t>α</m:t>
          </m:r>
        </m:oMath>
        <w:r w:rsidR="00E11678" w:rsidDel="0040399E">
          <w:rPr>
            <w:lang w:bidi="fa-IR"/>
          </w:rPr>
          <w:delText xml:space="preserve"> and </w:delText>
        </w:r>
        <m:oMath>
          <m:r>
            <m:rPr>
              <m:scr m:val="script"/>
            </m:rPr>
            <w:rPr>
              <w:rFonts w:ascii="Cambria Math" w:hAnsi="Cambria Math"/>
              <w:lang w:bidi="fa-IR"/>
            </w:rPr>
            <m:t>E</m:t>
          </m:r>
        </m:oMath>
        <w:r w:rsidR="00E11678" w:rsidDel="0040399E">
          <w:rPr>
            <w:lang w:bidi="fa-IR"/>
          </w:rPr>
          <w:delText xml:space="preserve"> in the ranges of [1.7-1.9] and [0.3-05], respectively. </w:delText>
        </w:r>
        <w:r w:rsidR="00304F40" w:rsidDel="0040399E">
          <w:rPr>
            <w:lang w:bidi="fa-IR"/>
          </w:rPr>
          <w:delText xml:space="preserve">In this study, </w:delText>
        </w:r>
        <w:r w:rsidR="00AB4545" w:rsidDel="0040399E">
          <w:rPr>
            <w:lang w:bidi="fa-IR"/>
          </w:rPr>
          <w:delText>the midpoint</w:delText>
        </w:r>
        <w:r w:rsidR="00DB7100" w:rsidDel="0040399E">
          <w:rPr>
            <w:lang w:bidi="fa-IR"/>
          </w:rPr>
          <w:delText>s</w:delText>
        </w:r>
        <w:r w:rsidR="00AB4545" w:rsidDel="0040399E">
          <w:rPr>
            <w:lang w:bidi="fa-IR"/>
          </w:rPr>
          <w:delText xml:space="preserve"> of th</w:delText>
        </w:r>
        <w:r w:rsidR="005E3EA0" w:rsidDel="0040399E">
          <w:rPr>
            <w:lang w:bidi="fa-IR"/>
          </w:rPr>
          <w:delText xml:space="preserve">e ranges </w:delText>
        </w:r>
        <w:r w:rsidR="00DB7100" w:rsidDel="0040399E">
          <w:rPr>
            <w:lang w:bidi="fa-IR"/>
          </w:rPr>
          <w:delText>are</w:delText>
        </w:r>
        <w:r w:rsidR="005E3EA0" w:rsidDel="0040399E">
          <w:rPr>
            <w:lang w:bidi="fa-IR"/>
          </w:rPr>
          <w:delText xml:space="preserve"> assumed the baseline values for </w:delText>
        </w:r>
        <w:r w:rsidR="00DB7100" w:rsidDel="0040399E">
          <w:rPr>
            <w:lang w:bidi="fa-IR"/>
          </w:rPr>
          <w:delText>the parameters</w:delText>
        </w:r>
        <w:r w:rsidR="0040727C" w:rsidDel="0040399E">
          <w:rPr>
            <w:lang w:bidi="fa-IR"/>
          </w:rPr>
          <w:delText xml:space="preserve">. </w:delText>
        </w:r>
      </w:del>
      <w:del w:id="434" w:author="Cees van Leeuwen" w:date="2020-01-04T16:52:00Z">
        <w:r w:rsidR="0040727C" w:rsidDel="00B332A2">
          <w:rPr>
            <w:lang w:bidi="fa-IR"/>
          </w:rPr>
          <w:delText>The n</w:delText>
        </w:r>
      </w:del>
      <w:del w:id="435" w:author="Cees van Leeuwen" w:date="2020-01-04T17:49:00Z">
        <w:r w:rsidR="0040727C" w:rsidDel="0040399E">
          <w:rPr>
            <w:lang w:bidi="fa-IR"/>
          </w:rPr>
          <w:delText xml:space="preserve">odes with </w:delText>
        </w:r>
        <w:r w:rsidR="00EB61CA" w:rsidDel="0040399E">
          <w:rPr>
            <w:lang w:bidi="fa-IR"/>
          </w:rPr>
          <w:delText xml:space="preserve">lower and </w:delText>
        </w:r>
        <w:r w:rsidR="00FB261C" w:rsidDel="0040399E">
          <w:rPr>
            <w:lang w:bidi="fa-IR"/>
          </w:rPr>
          <w:delText xml:space="preserve">higher </w:delText>
        </w:r>
        <w:r w:rsidR="0040727C" w:rsidDel="0040399E">
          <w:rPr>
            <w:lang w:bidi="fa-IR"/>
          </w:rPr>
          <w:delText xml:space="preserve">values </w:delText>
        </w:r>
      </w:del>
      <w:del w:id="436" w:author="Cees van Leeuwen" w:date="2020-01-04T16:52:00Z">
        <w:r w:rsidR="00FB261C" w:rsidDel="00B332A2">
          <w:rPr>
            <w:lang w:bidi="fa-IR"/>
          </w:rPr>
          <w:delText xml:space="preserve">in the desired </w:delText>
        </w:r>
        <w:r w:rsidR="00247973" w:rsidDel="00B332A2">
          <w:rPr>
            <w:lang w:bidi="fa-IR"/>
          </w:rPr>
          <w:delText xml:space="preserve">ranges </w:delText>
        </w:r>
      </w:del>
      <w:del w:id="437" w:author="Cees van Leeuwen" w:date="2020-01-04T17:49:00Z">
        <w:r w:rsidR="00247973" w:rsidDel="0040399E">
          <w:rPr>
            <w:lang w:bidi="fa-IR"/>
          </w:rPr>
          <w:delText xml:space="preserve">of </w:delText>
        </w:r>
        <m:oMath>
          <m:r>
            <m:rPr>
              <m:sty m:val="p"/>
            </m:rPr>
            <w:rPr>
              <w:rFonts w:ascii="Cambria Math" w:hAnsi="Cambria Math"/>
              <w:lang w:bidi="fa-IR"/>
            </w:rPr>
            <m:t>α</m:t>
          </m:r>
        </m:oMath>
        <w:r w:rsidR="00EB61CA" w:rsidDel="0040399E">
          <w:rPr>
            <w:lang w:bidi="fa-IR"/>
          </w:rPr>
          <w:delText xml:space="preserve"> and </w:delText>
        </w:r>
        <m:oMath>
          <m:r>
            <m:rPr>
              <m:scr m:val="script"/>
            </m:rPr>
            <w:rPr>
              <w:rFonts w:ascii="Cambria Math" w:hAnsi="Cambria Math"/>
              <w:lang w:bidi="fa-IR"/>
            </w:rPr>
            <m:t>E</m:t>
          </m:r>
        </m:oMath>
        <w:r w:rsidR="00EB61CA" w:rsidDel="0040399E">
          <w:rPr>
            <w:lang w:bidi="fa-IR"/>
          </w:rPr>
          <w:delText xml:space="preserve"> are </w:delText>
        </w:r>
      </w:del>
      <w:del w:id="438" w:author="Cees van Leeuwen" w:date="2020-01-04T16:52:00Z">
        <w:r w:rsidR="00EB61CA" w:rsidDel="00B332A2">
          <w:rPr>
            <w:lang w:bidi="fa-IR"/>
          </w:rPr>
          <w:delText>assumed</w:delText>
        </w:r>
        <w:r w:rsidR="00AE1EC5" w:rsidDel="00B332A2">
          <w:rPr>
            <w:lang w:bidi="fa-IR"/>
          </w:rPr>
          <w:delText xml:space="preserve"> to be</w:delText>
        </w:r>
      </w:del>
      <w:del w:id="439" w:author="Cees van Leeuwen" w:date="2020-01-04T17:49:00Z">
        <w:r w:rsidR="00EB61CA" w:rsidDel="0040399E">
          <w:rPr>
            <w:lang w:bidi="fa-IR"/>
          </w:rPr>
          <w:delText xml:space="preserve"> </w:delText>
        </w:r>
        <w:r w:rsidR="00CF7C89" w:rsidDel="0040399E">
          <w:rPr>
            <w:lang w:bidi="fa-IR"/>
          </w:rPr>
          <w:delText>under-</w:delText>
        </w:r>
        <w:r w:rsidR="00247973" w:rsidDel="0040399E">
          <w:rPr>
            <w:lang w:bidi="fa-IR"/>
          </w:rPr>
          <w:delText xml:space="preserve"> and </w:delText>
        </w:r>
        <w:r w:rsidR="00CF7C89" w:rsidDel="0040399E">
          <w:rPr>
            <w:lang w:bidi="fa-IR"/>
          </w:rPr>
          <w:delText>over</w:delText>
        </w:r>
        <w:r w:rsidR="00247973" w:rsidDel="0040399E">
          <w:rPr>
            <w:lang w:bidi="fa-IR"/>
          </w:rPr>
          <w:delText>-</w:delText>
        </w:r>
        <w:r w:rsidR="00CF7C89" w:rsidDel="0040399E">
          <w:rPr>
            <w:lang w:bidi="fa-IR"/>
          </w:rPr>
          <w:delText xml:space="preserve">turbulent </w:delText>
        </w:r>
        <w:r w:rsidR="00247973" w:rsidDel="0040399E">
          <w:rPr>
            <w:lang w:bidi="fa-IR"/>
          </w:rPr>
          <w:delText xml:space="preserve">and </w:delText>
        </w:r>
        <w:r w:rsidR="00CF7C89" w:rsidDel="0040399E">
          <w:rPr>
            <w:lang w:bidi="fa-IR"/>
          </w:rPr>
          <w:delText>under</w:delText>
        </w:r>
        <w:r w:rsidR="00247973" w:rsidDel="0040399E">
          <w:rPr>
            <w:lang w:bidi="fa-IR"/>
          </w:rPr>
          <w:delText xml:space="preserve">- and </w:delText>
        </w:r>
        <w:r w:rsidR="00CF7C89" w:rsidDel="0040399E">
          <w:rPr>
            <w:lang w:bidi="fa-IR"/>
          </w:rPr>
          <w:delText>over</w:delText>
        </w:r>
        <w:r w:rsidR="00247973" w:rsidDel="0040399E">
          <w:rPr>
            <w:lang w:bidi="fa-IR"/>
          </w:rPr>
          <w:delText>-coupled</w:delText>
        </w:r>
        <w:r w:rsidR="00FB261C" w:rsidDel="0040399E">
          <w:rPr>
            <w:lang w:bidi="fa-IR"/>
          </w:rPr>
          <w:delText>, respectively</w:delText>
        </w:r>
        <w:r w:rsidR="00AE1EC5" w:rsidDel="0040399E">
          <w:rPr>
            <w:lang w:bidi="fa-IR"/>
          </w:rPr>
          <w:delText>.</w:delText>
        </w:r>
      </w:del>
    </w:p>
    <w:p w14:paraId="7614B8A3" w14:textId="77777777" w:rsidR="002019B3" w:rsidDel="0040399E" w:rsidRDefault="00AF1421" w:rsidP="002F43A8">
      <w:pPr>
        <w:rPr>
          <w:del w:id="440" w:author="Cees van Leeuwen" w:date="2020-01-04T17:49:00Z"/>
          <w:lang w:bidi="fa-IR"/>
        </w:rPr>
      </w:pPr>
      <w:del w:id="441" w:author="Cees van Leeuwen" w:date="2020-01-04T17:49:00Z">
        <w:r w:rsidDel="0040399E">
          <w:rPr>
            <w:lang w:bidi="fa-IR"/>
          </w:rPr>
          <w:delText>The</w:delText>
        </w:r>
        <w:r w:rsidR="00A85A5E" w:rsidDel="0040399E">
          <w:rPr>
            <w:lang w:bidi="fa-IR"/>
          </w:rPr>
          <w:delText xml:space="preserve"> </w:delText>
        </w:r>
        <w:r w:rsidR="007C78E7" w:rsidDel="0040399E">
          <w:rPr>
            <w:lang w:bidi="fa-IR"/>
          </w:rPr>
          <w:delText xml:space="preserve">nodes </w:delText>
        </w:r>
        <w:r w:rsidR="00A85A5E" w:rsidDel="0040399E">
          <w:rPr>
            <w:lang w:bidi="fa-IR"/>
          </w:rPr>
          <w:delText>were assigned to two partitions</w:delText>
        </w:r>
      </w:del>
      <w:del w:id="442" w:author="Cees van Leeuwen" w:date="2020-01-04T16:53:00Z">
        <w:r w:rsidR="00A85A5E" w:rsidDel="00B332A2">
          <w:rPr>
            <w:lang w:bidi="fa-IR"/>
          </w:rPr>
          <w:delText xml:space="preserve"> of</w:delText>
        </w:r>
      </w:del>
      <w:del w:id="443" w:author="Cees van Leeuwen" w:date="2020-01-04T17:49:00Z">
        <w:r w:rsidR="00A85A5E" w:rsidDel="0040399E">
          <w:rPr>
            <w:lang w:bidi="fa-IR"/>
          </w:rPr>
          <w:delText xml:space="preserve"> </w:delText>
        </w:r>
        <w:r w:rsidR="00954254" w:rsidDel="0040399E">
          <w:rPr>
            <w:lang w:bidi="fa-IR"/>
          </w:rPr>
          <w:delText>minority (</w:delText>
        </w:r>
        <w:r w:rsidR="00D9127A" w:rsidDel="0040399E">
          <w:rPr>
            <w:lang w:bidi="fa-IR"/>
          </w:rPr>
          <w:delText xml:space="preserve">the first </w:delText>
        </w:r>
        <w:r w:rsidR="00954254" w:rsidDel="0040399E">
          <w:rPr>
            <w:lang w:bidi="fa-IR"/>
          </w:rPr>
          <w:delText>50 nodes) and majority (</w:delText>
        </w:r>
        <w:r w:rsidR="00D9127A" w:rsidDel="0040399E">
          <w:rPr>
            <w:lang w:bidi="fa-IR"/>
          </w:rPr>
          <w:delText xml:space="preserve">the remaining </w:delText>
        </w:r>
        <w:r w:rsidR="00954254" w:rsidDel="0040399E">
          <w:rPr>
            <w:lang w:bidi="fa-IR"/>
          </w:rPr>
          <w:delText>250 nodes)</w:delText>
        </w:r>
        <w:r w:rsidR="005E6986" w:rsidDel="0040399E">
          <w:rPr>
            <w:lang w:bidi="fa-IR"/>
          </w:rPr>
          <w:delText xml:space="preserve">. While keeping the </w:delText>
        </w:r>
        <w:r w:rsidR="003E49BD" w:rsidDel="0040399E">
          <w:rPr>
            <w:lang w:bidi="fa-IR"/>
          </w:rPr>
          <w:delText>parameters of the majority at the baseline</w:delText>
        </w:r>
        <w:r w:rsidR="00356C75" w:rsidDel="0040399E">
          <w:rPr>
            <w:lang w:bidi="fa-IR"/>
          </w:rPr>
          <w:delText xml:space="preserve"> level</w:delText>
        </w:r>
        <w:r w:rsidR="003E49BD" w:rsidDel="0040399E">
          <w:rPr>
            <w:lang w:bidi="fa-IR"/>
          </w:rPr>
          <w:delText xml:space="preserve"> (</w:delTex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51:30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51:300</m:t>
              </m:r>
            </m:sub>
          </m:sSub>
          <m:r>
            <w:rPr>
              <w:rFonts w:ascii="Cambria Math" w:hAnsi="Cambria Math"/>
              <w:lang w:bidi="fa-IR"/>
            </w:rPr>
            <m:t>= 0.4</m:t>
          </m:r>
        </m:oMath>
        <w:r w:rsidR="003E49BD" w:rsidDel="0040399E">
          <w:rPr>
            <w:lang w:bidi="fa-IR"/>
          </w:rPr>
          <w:delText>)</w:delText>
        </w:r>
        <w:r w:rsidR="00954254" w:rsidDel="0040399E">
          <w:rPr>
            <w:lang w:bidi="fa-IR"/>
          </w:rPr>
          <w:delText xml:space="preserve"> </w:delText>
        </w:r>
        <w:r w:rsidR="005752F9" w:rsidDel="0040399E">
          <w:rPr>
            <w:lang w:bidi="fa-IR"/>
          </w:rPr>
          <w:delText xml:space="preserve">five </w:delText>
        </w:r>
        <w:r w:rsidR="00954254" w:rsidDel="0040399E">
          <w:rPr>
            <w:lang w:bidi="fa-IR"/>
          </w:rPr>
          <w:delText>different combinatio</w:delText>
        </w:r>
        <w:r w:rsidR="005752F9" w:rsidDel="0040399E">
          <w:rPr>
            <w:lang w:bidi="fa-IR"/>
          </w:rPr>
          <w:delText>ns of parameters were assigned to the minorities</w:delText>
        </w:r>
        <w:r w:rsidR="00014CA4" w:rsidDel="0040399E">
          <w:rPr>
            <w:lang w:bidi="fa-IR"/>
          </w:rPr>
          <w:delText xml:space="preserve">, each combination called a </w:delText>
        </w:r>
        <w:r w:rsidR="008B073B" w:rsidDel="0040399E">
          <w:rPr>
            <w:lang w:bidi="fa-IR"/>
          </w:rPr>
          <w:delText>"</w:delText>
        </w:r>
        <w:r w:rsidR="00014CA4" w:rsidDel="0040399E">
          <w:rPr>
            <w:lang w:bidi="fa-IR"/>
          </w:rPr>
          <w:delText>family</w:delText>
        </w:r>
        <w:r w:rsidR="008B073B" w:rsidDel="0040399E">
          <w:rPr>
            <w:lang w:bidi="fa-IR"/>
          </w:rPr>
          <w:delText>"</w:delText>
        </w:r>
        <w:r w:rsidR="006F1631" w:rsidDel="0040399E">
          <w:rPr>
            <w:lang w:bidi="fa-IR"/>
          </w:rPr>
          <w:delText>:</w:delText>
        </w:r>
        <w:r w:rsidR="00014CA4" w:rsidDel="0040399E">
          <w:rPr>
            <w:lang w:bidi="fa-IR"/>
          </w:rPr>
          <w:delText xml:space="preserve"> The </w:delText>
        </w:r>
        <w:r w:rsidR="00CF7C89" w:rsidDel="0040399E">
          <w:rPr>
            <w:lang w:bidi="fa-IR"/>
          </w:rPr>
          <w:delText>baseline family</w:delText>
        </w:r>
        <w:r w:rsidR="00014CA4" w:rsidDel="0040399E">
          <w:rPr>
            <w:lang w:bidi="fa-IR"/>
          </w:rPr>
          <w:delText xml:space="preserve"> </w:delText>
        </w:r>
        <w:r w:rsidR="006F1631" w:rsidDel="0040399E">
          <w:rPr>
            <w:lang w:bidi="fa-IR"/>
          </w:rPr>
          <w:delText>(</w:delText>
        </w:r>
        <w:r w:rsidR="00CF7C89" w:rsidDel="0040399E">
          <w:rPr>
            <w:lang w:bidi="fa-IR"/>
          </w:rPr>
          <w:delText xml:space="preserve">BL; </w:delTex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6F1631" w:rsidDel="0040399E">
          <w:rPr>
            <w:lang w:bidi="fa-IR"/>
          </w:rPr>
          <w:delText>)</w:delText>
        </w:r>
        <w:r w:rsidR="002019B3" w:rsidDel="0040399E">
          <w:rPr>
            <w:lang w:bidi="fa-IR"/>
          </w:rPr>
          <w:delText>,</w:delText>
        </w:r>
        <w:r w:rsidR="00A6721F" w:rsidDel="0040399E">
          <w:rPr>
            <w:lang w:bidi="fa-IR"/>
          </w:rPr>
          <w:delText xml:space="preserve"> and the families with</w:delText>
        </w:r>
        <w:r w:rsidR="002019B3" w:rsidDel="0040399E">
          <w:rPr>
            <w:lang w:bidi="fa-IR"/>
          </w:rPr>
          <w:delText xml:space="preserve"> </w:delText>
        </w:r>
        <w:r w:rsidR="004C751D" w:rsidDel="0040399E">
          <w:rPr>
            <w:lang w:bidi="fa-IR"/>
          </w:rPr>
          <w:delText>under-</w:delText>
        </w:r>
        <w:r w:rsidR="00CF7C89" w:rsidDel="0040399E">
          <w:rPr>
            <w:lang w:bidi="fa-IR"/>
          </w:rPr>
          <w:delText xml:space="preserve">turbulent </w:delText>
        </w:r>
        <w:r w:rsidR="0075060F" w:rsidDel="0040399E">
          <w:rPr>
            <w:lang w:bidi="fa-IR"/>
          </w:rPr>
          <w:delText>minority (</w:delText>
        </w:r>
        <w:r w:rsidR="006072E3" w:rsidDel="0040399E">
          <w:rPr>
            <w:lang w:bidi="fa-IR"/>
          </w:rPr>
          <w:delText xml:space="preserve">UT; </w:delTex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7</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75060F" w:rsidDel="0040399E">
          <w:rPr>
            <w:lang w:bidi="fa-IR"/>
          </w:rPr>
          <w:delText xml:space="preserve">), </w:delText>
        </w:r>
        <w:r w:rsidR="004C751D" w:rsidDel="0040399E">
          <w:rPr>
            <w:lang w:bidi="fa-IR"/>
          </w:rPr>
          <w:delText>over-</w:delText>
        </w:r>
        <w:r w:rsidR="00CF7C89" w:rsidRPr="00CF7C89" w:rsidDel="0040399E">
          <w:rPr>
            <w:lang w:bidi="fa-IR"/>
          </w:rPr>
          <w:delText xml:space="preserve"> </w:delText>
        </w:r>
        <w:r w:rsidR="00CF7C89" w:rsidDel="0040399E">
          <w:rPr>
            <w:lang w:bidi="fa-IR"/>
          </w:rPr>
          <w:delText xml:space="preserve">turbulent </w:delText>
        </w:r>
        <w:r w:rsidR="0075060F" w:rsidDel="0040399E">
          <w:rPr>
            <w:lang w:bidi="fa-IR"/>
          </w:rPr>
          <w:delText>family</w:delText>
        </w:r>
        <w:r w:rsidR="00A6721F" w:rsidDel="0040399E">
          <w:rPr>
            <w:lang w:bidi="fa-IR"/>
          </w:rPr>
          <w:delText xml:space="preserve"> (</w:delText>
        </w:r>
        <w:r w:rsidR="006072E3" w:rsidDel="0040399E">
          <w:rPr>
            <w:lang w:bidi="fa-IR"/>
          </w:rPr>
          <w:delText xml:space="preserve">OT; </w:delTex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9</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A6721F" w:rsidDel="0040399E">
          <w:rPr>
            <w:lang w:bidi="fa-IR"/>
          </w:rPr>
          <w:delText xml:space="preserve">), </w:delText>
        </w:r>
        <w:r w:rsidR="004C751D" w:rsidDel="0040399E">
          <w:rPr>
            <w:lang w:bidi="fa-IR"/>
          </w:rPr>
          <w:delText>under-</w:delText>
        </w:r>
        <w:r w:rsidR="00A6721F" w:rsidDel="0040399E">
          <w:rPr>
            <w:lang w:bidi="fa-IR"/>
          </w:rPr>
          <w:delText>coupled minorities</w:delText>
        </w:r>
        <w:r w:rsidR="00FC59DF" w:rsidDel="0040399E">
          <w:rPr>
            <w:lang w:bidi="fa-IR"/>
          </w:rPr>
          <w:delText xml:space="preserve"> (</w:delText>
        </w:r>
        <w:r w:rsidR="006072E3" w:rsidDel="0040399E">
          <w:rPr>
            <w:lang w:bidi="fa-IR"/>
          </w:rPr>
          <w:delText xml:space="preserve">UC; </w:delTex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3</m:t>
          </m:r>
        </m:oMath>
        <w:r w:rsidR="00FC59DF" w:rsidDel="0040399E">
          <w:rPr>
            <w:lang w:bidi="fa-IR"/>
          </w:rPr>
          <w:delText xml:space="preserve">), and </w:delText>
        </w:r>
        <w:r w:rsidR="004C751D" w:rsidDel="0040399E">
          <w:rPr>
            <w:lang w:bidi="fa-IR"/>
          </w:rPr>
          <w:delText>over-</w:delText>
        </w:r>
        <w:r w:rsidR="00FC59DF" w:rsidDel="0040399E">
          <w:rPr>
            <w:lang w:bidi="fa-IR"/>
          </w:rPr>
          <w:delText>coupled minority (</w:delText>
        </w:r>
        <w:r w:rsidR="006072E3" w:rsidDel="0040399E">
          <w:rPr>
            <w:lang w:bidi="fa-IR"/>
          </w:rPr>
          <w:delText xml:space="preserve">OC; </w:delTex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5</m:t>
          </m:r>
        </m:oMath>
        <w:r w:rsidR="00FC59DF" w:rsidRPr="00B332A2" w:rsidDel="0040399E">
          <w:rPr>
            <w:lang w:bidi="fa-IR"/>
          </w:rPr>
          <w:delText>).</w:delText>
        </w:r>
        <w:r w:rsidR="006F4D24" w:rsidRPr="00B332A2" w:rsidDel="0040399E">
          <w:rPr>
            <w:lang w:bidi="fa-IR"/>
          </w:rPr>
          <w:delText xml:space="preserve"> </w:delText>
        </w:r>
        <w:commentRangeStart w:id="444"/>
        <w:commentRangeStart w:id="445"/>
        <w:r w:rsidR="006F4D24" w:rsidRPr="00B332A2" w:rsidDel="0040399E">
          <w:rPr>
            <w:strike/>
            <w:lang w:bidi="fa-IR"/>
            <w:rPrChange w:id="446" w:author="Cees van Leeuwen" w:date="2020-01-04T16:55:00Z">
              <w:rPr>
                <w:lang w:bidi="fa-IR"/>
              </w:rPr>
            </w:rPrChange>
          </w:rPr>
          <w:delText xml:space="preserve">As shown in Figure S2, the logistic maps show stochastic behavior for the three levels chosen for </w:delText>
        </w:r>
        <m:oMath>
          <m:r>
            <m:rPr>
              <m:sty m:val="p"/>
            </m:rPr>
            <w:rPr>
              <w:rFonts w:ascii="Cambria Math" w:hAnsi="Cambria Math"/>
              <w:strike/>
              <w:lang w:bidi="fa-IR"/>
              <w:rPrChange w:id="447" w:author="Cees van Leeuwen" w:date="2020-01-04T16:55:00Z">
                <w:rPr>
                  <w:rFonts w:ascii="Cambria Math" w:hAnsi="Cambria Math"/>
                  <w:lang w:bidi="fa-IR"/>
                </w:rPr>
              </w:rPrChange>
            </w:rPr>
            <m:t>α</m:t>
          </m:r>
        </m:oMath>
        <w:r w:rsidR="006F4D24" w:rsidRPr="00B332A2" w:rsidDel="0040399E">
          <w:rPr>
            <w:strike/>
            <w:lang w:bidi="fa-IR"/>
            <w:rPrChange w:id="448" w:author="Cees van Leeuwen" w:date="2020-01-04T16:55:00Z">
              <w:rPr>
                <w:lang w:bidi="fa-IR"/>
              </w:rPr>
            </w:rPrChange>
          </w:rPr>
          <w:delText xml:space="preserve"> parameter.</w:delText>
        </w:r>
        <w:commentRangeEnd w:id="444"/>
        <w:r w:rsidR="006F4D24" w:rsidRPr="00B332A2" w:rsidDel="0040399E">
          <w:rPr>
            <w:rStyle w:val="CommentReference"/>
            <w:strike/>
            <w:rPrChange w:id="449" w:author="Cees van Leeuwen" w:date="2020-01-04T16:55:00Z">
              <w:rPr>
                <w:rStyle w:val="CommentReference"/>
              </w:rPr>
            </w:rPrChange>
          </w:rPr>
          <w:commentReference w:id="444"/>
        </w:r>
        <w:commentRangeEnd w:id="445"/>
        <w:r w:rsidR="00B332A2" w:rsidRPr="00B332A2" w:rsidDel="0040399E">
          <w:rPr>
            <w:rStyle w:val="CommentReference"/>
            <w:strike/>
            <w:rPrChange w:id="450" w:author="Cees van Leeuwen" w:date="2020-01-04T16:55:00Z">
              <w:rPr>
                <w:rStyle w:val="CommentReference"/>
              </w:rPr>
            </w:rPrChange>
          </w:rPr>
          <w:commentReference w:id="445"/>
        </w:r>
      </w:del>
    </w:p>
    <w:p w14:paraId="13FC4199" w14:textId="77777777" w:rsidR="007A6025" w:rsidRPr="007A6025" w:rsidDel="00B332A2" w:rsidRDefault="0006252D" w:rsidP="001542D1">
      <w:pPr>
        <w:rPr>
          <w:del w:id="451" w:author="Cees van Leeuwen" w:date="2020-01-04T16:57:00Z"/>
          <w:rFonts w:cs="Times New Roman"/>
          <w:lang w:bidi="fa-IR"/>
        </w:rPr>
      </w:pPr>
      <w:del w:id="452" w:author="Cees van Leeuwen" w:date="2020-01-04T16:57:00Z">
        <w:r w:rsidDel="00B332A2">
          <w:rPr>
            <w:lang w:bidi="fa-IR"/>
          </w:rPr>
          <w:delText xml:space="preserve">In each family, </w:delText>
        </w:r>
        <w:r w:rsidR="00156F2E" w:rsidDel="00B332A2">
          <w:rPr>
            <w:lang w:bidi="fa-IR"/>
          </w:rPr>
          <w:delText xml:space="preserve">ten </w:delText>
        </w:r>
        <w:r w:rsidR="006072E3" w:rsidDel="00B332A2">
          <w:rPr>
            <w:lang w:bidi="fa-IR"/>
          </w:rPr>
          <w:delText>models</w:delText>
        </w:r>
        <w:r w:rsidR="00156F2E" w:rsidDel="00B332A2">
          <w:rPr>
            <w:lang w:bidi="fa-IR"/>
          </w:rPr>
          <w:delText xml:space="preserve"> are simulated</w:delText>
        </w:r>
        <w:r w:rsidR="00E13317" w:rsidDel="00B332A2">
          <w:rPr>
            <w:lang w:bidi="fa-IR"/>
          </w:rPr>
          <w:delText xml:space="preserve"> to </w:delText>
        </w:r>
        <w:r w:rsidR="006072E3" w:rsidDel="00B332A2">
          <w:rPr>
            <w:lang w:bidi="fa-IR"/>
          </w:rPr>
          <w:delText xml:space="preserve">ensure </w:delText>
        </w:r>
        <w:r w:rsidR="00160124" w:rsidDel="00B332A2">
          <w:rPr>
            <w:lang w:bidi="fa-IR"/>
          </w:rPr>
          <w:delText xml:space="preserve">the robustness of the </w:delText>
        </w:r>
        <w:r w:rsidR="003512EF" w:rsidDel="00B332A2">
          <w:rPr>
            <w:lang w:bidi="fa-IR"/>
          </w:rPr>
          <w:delText>outcomes</w:delText>
        </w:r>
        <w:r w:rsidR="00156F2E" w:rsidDel="00B332A2">
          <w:rPr>
            <w:lang w:bidi="fa-IR"/>
          </w:rPr>
          <w:delText xml:space="preserve">. The only difference between the </w:delText>
        </w:r>
        <w:r w:rsidR="006072E3" w:rsidDel="00B332A2">
          <w:rPr>
            <w:lang w:bidi="fa-IR"/>
          </w:rPr>
          <w:delText xml:space="preserve">models belonging to the same family is </w:delText>
        </w:r>
        <w:r w:rsidR="00D85414" w:rsidDel="00B332A2">
          <w:rPr>
            <w:lang w:bidi="fa-IR"/>
          </w:rPr>
          <w:delText>in the `round` parameter</w:delText>
        </w:r>
        <w:r w:rsidR="003512EF" w:rsidDel="00B332A2">
          <w:rPr>
            <w:lang w:bidi="fa-IR"/>
          </w:rPr>
          <w:delText>s</w:delText>
        </w:r>
        <w:r w:rsidR="00A332DB" w:rsidDel="00B332A2">
          <w:rPr>
            <w:lang w:bidi="fa-IR"/>
          </w:rPr>
          <w:delText xml:space="preserve"> used to initialize the </w:delText>
        </w:r>
        <w:r w:rsidR="006072E3" w:rsidDel="00B332A2">
          <w:rPr>
            <w:lang w:bidi="fa-IR"/>
          </w:rPr>
          <w:delText>models</w:delText>
        </w:r>
        <w:r w:rsidR="00D85414" w:rsidDel="00B332A2">
          <w:rPr>
            <w:lang w:bidi="fa-IR"/>
          </w:rPr>
          <w:delText xml:space="preserve">. </w:delText>
        </w:r>
        <w:r w:rsidR="003D7A54" w:rsidDel="00B332A2">
          <w:rPr>
            <w:lang w:bidi="fa-IR"/>
          </w:rPr>
          <w:delText xml:space="preserve">The </w:delText>
        </w:r>
        <w:r w:rsidR="006072E3" w:rsidDel="00B332A2">
          <w:rPr>
            <w:lang w:bidi="fa-IR"/>
          </w:rPr>
          <w:delText xml:space="preserve">models </w:delText>
        </w:r>
        <w:r w:rsidR="003D7A54" w:rsidDel="00B332A2">
          <w:rPr>
            <w:lang w:bidi="fa-IR"/>
          </w:rPr>
          <w:delText>across families</w:delText>
        </w:r>
        <w:r w:rsidR="00A332DB" w:rsidDel="00B332A2">
          <w:rPr>
            <w:lang w:bidi="fa-IR"/>
          </w:rPr>
          <w:delText xml:space="preserve"> are matched </w:delText>
        </w:r>
        <w:r w:rsidR="006072E3" w:rsidDel="00B332A2">
          <w:rPr>
            <w:lang w:bidi="fa-IR"/>
          </w:rPr>
          <w:delText xml:space="preserve">by </w:delText>
        </w:r>
        <w:r w:rsidR="00A332DB" w:rsidDel="00B332A2">
          <w:rPr>
            <w:lang w:bidi="fa-IR"/>
          </w:rPr>
          <w:delText>that parameter</w:delText>
        </w:r>
        <w:r w:rsidR="00107CF2" w:rsidDel="00B332A2">
          <w:rPr>
            <w:lang w:bidi="fa-IR"/>
          </w:rPr>
          <w:delText xml:space="preserve">, i.e., the initial network structure and activation values of </w:delText>
        </w:r>
        <w:r w:rsidR="006072E3" w:rsidDel="00B332A2">
          <w:rPr>
            <w:lang w:bidi="fa-IR"/>
          </w:rPr>
          <w:delText xml:space="preserve">round </w:delText>
        </w:r>
        <w:r w:rsidR="001542D1" w:rsidDel="00B332A2">
          <w:rPr>
            <w:lang w:bidi="fa-IR"/>
          </w:rPr>
          <w:delText xml:space="preserve">R </w:delText>
        </w:r>
        <w:r w:rsidR="00C80784" w:rsidDel="00B332A2">
          <w:rPr>
            <w:lang w:bidi="fa-IR"/>
          </w:rPr>
          <w:delText xml:space="preserve">are </w:delText>
        </w:r>
        <w:r w:rsidR="00107CF2" w:rsidDel="00B332A2">
          <w:rPr>
            <w:lang w:bidi="fa-IR"/>
          </w:rPr>
          <w:delText xml:space="preserve">identical </w:delText>
        </w:r>
        <w:r w:rsidR="00C80784" w:rsidDel="00B332A2">
          <w:rPr>
            <w:lang w:bidi="fa-IR"/>
          </w:rPr>
          <w:delText xml:space="preserve">in all families. </w:delText>
        </w:r>
        <w:r w:rsidR="004175AE" w:rsidDel="00B332A2">
          <w:rPr>
            <w:lang w:bidi="fa-IR"/>
          </w:rPr>
          <w:delText xml:space="preserve">With this choice, it is possible to match </w:delText>
        </w:r>
        <w:r w:rsidR="006072E3" w:rsidDel="00B332A2">
          <w:rPr>
            <w:lang w:bidi="fa-IR"/>
          </w:rPr>
          <w:delText xml:space="preserve">models </w:delText>
        </w:r>
        <w:r w:rsidR="004175AE" w:rsidDel="00B332A2">
          <w:rPr>
            <w:lang w:bidi="fa-IR"/>
          </w:rPr>
          <w:delText xml:space="preserve">starting with the same conditions </w:delText>
        </w:r>
        <w:r w:rsidR="00792936" w:rsidDel="00B332A2">
          <w:rPr>
            <w:lang w:bidi="fa-IR"/>
          </w:rPr>
          <w:delText>to</w:delText>
        </w:r>
        <w:r w:rsidR="004175AE" w:rsidDel="00B332A2">
          <w:rPr>
            <w:lang w:bidi="fa-IR"/>
          </w:rPr>
          <w:delText xml:space="preserve"> see </w:delText>
        </w:r>
        <w:r w:rsidR="00092FC8" w:rsidDel="00B332A2">
          <w:rPr>
            <w:lang w:bidi="fa-IR"/>
          </w:rPr>
          <w:delText xml:space="preserve">the effect </w:delText>
        </w:r>
        <w:r w:rsidR="00792936" w:rsidDel="00B332A2">
          <w:rPr>
            <w:lang w:bidi="fa-IR"/>
          </w:rPr>
          <w:delText>of different parameterizations more clearly.</w:delText>
        </w:r>
        <w:r w:rsidR="007A6025" w:rsidRPr="007A6025" w:rsidDel="00B332A2">
          <w:rPr>
            <w:lang w:bidi="fa-IR"/>
          </w:rPr>
          <w:delText xml:space="preserve"> </w:delText>
        </w:r>
      </w:del>
    </w:p>
    <w:p w14:paraId="4F6D5223" w14:textId="77777777" w:rsidR="002D2C42" w:rsidRPr="003A7EDE" w:rsidRDefault="00F27C8E">
      <w:pPr>
        <w:pStyle w:val="Heading2"/>
        <w:rPr>
          <w:lang w:bidi="fa-IR"/>
        </w:rPr>
      </w:pPr>
      <w:r>
        <w:rPr>
          <w:lang w:bidi="fa-IR"/>
        </w:rPr>
        <w:t>Characterizing</w:t>
      </w:r>
      <w:r w:rsidR="003A5B4C">
        <w:rPr>
          <w:lang w:bidi="fa-IR"/>
        </w:rPr>
        <w:t xml:space="preserve"> and comparing</w:t>
      </w:r>
      <w:r>
        <w:rPr>
          <w:lang w:bidi="fa-IR"/>
        </w:rPr>
        <w:t xml:space="preserve"> </w:t>
      </w:r>
      <w:r w:rsidR="003A5B4C">
        <w:rPr>
          <w:lang w:bidi="fa-IR"/>
        </w:rPr>
        <w:t>models</w:t>
      </w:r>
    </w:p>
    <w:p w14:paraId="2FF4F477" w14:textId="77777777" w:rsidR="001E5D73" w:rsidRPr="001E5D73" w:rsidRDefault="001D14AA" w:rsidP="00781B10">
      <w:pPr>
        <w:rPr>
          <w:rFonts w:cs="Times New Roman"/>
          <w:lang w:bidi="fa-IR"/>
        </w:rPr>
      </w:pPr>
      <w:ins w:id="453" w:author="Cees van Leeuwen" w:date="2020-01-04T18:03:00Z">
        <w:r>
          <w:rPr>
            <w:lang w:bidi="fa-IR"/>
          </w:rPr>
          <w:t xml:space="preserve">The state of each model at any given time </w:t>
        </w:r>
        <w:r w:rsidRPr="0047436F">
          <w:rPr>
            <w:i/>
            <w:lang w:bidi="fa-IR"/>
            <w:rPrChange w:id="454" w:author="Cees van Leeuwen" w:date="2020-01-04T18:27:00Z">
              <w:rPr>
                <w:lang w:bidi="fa-IR"/>
              </w:rPr>
            </w:rPrChange>
          </w:rPr>
          <w:t>t</w:t>
        </w:r>
        <w:r>
          <w:rPr>
            <w:lang w:bidi="fa-IR"/>
          </w:rPr>
          <w:t xml:space="preserve"> </w:t>
        </w:r>
      </w:ins>
      <w:del w:id="455" w:author="Cees van Leeuwen" w:date="2020-01-04T18:04:00Z">
        <w:r w:rsidR="001E5D73" w:rsidRPr="001E5D73" w:rsidDel="001D14AA">
          <w:rPr>
            <w:rFonts w:cs="Times New Roman"/>
            <w:lang w:bidi="fa-IR"/>
          </w:rPr>
          <w:delText xml:space="preserve">Each model consists of </w:delText>
        </w:r>
      </w:del>
      <w:del w:id="456" w:author="Cees van Leeuwen" w:date="2020-01-04T18:02:00Z">
        <w:r w:rsidR="001E5D73" w:rsidRPr="001E5D73" w:rsidDel="001D14AA">
          <w:rPr>
            <w:rFonts w:cs="Times New Roman"/>
            <w:lang w:bidi="fa-IR"/>
          </w:rPr>
          <w:delText xml:space="preserve">two sub-models: </w:delText>
        </w:r>
      </w:del>
      <w:del w:id="457" w:author="Cees van Leeuwen" w:date="2020-01-04T18:04:00Z">
        <w:r w:rsidR="001E5D73" w:rsidRPr="001E5D73" w:rsidDel="001D14AA">
          <w:rPr>
            <w:rFonts w:cs="Times New Roman"/>
            <w:lang w:bidi="fa-IR"/>
          </w:rPr>
          <w:delText>a</w:delText>
        </w:r>
      </w:del>
      <w:ins w:id="458" w:author="Cees van Leeuwen" w:date="2020-01-04T18:04:00Z">
        <w:r>
          <w:rPr>
            <w:rFonts w:cs="Times New Roman"/>
            <w:lang w:bidi="fa-IR"/>
          </w:rPr>
          <w:t xml:space="preserve"> is described by </w:t>
        </w:r>
      </w:ins>
      <w:ins w:id="459" w:author="Cees van Leeuwen" w:date="2020-01-04T18:07:00Z">
        <w:r w:rsidR="00151023">
          <w:rPr>
            <w:rFonts w:cs="Times New Roman"/>
            <w:lang w:bidi="fa-IR"/>
          </w:rPr>
          <w:t>adjacency matr</w:t>
        </w:r>
      </w:ins>
      <w:ins w:id="460" w:author="Cees van Leeuwen" w:date="2020-01-04T18:08:00Z">
        <w:r w:rsidR="00151023">
          <w:rPr>
            <w:rFonts w:cs="Times New Roman"/>
            <w:lang w:bidi="fa-IR"/>
          </w:rPr>
          <w:t xml:space="preserve">ix </w:t>
        </w:r>
        <w:r w:rsidR="00151023">
          <w:rPr>
            <w:lang w:bidi="fa-IR"/>
          </w:rPr>
          <w:t>(</w:t>
        </w:r>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t</m:t>
              </m:r>
            </m:sub>
          </m:sSub>
          <m:r>
            <w:rPr>
              <w:rFonts w:ascii="Cambria Math" w:hAnsi="Cambria Math"/>
              <w:lang w:bidi="fa-IR"/>
            </w:rPr>
            <m:t>)</m:t>
          </m:r>
        </m:oMath>
      </w:ins>
      <w:del w:id="461" w:author="Cees van Leeuwen" w:date="2020-01-04T18:07:00Z">
        <w:r w:rsidR="001E5D73" w:rsidRPr="001E5D73" w:rsidDel="00151023">
          <w:rPr>
            <w:rFonts w:cs="Times New Roman"/>
            <w:lang w:bidi="fa-IR"/>
          </w:rPr>
          <w:delText xml:space="preserve"> binary network</w:delText>
        </w:r>
      </w:del>
      <w:r w:rsidR="001E5D73" w:rsidRPr="001E5D73">
        <w:rPr>
          <w:rFonts w:cs="Times New Roman"/>
          <w:lang w:bidi="fa-IR"/>
        </w:rPr>
        <w:t xml:space="preserve"> </w:t>
      </w:r>
      <w:del w:id="462" w:author="Cees van Leeuwen" w:date="2020-01-04T18:03:00Z">
        <w:r w:rsidR="001E5D73" w:rsidRPr="001E5D73" w:rsidDel="001D14AA">
          <w:rPr>
            <w:rFonts w:cs="Times New Roman"/>
            <w:lang w:bidi="fa-IR"/>
          </w:rPr>
          <w:delText xml:space="preserve">of node connectivities </w:delText>
        </w:r>
      </w:del>
      <w:r w:rsidR="001E5D73" w:rsidRPr="001E5D73">
        <w:rPr>
          <w:rFonts w:cs="Times New Roman"/>
          <w:lang w:bidi="fa-IR"/>
        </w:rPr>
        <w:t>(henceforth, "anatomical connectivity")</w:t>
      </w:r>
      <w:r w:rsidR="00781B10">
        <w:rPr>
          <w:rFonts w:cs="Times New Roman"/>
          <w:lang w:bidi="fa-IR"/>
        </w:rPr>
        <w:t xml:space="preserve"> which is subject to adaptive rewiring</w:t>
      </w:r>
      <w:r w:rsidR="001E5D73" w:rsidRPr="001E5D73">
        <w:rPr>
          <w:rFonts w:cs="Times New Roman"/>
          <w:lang w:bidi="fa-IR"/>
        </w:rPr>
        <w:t xml:space="preserve">, and </w:t>
      </w:r>
      <w:del w:id="463" w:author="Cees van Leeuwen" w:date="2020-01-04T18:22:00Z">
        <w:r w:rsidR="001E5D73" w:rsidRPr="001E5D73" w:rsidDel="000F7258">
          <w:rPr>
            <w:rFonts w:cs="Times New Roman"/>
            <w:lang w:bidi="fa-IR"/>
          </w:rPr>
          <w:delText>a set of coupled logistic maps for its nodes' activities.</w:delText>
        </w:r>
        <w:r w:rsidR="001E5D73" w:rsidDel="000F7258">
          <w:rPr>
            <w:rFonts w:cs="Times New Roman"/>
            <w:lang w:bidi="fa-IR"/>
          </w:rPr>
          <w:delText xml:space="preserve"> </w:delText>
        </w:r>
        <w:r w:rsidR="001E5D73" w:rsidDel="000F7258">
          <w:rPr>
            <w:lang w:bidi="fa-IR"/>
          </w:rPr>
          <w:delText xml:space="preserve">Thus, </w:delText>
        </w:r>
      </w:del>
      <w:del w:id="464" w:author="Cees van Leeuwen" w:date="2020-01-04T18:03:00Z">
        <w:r w:rsidR="001E5D73" w:rsidDel="001D14AA">
          <w:rPr>
            <w:lang w:bidi="fa-IR"/>
          </w:rPr>
          <w:delText xml:space="preserve">the state of each model at any given time t </w:delText>
        </w:r>
      </w:del>
      <w:del w:id="465" w:author="Cees van Leeuwen" w:date="2020-01-04T18:22:00Z">
        <w:r w:rsidR="001E5D73" w:rsidDel="000F7258">
          <w:rPr>
            <w:lang w:bidi="fa-IR"/>
          </w:rPr>
          <w:delText>can be described by its anatomical connectivity matrix (</w:delText>
        </w:r>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t</m:t>
              </m:r>
            </m:sub>
          </m:sSub>
          <m:r>
            <w:rPr>
              <w:rFonts w:ascii="Cambria Math" w:hAnsi="Cambria Math"/>
              <w:lang w:bidi="fa-IR"/>
            </w:rPr>
            <m:t>)</m:t>
          </m:r>
        </m:oMath>
        <w:r w:rsidR="001E5D73" w:rsidDel="000F7258">
          <w:rPr>
            <w:iCs/>
            <w:lang w:bidi="fa-IR"/>
          </w:rPr>
          <w:delText xml:space="preserve"> </w:delText>
        </w:r>
        <w:r w:rsidR="001E5D73" w:rsidDel="000F7258">
          <w:rPr>
            <w:lang w:bidi="fa-IR"/>
          </w:rPr>
          <w:delText>and the node</w:delText>
        </w:r>
      </w:del>
      <w:ins w:id="466" w:author="Cees van Leeuwen" w:date="2020-01-04T18:22:00Z">
        <w:r w:rsidR="000F7258">
          <w:rPr>
            <w:rFonts w:cs="Times New Roman"/>
            <w:lang w:bidi="fa-IR"/>
          </w:rPr>
          <w:t>the vector o</w:t>
        </w:r>
      </w:ins>
      <w:ins w:id="467" w:author="Cees van Leeuwen" w:date="2020-01-04T18:23:00Z">
        <w:r w:rsidR="000F7258">
          <w:rPr>
            <w:rFonts w:cs="Times New Roman"/>
            <w:lang w:bidi="fa-IR"/>
          </w:rPr>
          <w:t xml:space="preserve">f </w:t>
        </w:r>
      </w:ins>
      <w:del w:id="468" w:author="Cees van Leeuwen" w:date="2020-01-04T18:23:00Z">
        <w:r w:rsidR="001E5D73" w:rsidDel="000F7258">
          <w:rPr>
            <w:lang w:bidi="fa-IR"/>
          </w:rPr>
          <w:delText xml:space="preserve"> </w:delText>
        </w:r>
      </w:del>
      <w:r w:rsidR="001E5D73">
        <w:rPr>
          <w:lang w:bidi="fa-IR"/>
        </w:rPr>
        <w:t>activ</w:t>
      </w:r>
      <w:del w:id="469" w:author="Cees van Leeuwen" w:date="2020-01-04T18:25:00Z">
        <w:r w:rsidR="001E5D73" w:rsidDel="000F7258">
          <w:rPr>
            <w:lang w:bidi="fa-IR"/>
          </w:rPr>
          <w:delText>it</w:delText>
        </w:r>
      </w:del>
      <w:ins w:id="470" w:author="Cees van Leeuwen" w:date="2020-01-04T18:23:00Z">
        <w:r w:rsidR="000F7258">
          <w:rPr>
            <w:lang w:bidi="fa-IR"/>
          </w:rPr>
          <w:t>ation values</w:t>
        </w:r>
      </w:ins>
      <w:del w:id="471" w:author="Cees van Leeuwen" w:date="2020-01-04T18:23:00Z">
        <w:r w:rsidR="001E5D73" w:rsidDel="000F7258">
          <w:rPr>
            <w:lang w:bidi="fa-IR"/>
          </w:rPr>
          <w:delText>ies</w:delText>
        </w:r>
      </w:del>
      <w:r w:rsidR="001E5D73">
        <w:rPr>
          <w:lang w:bidi="fa-IR"/>
        </w:rPr>
        <w:t>, (</w:t>
      </w:r>
      <m:oMath>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oMath>
      <w:r w:rsidR="001E5D73">
        <w:rPr>
          <w:iCs/>
          <w:lang w:bidi="fa-IR"/>
        </w:rPr>
        <w:t>)</w:t>
      </w:r>
      <w:r w:rsidR="001E5D73" w:rsidRPr="001E5D73">
        <w:rPr>
          <w:rFonts w:cs="Times New Roman"/>
          <w:lang w:bidi="fa-IR"/>
        </w:rPr>
        <w:t xml:space="preserve">. </w:t>
      </w:r>
      <w:del w:id="472" w:author="Cees van Leeuwen" w:date="2020-01-04T18:23:00Z">
        <w:r w:rsidR="001E5D73" w:rsidRPr="001E5D73" w:rsidDel="000F7258">
          <w:rPr>
            <w:rFonts w:cs="Times New Roman"/>
            <w:lang w:bidi="fa-IR"/>
          </w:rPr>
          <w:delText>One can also define another network for</w:delText>
        </w:r>
      </w:del>
      <w:ins w:id="473" w:author="Cees van Leeuwen" w:date="2020-01-04T18:24:00Z">
        <w:r w:rsidR="000F7258">
          <w:rPr>
            <w:rFonts w:cs="Times New Roman"/>
            <w:lang w:bidi="fa-IR"/>
          </w:rPr>
          <w:t>Model</w:t>
        </w:r>
      </w:ins>
      <w:r w:rsidR="001E5D73" w:rsidRPr="001E5D73">
        <w:rPr>
          <w:rFonts w:cs="Times New Roman"/>
          <w:lang w:bidi="fa-IR"/>
        </w:rPr>
        <w:t xml:space="preserve"> "functional connectivity"</w:t>
      </w:r>
      <w:ins w:id="474" w:author="Cees van Leeuwen" w:date="2020-01-04T18:27:00Z">
        <w:r w:rsidR="0047436F">
          <w:rPr>
            <w:rFonts w:cs="Times New Roman"/>
            <w:lang w:bidi="fa-IR"/>
          </w:rPr>
          <w:t xml:space="preserve"> at </w:t>
        </w:r>
        <w:r w:rsidR="0047436F" w:rsidRPr="0047436F">
          <w:rPr>
            <w:rFonts w:cs="Times New Roman"/>
            <w:i/>
            <w:lang w:bidi="fa-IR"/>
            <w:rPrChange w:id="475" w:author="Cees van Leeuwen" w:date="2020-01-04T18:27:00Z">
              <w:rPr>
                <w:rFonts w:cs="Times New Roman"/>
                <w:lang w:bidi="fa-IR"/>
              </w:rPr>
            </w:rPrChange>
          </w:rPr>
          <w:t>t</w:t>
        </w:r>
      </w:ins>
      <w:r w:rsidR="001E5D73" w:rsidRPr="0047436F">
        <w:rPr>
          <w:rFonts w:cs="Times New Roman"/>
          <w:i/>
          <w:lang w:bidi="fa-IR"/>
          <w:rPrChange w:id="476" w:author="Cees van Leeuwen" w:date="2020-01-04T18:27:00Z">
            <w:rPr>
              <w:rFonts w:cs="Times New Roman"/>
              <w:lang w:bidi="fa-IR"/>
            </w:rPr>
          </w:rPrChange>
        </w:rPr>
        <w:t xml:space="preserve"> </w:t>
      </w:r>
      <w:del w:id="477" w:author="Cees van Leeuwen" w:date="2020-01-04T18:24:00Z">
        <w:r w:rsidR="001E5D73" w:rsidRPr="001E5D73" w:rsidDel="000F7258">
          <w:rPr>
            <w:rFonts w:cs="Times New Roman"/>
            <w:lang w:bidi="fa-IR"/>
          </w:rPr>
          <w:delText>of nodes</w:delText>
        </w:r>
      </w:del>
      <w:ins w:id="478" w:author="Cees van Leeuwen" w:date="2020-01-04T18:24:00Z">
        <w:r w:rsidR="000F7258">
          <w:rPr>
            <w:rFonts w:cs="Times New Roman"/>
            <w:lang w:bidi="fa-IR"/>
          </w:rPr>
          <w:t>is defined</w:t>
        </w:r>
      </w:ins>
      <w:r w:rsidR="001E5D73" w:rsidRPr="001E5D73">
        <w:rPr>
          <w:rFonts w:cs="Times New Roman"/>
          <w:lang w:bidi="fa-IR"/>
        </w:rPr>
        <w:t xml:space="preserve"> by </w:t>
      </w:r>
      <w:del w:id="479" w:author="Cees van Leeuwen" w:date="2020-01-04T18:25:00Z">
        <w:r w:rsidR="001E5D73" w:rsidRPr="001E5D73" w:rsidDel="000F7258">
          <w:rPr>
            <w:rFonts w:cs="Times New Roman"/>
            <w:lang w:bidi="fa-IR"/>
          </w:rPr>
          <w:delText xml:space="preserve">calculating </w:delText>
        </w:r>
      </w:del>
      <w:ins w:id="480" w:author="Cees van Leeuwen" w:date="2020-01-04T18:25:00Z">
        <w:r w:rsidR="000F7258">
          <w:rPr>
            <w:rFonts w:cs="Times New Roman"/>
            <w:lang w:bidi="fa-IR"/>
          </w:rPr>
          <w:t>the</w:t>
        </w:r>
        <w:r w:rsidR="000F7258" w:rsidRPr="001E5D73">
          <w:rPr>
            <w:rFonts w:cs="Times New Roman"/>
            <w:lang w:bidi="fa-IR"/>
          </w:rPr>
          <w:t xml:space="preserve"> </w:t>
        </w:r>
      </w:ins>
      <w:ins w:id="481" w:author="Cees van Leeuwen" w:date="2020-01-04T18:26:00Z">
        <w:r w:rsidR="0047436F">
          <w:rPr>
            <w:rFonts w:cs="Times New Roman"/>
            <w:lang w:bidi="fa-IR"/>
          </w:rPr>
          <w:t xml:space="preserve">momentary </w:t>
        </w:r>
      </w:ins>
      <w:r w:rsidR="001E5D73" w:rsidRPr="001E5D73">
        <w:rPr>
          <w:rFonts w:cs="Times New Roman"/>
          <w:lang w:bidi="fa-IR"/>
        </w:rPr>
        <w:t>pairwise differences of node activ</w:t>
      </w:r>
      <w:ins w:id="482" w:author="Cees van Leeuwen" w:date="2020-01-04T18:27:00Z">
        <w:r w:rsidR="0047436F">
          <w:rPr>
            <w:rFonts w:cs="Times New Roman"/>
            <w:lang w:bidi="fa-IR"/>
          </w:rPr>
          <w:t>at</w:t>
        </w:r>
      </w:ins>
      <w:del w:id="483" w:author="Cees van Leeuwen" w:date="2020-01-04T18:27:00Z">
        <w:r w:rsidR="001E5D73" w:rsidRPr="001E5D73" w:rsidDel="0047436F">
          <w:rPr>
            <w:rFonts w:cs="Times New Roman"/>
            <w:lang w:bidi="fa-IR"/>
          </w:rPr>
          <w:delText>it</w:delText>
        </w:r>
      </w:del>
      <w:ins w:id="484" w:author="Cees van Leeuwen" w:date="2020-01-04T18:25:00Z">
        <w:r w:rsidR="0047436F">
          <w:rPr>
            <w:rFonts w:cs="Times New Roman"/>
            <w:lang w:bidi="fa-IR"/>
          </w:rPr>
          <w:t>ion values</w:t>
        </w:r>
      </w:ins>
      <w:ins w:id="485" w:author="Cees van Leeuwen" w:date="2020-01-04T18:26:00Z">
        <w:r w:rsidR="0047436F">
          <w:rPr>
            <w:rFonts w:cs="Times New Roman"/>
            <w:lang w:bidi="fa-IR"/>
          </w:rPr>
          <w:t>.</w:t>
        </w:r>
      </w:ins>
      <w:del w:id="486" w:author="Cees van Leeuwen" w:date="2020-01-04T18:25:00Z">
        <w:r w:rsidR="001E5D73" w:rsidRPr="001E5D73" w:rsidDel="0047436F">
          <w:rPr>
            <w:rFonts w:cs="Times New Roman"/>
            <w:lang w:bidi="fa-IR"/>
          </w:rPr>
          <w:delText>ies</w:delText>
        </w:r>
      </w:del>
      <w:r w:rsidR="001E5D73" w:rsidRPr="001E5D73">
        <w:rPr>
          <w:rFonts w:cs="Times New Roman"/>
          <w:lang w:bidi="fa-IR"/>
        </w:rPr>
        <w:t xml:space="preserve"> </w:t>
      </w:r>
      <w:del w:id="487" w:author="Cees van Leeuwen" w:date="2020-01-04T18:26:00Z">
        <w:r w:rsidR="001E5D73" w:rsidRPr="001E5D73" w:rsidDel="0047436F">
          <w:rPr>
            <w:rFonts w:cs="Times New Roman"/>
            <w:lang w:bidi="fa-IR"/>
          </w:rPr>
          <w:delText xml:space="preserve">at each time to </w:delText>
        </w:r>
        <w:commentRangeStart w:id="488"/>
        <w:r w:rsidR="001E5D73" w:rsidRPr="001E5D73" w:rsidDel="0047436F">
          <w:rPr>
            <w:rFonts w:cs="Times New Roman"/>
            <w:lang w:bidi="fa-IR"/>
          </w:rPr>
          <w:delText xml:space="preserve">approximate </w:delText>
        </w:r>
        <w:commentRangeEnd w:id="488"/>
        <w:r w:rsidR="00781B10" w:rsidDel="0047436F">
          <w:rPr>
            <w:rStyle w:val="CommentReference"/>
          </w:rPr>
          <w:commentReference w:id="488"/>
        </w:r>
        <w:r w:rsidR="001E5D73" w:rsidRPr="001E5D73" w:rsidDel="0047436F">
          <w:rPr>
            <w:rFonts w:cs="Times New Roman"/>
            <w:lang w:bidi="fa-IR"/>
          </w:rPr>
          <w:delText xml:space="preserve">momentarily synchrony among the oscillators. </w:delText>
        </w:r>
      </w:del>
      <w:del w:id="489" w:author="Cees van Leeuwen" w:date="2020-01-04T18:28:00Z">
        <w:r w:rsidR="001E5D73" w:rsidRPr="001E5D73" w:rsidDel="0047436F">
          <w:rPr>
            <w:rFonts w:cs="Times New Roman"/>
            <w:lang w:bidi="fa-IR"/>
          </w:rPr>
          <w:delText>The functional connectivity is a weighted network and can be summarized by its 300X300 adjacency matrix $A_t$. From a mathematical point of view, $M$ and $A$ are both undirected networks, one with binary edges and one with weighted edges. Thus, we can</w:delText>
        </w:r>
        <w:r w:rsidR="001E5D73" w:rsidRPr="001E5D73" w:rsidDel="0047436F">
          <w:rPr>
            <w:rFonts w:cs="Times New Roman"/>
          </w:rPr>
          <w:delText xml:space="preserve"> </w:delText>
        </w:r>
        <w:r w:rsidR="001E5D73" w:rsidRPr="001E5D73" w:rsidDel="0047436F">
          <w:rPr>
            <w:rFonts w:cs="Times New Roman"/>
            <w:lang w:bidi="fa-IR"/>
          </w:rPr>
          <w:delText>use the same methods of network characterization and comparisons for both anatomical and functional connectivities.</w:delText>
        </w:r>
      </w:del>
    </w:p>
    <w:p w14:paraId="63533459" w14:textId="77777777" w:rsidR="004A30DC" w:rsidRPr="00BE0CC8" w:rsidRDefault="001E5D73">
      <w:pPr>
        <w:rPr>
          <w:rFonts w:cs="Times New Roman"/>
          <w:lang w:bidi="fa-IR"/>
        </w:rPr>
      </w:pPr>
      <w:commentRangeStart w:id="490"/>
      <w:del w:id="491" w:author="Cees van Leeuwen" w:date="2020-01-04T18:29:00Z">
        <w:r w:rsidRPr="001E5D73" w:rsidDel="0047436F">
          <w:rPr>
            <w:rFonts w:cs="Times New Roman"/>
            <w:lang w:bidi="fa-IR"/>
          </w:rPr>
          <w:delText xml:space="preserve">In this study, </w:delText>
        </w:r>
      </w:del>
      <w:r w:rsidRPr="001E5D73">
        <w:rPr>
          <w:rFonts w:cs="Times New Roman"/>
          <w:lang w:bidi="fa-IR"/>
        </w:rPr>
        <w:t xml:space="preserve">we primarily seeks to answer questions about the structure of the networks under certain parameterizations of </w:t>
      </w:r>
      <m:oMath>
        <m:r>
          <m:rPr>
            <m:sty m:val="p"/>
          </m:rPr>
          <w:rPr>
            <w:rFonts w:ascii="Cambria Math" w:hAnsi="Cambria Math" w:cs="Times New Roman"/>
            <w:lang w:bidi="fa-IR"/>
          </w:rPr>
          <m:t>α</m:t>
        </m:r>
      </m:oMath>
      <w:r w:rsidRPr="001E5D73">
        <w:rPr>
          <w:rFonts w:cs="Times New Roman"/>
          <w:lang w:bidi="fa-IR"/>
        </w:rPr>
        <w:t xml:space="preserve"> and </w:t>
      </w:r>
      <m:oMath>
        <m:r>
          <m:rPr>
            <m:scr m:val="script"/>
          </m:rPr>
          <w:rPr>
            <w:rFonts w:ascii="Cambria Math" w:hAnsi="Cambria Math" w:cs="Times New Roman"/>
            <w:lang w:bidi="fa-IR"/>
          </w:rPr>
          <m:t>E</m:t>
        </m:r>
      </m:oMath>
      <w:r w:rsidRPr="001E5D73">
        <w:rPr>
          <w:rFonts w:cs="Times New Roman"/>
          <w:lang w:bidi="fa-IR"/>
        </w:rPr>
        <w:t xml:space="preserve">. </w:t>
      </w:r>
      <w:commentRangeEnd w:id="490"/>
      <w:r w:rsidR="0047436F">
        <w:rPr>
          <w:rStyle w:val="CommentReference"/>
        </w:rPr>
        <w:commentReference w:id="490"/>
      </w:r>
      <w:commentRangeStart w:id="492"/>
      <w:r w:rsidR="00380543" w:rsidRPr="0047436F">
        <w:rPr>
          <w:rFonts w:cs="Times New Roman"/>
          <w:strike/>
          <w:lang w:bidi="fa-IR"/>
          <w:rPrChange w:id="493" w:author="Cees van Leeuwen" w:date="2020-01-04T18:30:00Z">
            <w:rPr>
              <w:rFonts w:cs="Times New Roman"/>
              <w:lang w:bidi="fa-IR"/>
            </w:rPr>
          </w:rPrChange>
        </w:rPr>
        <w:t>To characterize our models,</w:t>
      </w:r>
      <w:r w:rsidRPr="0047436F">
        <w:rPr>
          <w:rFonts w:cs="Times New Roman"/>
          <w:strike/>
          <w:lang w:bidi="fa-IR"/>
          <w:rPrChange w:id="494" w:author="Cees van Leeuwen" w:date="2020-01-04T18:30:00Z">
            <w:rPr>
              <w:rFonts w:cs="Times New Roman"/>
              <w:lang w:bidi="fa-IR"/>
            </w:rPr>
          </w:rPrChange>
        </w:rPr>
        <w:t xml:space="preserve"> we focus on </w:t>
      </w:r>
      <w:r w:rsidR="00380543" w:rsidRPr="0047436F">
        <w:rPr>
          <w:rFonts w:cs="Times New Roman"/>
          <w:strike/>
          <w:lang w:bidi="fa-IR"/>
          <w:rPrChange w:id="495" w:author="Cees van Leeuwen" w:date="2020-01-04T18:30:00Z">
            <w:rPr>
              <w:rFonts w:cs="Times New Roman"/>
              <w:lang w:bidi="fa-IR"/>
            </w:rPr>
          </w:rPrChange>
        </w:rPr>
        <w:t>anatomical connectivities</w:t>
      </w:r>
      <w:r w:rsidRPr="0047436F">
        <w:rPr>
          <w:rFonts w:cs="Times New Roman"/>
          <w:strike/>
          <w:lang w:bidi="fa-IR"/>
          <w:rPrChange w:id="496" w:author="Cees van Leeuwen" w:date="2020-01-04T18:30:00Z">
            <w:rPr>
              <w:rFonts w:cs="Times New Roman"/>
              <w:lang w:bidi="fa-IR"/>
            </w:rPr>
          </w:rPrChange>
        </w:rPr>
        <w:t xml:space="preserve">. However, </w:t>
      </w:r>
      <w:r w:rsidR="00781B10" w:rsidRPr="0047436F">
        <w:rPr>
          <w:rFonts w:cs="Times New Roman"/>
          <w:strike/>
          <w:lang w:bidi="fa-IR"/>
          <w:rPrChange w:id="497" w:author="Cees van Leeuwen" w:date="2020-01-04T18:30:00Z">
            <w:rPr>
              <w:rFonts w:cs="Times New Roman"/>
              <w:lang w:bidi="fa-IR"/>
            </w:rPr>
          </w:rPrChange>
        </w:rPr>
        <w:t>when comparing families of models</w:t>
      </w:r>
      <w:r w:rsidR="00380543" w:rsidRPr="0047436F">
        <w:rPr>
          <w:strike/>
          <w:lang w:bidi="fa-IR"/>
          <w:rPrChange w:id="498" w:author="Cees van Leeuwen" w:date="2020-01-04T18:30:00Z">
            <w:rPr>
              <w:lang w:bidi="fa-IR"/>
            </w:rPr>
          </w:rPrChange>
        </w:rPr>
        <w:t xml:space="preserve">—which is, as we will see, crucial for </w:t>
      </w:r>
      <w:r w:rsidR="00781B10" w:rsidRPr="0047436F">
        <w:rPr>
          <w:strike/>
          <w:lang w:bidi="fa-IR"/>
          <w:rPrChange w:id="499" w:author="Cees van Leeuwen" w:date="2020-01-04T18:30:00Z">
            <w:rPr>
              <w:lang w:bidi="fa-IR"/>
            </w:rPr>
          </w:rPrChange>
        </w:rPr>
        <w:t>draw</w:t>
      </w:r>
      <w:r w:rsidR="00380543" w:rsidRPr="0047436F">
        <w:rPr>
          <w:strike/>
          <w:lang w:bidi="fa-IR"/>
          <w:rPrChange w:id="500" w:author="Cees van Leeuwen" w:date="2020-01-04T18:30:00Z">
            <w:rPr>
              <w:lang w:bidi="fa-IR"/>
            </w:rPr>
          </w:rPrChange>
        </w:rPr>
        <w:t>ing</w:t>
      </w:r>
      <w:r w:rsidR="00781B10" w:rsidRPr="0047436F">
        <w:rPr>
          <w:strike/>
          <w:lang w:bidi="fa-IR"/>
          <w:rPrChange w:id="501" w:author="Cees van Leeuwen" w:date="2020-01-04T18:30:00Z">
            <w:rPr>
              <w:lang w:bidi="fa-IR"/>
            </w:rPr>
          </w:rPrChange>
        </w:rPr>
        <w:t xml:space="preserve"> general conclusions about the effect of </w:t>
      </w:r>
      <w:r w:rsidR="00380543" w:rsidRPr="0047436F">
        <w:rPr>
          <w:strike/>
          <w:lang w:bidi="fa-IR"/>
          <w:rPrChange w:id="502" w:author="Cees van Leeuwen" w:date="2020-01-04T18:30:00Z">
            <w:rPr>
              <w:lang w:bidi="fa-IR"/>
            </w:rPr>
          </w:rPrChange>
        </w:rPr>
        <w:t>different parameterizations—</w:t>
      </w:r>
      <w:r w:rsidRPr="0047436F">
        <w:rPr>
          <w:rFonts w:cs="Times New Roman"/>
          <w:strike/>
          <w:lang w:bidi="fa-IR"/>
          <w:rPrChange w:id="503" w:author="Cees van Leeuwen" w:date="2020-01-04T18:30:00Z">
            <w:rPr>
              <w:rFonts w:cs="Times New Roman"/>
              <w:lang w:bidi="fa-IR"/>
            </w:rPr>
          </w:rPrChange>
        </w:rPr>
        <w:t>we apply our methods to both anatomical and functional connectivities</w:t>
      </w:r>
      <w:r w:rsidR="00380543" w:rsidRPr="0047436F">
        <w:rPr>
          <w:rFonts w:cs="Times New Roman"/>
          <w:strike/>
          <w:lang w:bidi="fa-IR"/>
          <w:rPrChange w:id="504" w:author="Cees van Leeuwen" w:date="2020-01-04T18:30:00Z">
            <w:rPr>
              <w:rFonts w:cs="Times New Roman"/>
              <w:lang w:bidi="fa-IR"/>
            </w:rPr>
          </w:rPrChange>
        </w:rPr>
        <w:t xml:space="preserve"> </w:t>
      </w:r>
      <w:r w:rsidR="00380543" w:rsidRPr="0047436F">
        <w:rPr>
          <w:strike/>
          <w:lang w:bidi="fa-IR"/>
          <w:rPrChange w:id="505" w:author="Cees van Leeuwen" w:date="2020-01-04T18:30:00Z">
            <w:rPr>
              <w:lang w:bidi="fa-IR"/>
            </w:rPr>
          </w:rPrChange>
        </w:rPr>
        <w:t>and define measures to quantify (dis)similarities among the evolved models.</w:t>
      </w:r>
      <w:commentRangeEnd w:id="492"/>
      <w:r w:rsidR="0047436F">
        <w:rPr>
          <w:rStyle w:val="CommentReference"/>
        </w:rPr>
        <w:commentReference w:id="492"/>
      </w:r>
    </w:p>
    <w:p w14:paraId="0A0C203D" w14:textId="77777777" w:rsidR="00AA48ED" w:rsidRDefault="00851958" w:rsidP="00851958">
      <w:pPr>
        <w:pStyle w:val="Heading3"/>
        <w:rPr>
          <w:lang w:bidi="fa-IR"/>
        </w:rPr>
      </w:pPr>
      <w:r>
        <w:rPr>
          <w:lang w:bidi="fa-IR"/>
        </w:rPr>
        <w:t xml:space="preserve">Qualitative </w:t>
      </w:r>
      <w:r w:rsidR="00F27C8E">
        <w:rPr>
          <w:lang w:bidi="fa-IR"/>
        </w:rPr>
        <w:t>description</w:t>
      </w:r>
      <w:r w:rsidR="0059020E">
        <w:rPr>
          <w:lang w:bidi="fa-IR"/>
        </w:rPr>
        <w:t xml:space="preserve"> </w:t>
      </w:r>
      <w:r>
        <w:rPr>
          <w:lang w:bidi="fa-IR"/>
        </w:rPr>
        <w:t xml:space="preserve">of </w:t>
      </w:r>
      <w:r w:rsidR="00F27C8E">
        <w:rPr>
          <w:lang w:bidi="fa-IR"/>
        </w:rPr>
        <w:t xml:space="preserve">network </w:t>
      </w:r>
      <w:r>
        <w:rPr>
          <w:lang w:bidi="fa-IR"/>
        </w:rPr>
        <w:t>structure</w:t>
      </w:r>
      <w:r w:rsidR="00F27C8E">
        <w:rPr>
          <w:lang w:bidi="fa-IR"/>
        </w:rPr>
        <w:t>s</w:t>
      </w:r>
      <w:r>
        <w:rPr>
          <w:lang w:bidi="fa-IR"/>
        </w:rPr>
        <w:t>.</w:t>
      </w:r>
    </w:p>
    <w:p w14:paraId="0E3D78D7" w14:textId="77777777" w:rsidR="00851958" w:rsidRDefault="0047436F" w:rsidP="002F43A8">
      <w:pPr>
        <w:rPr>
          <w:lang w:bidi="fa-IR"/>
        </w:rPr>
      </w:pPr>
      <w:ins w:id="506" w:author="Cees van Leeuwen" w:date="2020-01-04T18:33:00Z">
        <w:r>
          <w:rPr>
            <w:lang w:bidi="fa-IR"/>
          </w:rPr>
          <w:t>N</w:t>
        </w:r>
      </w:ins>
      <w:del w:id="507" w:author="Cees van Leeuwen" w:date="2020-01-04T18:33:00Z">
        <w:r w:rsidR="005079F4" w:rsidDel="0047436F">
          <w:rPr>
            <w:lang w:bidi="fa-IR"/>
          </w:rPr>
          <w:delText>T</w:delText>
        </w:r>
        <w:r w:rsidR="00213082" w:rsidDel="0047436F">
          <w:rPr>
            <w:lang w:bidi="fa-IR"/>
          </w:rPr>
          <w:delText>he n</w:delText>
        </w:r>
      </w:del>
      <w:r w:rsidR="00213082">
        <w:rPr>
          <w:lang w:bidi="fa-IR"/>
        </w:rPr>
        <w:t xml:space="preserve">etwork structure can be qualitatively </w:t>
      </w:r>
      <w:r w:rsidR="008B34C2">
        <w:rPr>
          <w:lang w:bidi="fa-IR"/>
        </w:rPr>
        <w:t xml:space="preserve">assessed by means of visual </w:t>
      </w:r>
      <w:del w:id="508" w:author="Cees van Leeuwen" w:date="2020-01-04T18:33:00Z">
        <w:r w:rsidR="008B34C2" w:rsidDel="0047436F">
          <w:rPr>
            <w:lang w:bidi="fa-IR"/>
          </w:rPr>
          <w:delText>investigat</w:delText>
        </w:r>
        <w:r w:rsidR="002F20EB" w:rsidDel="0047436F">
          <w:rPr>
            <w:lang w:bidi="fa-IR"/>
          </w:rPr>
          <w:delText xml:space="preserve">ion </w:delText>
        </w:r>
      </w:del>
      <w:ins w:id="509" w:author="Cees van Leeuwen" w:date="2020-01-04T18:33:00Z">
        <w:r>
          <w:rPr>
            <w:lang w:bidi="fa-IR"/>
          </w:rPr>
          <w:t xml:space="preserve">inspection </w:t>
        </w:r>
      </w:ins>
      <w:r w:rsidR="002F20EB">
        <w:rPr>
          <w:lang w:bidi="fa-IR"/>
        </w:rPr>
        <w:t>of</w:t>
      </w:r>
      <w:r w:rsidR="008B34C2">
        <w:rPr>
          <w:lang w:bidi="fa-IR"/>
        </w:rPr>
        <w:t xml:space="preserve"> the </w:t>
      </w:r>
      <w:r w:rsidR="002F20EB">
        <w:rPr>
          <w:lang w:bidi="fa-IR"/>
        </w:rPr>
        <w:t>graph diagram</w:t>
      </w:r>
      <w:r w:rsidR="00290330">
        <w:rPr>
          <w:lang w:bidi="fa-IR"/>
        </w:rPr>
        <w:t xml:space="preserve"> or </w:t>
      </w:r>
      <w:del w:id="510" w:author="Cees van Leeuwen" w:date="2020-01-04T18:33:00Z">
        <w:r w:rsidR="001D24B9" w:rsidDel="0047436F">
          <w:rPr>
            <w:lang w:bidi="fa-IR"/>
          </w:rPr>
          <w:delText xml:space="preserve">by visualizing </w:delText>
        </w:r>
      </w:del>
      <w:r w:rsidR="001D24B9">
        <w:rPr>
          <w:lang w:bidi="fa-IR"/>
        </w:rPr>
        <w:t xml:space="preserve">the </w:t>
      </w:r>
      <w:r w:rsidR="001C7986">
        <w:rPr>
          <w:lang w:bidi="fa-IR"/>
        </w:rPr>
        <w:t>adjacency</w:t>
      </w:r>
      <w:r w:rsidR="001D24B9">
        <w:rPr>
          <w:lang w:bidi="fa-IR"/>
        </w:rPr>
        <w:t xml:space="preserve"> matri</w:t>
      </w:r>
      <w:r w:rsidR="001C7986">
        <w:rPr>
          <w:lang w:bidi="fa-IR"/>
        </w:rPr>
        <w:t xml:space="preserve">x. </w:t>
      </w:r>
      <w:commentRangeStart w:id="511"/>
      <w:del w:id="512" w:author="Cees van Leeuwen" w:date="2020-01-04T18:35:00Z">
        <w:r w:rsidR="003A521A" w:rsidDel="00DD4D9B">
          <w:rPr>
            <w:lang w:bidi="fa-IR"/>
          </w:rPr>
          <w:delText xml:space="preserve">Since </w:delText>
        </w:r>
      </w:del>
      <w:ins w:id="513" w:author="Cees van Leeuwen" w:date="2020-01-04T18:35:00Z">
        <w:r w:rsidR="00DD4D9B">
          <w:rPr>
            <w:lang w:bidi="fa-IR"/>
          </w:rPr>
          <w:t>To identify</w:t>
        </w:r>
      </w:ins>
      <w:del w:id="514" w:author="Cees van Leeuwen" w:date="2020-01-04T18:35:00Z">
        <w:r w:rsidR="003A521A" w:rsidDel="00DD4D9B">
          <w:rPr>
            <w:lang w:bidi="fa-IR"/>
          </w:rPr>
          <w:delText>the</w:delText>
        </w:r>
      </w:del>
      <w:r w:rsidR="003A521A">
        <w:rPr>
          <w:lang w:bidi="fa-IR"/>
        </w:rPr>
        <w:t xml:space="preserve"> </w:t>
      </w:r>
      <w:r w:rsidR="007C78E7">
        <w:rPr>
          <w:lang w:bidi="fa-IR"/>
        </w:rPr>
        <w:t>nodes</w:t>
      </w:r>
      <w:ins w:id="515" w:author="Cees van Leeuwen" w:date="2020-01-04T18:35:00Z">
        <w:r w:rsidR="00DD4D9B">
          <w:rPr>
            <w:lang w:bidi="fa-IR"/>
          </w:rPr>
          <w:t xml:space="preserve"> as</w:t>
        </w:r>
      </w:ins>
      <w:r w:rsidR="007C78E7">
        <w:rPr>
          <w:lang w:bidi="fa-IR"/>
        </w:rPr>
        <w:t xml:space="preserve"> </w:t>
      </w:r>
      <w:r w:rsidR="00B0054C">
        <w:rPr>
          <w:lang w:bidi="fa-IR"/>
        </w:rPr>
        <w:t xml:space="preserve">belonging to a given </w:t>
      </w:r>
      <w:commentRangeStart w:id="516"/>
      <w:r w:rsidR="00B0054C">
        <w:rPr>
          <w:lang w:bidi="fa-IR"/>
        </w:rPr>
        <w:t>partition</w:t>
      </w:r>
      <w:commentRangeEnd w:id="516"/>
      <w:r w:rsidR="00DD4D9B">
        <w:rPr>
          <w:rStyle w:val="CommentReference"/>
        </w:rPr>
        <w:commentReference w:id="516"/>
      </w:r>
      <w:del w:id="517" w:author="Cees van Leeuwen" w:date="2020-01-04T18:36:00Z">
        <w:r w:rsidR="00B0054C" w:rsidDel="00DD4D9B">
          <w:rPr>
            <w:lang w:bidi="fa-IR"/>
          </w:rPr>
          <w:delText xml:space="preserve"> are not distinguishable, the</w:delText>
        </w:r>
        <w:r w:rsidR="003A521A" w:rsidDel="00DD4D9B">
          <w:rPr>
            <w:lang w:bidi="fa-IR"/>
          </w:rPr>
          <w:delText xml:space="preserve"> raw adjacency matrix </w:delText>
        </w:r>
        <w:r w:rsidR="008E04A6" w:rsidDel="00DD4D9B">
          <w:rPr>
            <w:lang w:bidi="fa-IR"/>
          </w:rPr>
          <w:delText xml:space="preserve">can only give an estimate of </w:delText>
        </w:r>
        <w:r w:rsidR="009B3ECD" w:rsidDel="00DD4D9B">
          <w:rPr>
            <w:lang w:bidi="fa-IR"/>
          </w:rPr>
          <w:delText xml:space="preserve">the edge density within and between partitions but fails to </w:delText>
        </w:r>
        <w:r w:rsidR="00396798" w:rsidDel="00DD4D9B">
          <w:rPr>
            <w:lang w:bidi="fa-IR"/>
          </w:rPr>
          <w:delText xml:space="preserve">provide </w:delText>
        </w:r>
        <w:r w:rsidR="003A677E" w:rsidDel="00DD4D9B">
          <w:rPr>
            <w:lang w:bidi="fa-IR"/>
          </w:rPr>
          <w:delText>intuitions into the structure of the network</w:delText>
        </w:r>
        <w:r w:rsidR="00B0054C" w:rsidDel="00DD4D9B">
          <w:rPr>
            <w:lang w:bidi="fa-IR"/>
          </w:rPr>
          <w:delText>. Hence</w:delText>
        </w:r>
      </w:del>
      <w:r w:rsidR="00B0054C">
        <w:rPr>
          <w:lang w:bidi="fa-IR"/>
        </w:rPr>
        <w:t xml:space="preserve">, </w:t>
      </w:r>
      <w:commentRangeEnd w:id="511"/>
      <w:r w:rsidR="00DD4D9B">
        <w:rPr>
          <w:rStyle w:val="CommentReference"/>
        </w:rPr>
        <w:commentReference w:id="511"/>
      </w:r>
      <w:r w:rsidR="00B0054C">
        <w:rPr>
          <w:lang w:bidi="fa-IR"/>
        </w:rPr>
        <w:t>the adjacency matri</w:t>
      </w:r>
      <w:r w:rsidR="00AA4C9F">
        <w:rPr>
          <w:lang w:bidi="fa-IR"/>
        </w:rPr>
        <w:t>ces</w:t>
      </w:r>
      <w:r w:rsidR="00B0054C">
        <w:rPr>
          <w:lang w:bidi="fa-IR"/>
        </w:rPr>
        <w:t xml:space="preserve"> </w:t>
      </w:r>
      <w:r w:rsidR="00AA4C9F">
        <w:rPr>
          <w:lang w:bidi="fa-IR"/>
        </w:rPr>
        <w:t xml:space="preserve">are </w:t>
      </w:r>
      <w:r w:rsidR="00A00A8A">
        <w:rPr>
          <w:lang w:bidi="fa-IR"/>
        </w:rPr>
        <w:t xml:space="preserve">serialized </w:t>
      </w:r>
      <w:r w:rsidR="00B0054C">
        <w:rPr>
          <w:lang w:bidi="fa-IR"/>
        </w:rPr>
        <w:t xml:space="preserve">using </w:t>
      </w:r>
      <w:r w:rsidR="00B0054C" w:rsidRPr="0070553D">
        <w:rPr>
          <w:color w:val="FF0000"/>
          <w:lang w:bidi="fa-IR"/>
        </w:rPr>
        <w:t xml:space="preserve">… </w:t>
      </w:r>
      <w:r w:rsidR="00B0054C">
        <w:rPr>
          <w:lang w:bidi="fa-IR"/>
        </w:rPr>
        <w:t>algorithm</w:t>
      </w:r>
      <w:r w:rsidR="002D7D98">
        <w:rPr>
          <w:lang w:bidi="fa-IR"/>
        </w:rPr>
        <w:t xml:space="preserve">, </w:t>
      </w:r>
      <w:r w:rsidR="00EF7B09">
        <w:rPr>
          <w:lang w:bidi="fa-IR"/>
        </w:rPr>
        <w:t xml:space="preserve">implemented in </w:t>
      </w:r>
      <w:r w:rsidR="002D7D98">
        <w:rPr>
          <w:lang w:bidi="fa-IR"/>
        </w:rPr>
        <w:t xml:space="preserve">the package </w:t>
      </w:r>
      <w:r w:rsidR="00740A4A">
        <w:rPr>
          <w:lang w:bidi="fa-IR"/>
        </w:rPr>
        <w:t>`seriation` (</w:t>
      </w:r>
      <w:r w:rsidR="00740A4A" w:rsidRPr="0070553D">
        <w:rPr>
          <w:color w:val="FF0000"/>
          <w:lang w:bidi="fa-IR"/>
        </w:rPr>
        <w:t>citation</w:t>
      </w:r>
      <w:r w:rsidR="00740A4A">
        <w:rPr>
          <w:lang w:bidi="fa-IR"/>
        </w:rPr>
        <w:t>)</w:t>
      </w:r>
      <w:r w:rsidR="002D7D98">
        <w:rPr>
          <w:lang w:bidi="fa-IR"/>
        </w:rPr>
        <w:t xml:space="preserve">, </w:t>
      </w:r>
      <w:r w:rsidR="00A00A8A">
        <w:rPr>
          <w:lang w:bidi="fa-IR"/>
        </w:rPr>
        <w:t xml:space="preserve">which orders the rows and columns of the matrix to maximize </w:t>
      </w:r>
      <w:r w:rsidR="0025317C">
        <w:rPr>
          <w:lang w:bidi="fa-IR"/>
        </w:rPr>
        <w:t xml:space="preserve">visibility of </w:t>
      </w:r>
      <w:r w:rsidR="00A00A8A">
        <w:rPr>
          <w:lang w:bidi="fa-IR"/>
        </w:rPr>
        <w:t xml:space="preserve">modules </w:t>
      </w:r>
      <w:r w:rsidR="0025317C">
        <w:rPr>
          <w:lang w:bidi="fa-IR"/>
        </w:rPr>
        <w:t xml:space="preserve">within the </w:t>
      </w:r>
      <w:r w:rsidR="00A00A8A">
        <w:rPr>
          <w:lang w:bidi="fa-IR"/>
        </w:rPr>
        <w:t>network (</w:t>
      </w:r>
      <w:r w:rsidR="00A00A8A" w:rsidRPr="0070553D">
        <w:rPr>
          <w:color w:val="FF0000"/>
          <w:lang w:bidi="fa-IR"/>
        </w:rPr>
        <w:t>better/more precise phrasing?</w:t>
      </w:r>
      <w:r w:rsidR="00A00A8A">
        <w:rPr>
          <w:lang w:bidi="fa-IR"/>
        </w:rPr>
        <w:t>)</w:t>
      </w:r>
      <w:r w:rsidR="00740A4A">
        <w:rPr>
          <w:lang w:bidi="fa-IR"/>
        </w:rPr>
        <w:t>.</w:t>
      </w:r>
      <w:r w:rsidR="00AA4C9F">
        <w:rPr>
          <w:lang w:bidi="fa-IR"/>
        </w:rPr>
        <w:t xml:space="preserve"> </w:t>
      </w:r>
      <w:commentRangeStart w:id="518"/>
      <w:r w:rsidR="00AA4C9F" w:rsidRPr="0047436F">
        <w:rPr>
          <w:strike/>
          <w:lang w:bidi="fa-IR"/>
          <w:rPrChange w:id="519" w:author="Cees van Leeuwen" w:date="2020-01-04T18:35:00Z">
            <w:rPr>
              <w:lang w:bidi="fa-IR"/>
            </w:rPr>
          </w:rPrChange>
        </w:rPr>
        <w:t>These plots are discussed in the results section.</w:t>
      </w:r>
      <w:commentRangeEnd w:id="518"/>
      <w:r>
        <w:rPr>
          <w:rStyle w:val="CommentReference"/>
        </w:rPr>
        <w:commentReference w:id="518"/>
      </w:r>
    </w:p>
    <w:p w14:paraId="675177D1" w14:textId="77777777" w:rsidR="00851958" w:rsidRDefault="00851958" w:rsidP="00BD5D3D">
      <w:pPr>
        <w:pStyle w:val="Heading3"/>
        <w:rPr>
          <w:lang w:bidi="fa-IR"/>
        </w:rPr>
      </w:pPr>
      <w:r>
        <w:rPr>
          <w:lang w:bidi="fa-IR"/>
        </w:rPr>
        <w:t xml:space="preserve">Quantitative </w:t>
      </w:r>
      <w:r w:rsidR="00BD5D3D">
        <w:rPr>
          <w:lang w:bidi="fa-IR"/>
        </w:rPr>
        <w:t>measures of the structure.</w:t>
      </w:r>
    </w:p>
    <w:p w14:paraId="3B6E711B" w14:textId="77777777" w:rsidR="00BD5D3D" w:rsidRDefault="00BD5D3D">
      <w:pPr>
        <w:rPr>
          <w:lang w:bidi="fa-IR"/>
        </w:rPr>
      </w:pPr>
      <w:r>
        <w:rPr>
          <w:lang w:bidi="fa-IR"/>
        </w:rPr>
        <w:t>In network science</w:t>
      </w:r>
      <w:r w:rsidR="00062D8B">
        <w:rPr>
          <w:lang w:bidi="fa-IR"/>
        </w:rPr>
        <w:t>, a wide range of structural measures of connectivit</w:t>
      </w:r>
      <w:r w:rsidR="004D0A6C">
        <w:rPr>
          <w:lang w:bidi="fa-IR"/>
        </w:rPr>
        <w:t>y, also known as netw</w:t>
      </w:r>
      <w:ins w:id="520" w:author="Cees van Leeuwen" w:date="2020-01-04T18:38:00Z">
        <w:r w:rsidR="00DD4D9B">
          <w:rPr>
            <w:lang w:bidi="fa-IR"/>
          </w:rPr>
          <w:t>rk</w:t>
        </w:r>
      </w:ins>
      <w:del w:id="521" w:author="Cees van Leeuwen" w:date="2020-01-04T18:38:00Z">
        <w:r w:rsidR="004D0A6C" w:rsidDel="00DD4D9B">
          <w:rPr>
            <w:lang w:bidi="fa-IR"/>
          </w:rPr>
          <w:delText xml:space="preserve">ork </w:delText>
        </w:r>
        <w:r w:rsidR="00426598" w:rsidDel="00DD4D9B">
          <w:rPr>
            <w:lang w:bidi="fa-IR"/>
          </w:rPr>
          <w:delText>(</w:delText>
        </w:r>
        <w:r w:rsidR="004D0A6C" w:rsidRPr="0070553D" w:rsidDel="00DD4D9B">
          <w:rPr>
            <w:color w:val="FF0000"/>
            <w:lang w:bidi="fa-IR"/>
          </w:rPr>
          <w:delText>summary</w:delText>
        </w:r>
        <w:r w:rsidR="00426598" w:rsidRPr="0070553D" w:rsidDel="00DD4D9B">
          <w:rPr>
            <w:color w:val="FF0000"/>
            <w:lang w:bidi="fa-IR"/>
          </w:rPr>
          <w:delText xml:space="preserve"> (?)</w:delText>
        </w:r>
        <w:r w:rsidR="00426598" w:rsidDel="00DD4D9B">
          <w:rPr>
            <w:lang w:bidi="fa-IR"/>
          </w:rPr>
          <w:delText>)</w:delText>
        </w:r>
      </w:del>
      <w:r w:rsidR="004D0A6C">
        <w:rPr>
          <w:lang w:bidi="fa-IR"/>
        </w:rPr>
        <w:t xml:space="preserve"> statistics, </w:t>
      </w:r>
      <w:r w:rsidR="00AB4F03">
        <w:rPr>
          <w:lang w:bidi="fa-IR"/>
        </w:rPr>
        <w:t>have been proposed</w:t>
      </w:r>
      <w:r w:rsidR="00134279">
        <w:rPr>
          <w:lang w:bidi="fa-IR"/>
        </w:rPr>
        <w:t xml:space="preserve"> </w:t>
      </w:r>
      <w:r w:rsidR="00D3027D">
        <w:rPr>
          <w:lang w:bidi="fa-IR"/>
        </w:rPr>
        <w:fldChar w:fldCharType="begin"/>
      </w:r>
      <w:r w:rsidR="0073231E">
        <w:rPr>
          <w:lang w:bidi="fa-IR"/>
        </w:rPr>
        <w:instrText xml:space="preserve"> ADDIN ZOTERO_ITEM CSL_CITATION {"citationID":"ZcKqZHmM","properties":{"formattedCitation":"(Costa, Rodrigues, Travieso, &amp; Villas Boas, 2007)","plainCitation":"(Costa, Rodrigues, Travieso, &amp; Villas Boas, 2007)","noteIndex":0},"citationItems":[{"id":1479,"uris":["http://zotero.org/users/5652293/items/9Z4HTT9T"],"uri":["http://zotero.org/users/5652293/items/9Z4HTT9T"],"itemData":{"id":1479,"type":"article-journal","container-title":"Advances in Physics","DOI":"10.1080/00018730601170527","ISSN":"0001-8732, 1460-6976","issue":"1","journalAbbreviation":"Advances in Physics","language":"en","page":"167-242","source":"DOI.org (Crossref)","title":"Characterization of complex networks: A survey of measurements","title-short":"Characterization of complex networks","volume":"56","author":[{"family":"Costa","given":"L. da F."},{"family":"Rodrigues","given":"F. A."},{"family":"Travieso","given":"G."},{"family":"Villas Boas","given":"P. R."}],"issued":{"date-parts":[["2007",1]]}}}],"schema":"https://github.com/citation-style-language/schema/raw/master/csl-citation.json"} </w:instrText>
      </w:r>
      <w:r w:rsidR="00D3027D">
        <w:rPr>
          <w:lang w:bidi="fa-IR"/>
        </w:rPr>
        <w:fldChar w:fldCharType="separate"/>
      </w:r>
      <w:r w:rsidR="0067040D" w:rsidRPr="0050485A">
        <w:rPr>
          <w:rFonts w:ascii="Times New Roman" w:hAnsi="Times New Roman" w:cs="Times New Roman"/>
        </w:rPr>
        <w:t>(Costa, Rodrigues, Travieso, &amp; Villas Boas, 2007)</w:t>
      </w:r>
      <w:r w:rsidR="00D3027D">
        <w:rPr>
          <w:lang w:bidi="fa-IR"/>
        </w:rPr>
        <w:fldChar w:fldCharType="end"/>
      </w:r>
      <w:r w:rsidR="00AB4F03">
        <w:rPr>
          <w:lang w:bidi="fa-IR"/>
        </w:rPr>
        <w:t xml:space="preserve">. </w:t>
      </w:r>
      <w:r w:rsidR="005F251C">
        <w:rPr>
          <w:lang w:bidi="fa-IR"/>
        </w:rPr>
        <w:t xml:space="preserve">After each rewiring attempt, we </w:t>
      </w:r>
      <w:r w:rsidR="00AB4F03">
        <w:rPr>
          <w:lang w:bidi="fa-IR"/>
        </w:rPr>
        <w:t xml:space="preserve">calculate </w:t>
      </w:r>
      <w:r w:rsidR="00426598">
        <w:rPr>
          <w:lang w:bidi="fa-IR"/>
        </w:rPr>
        <w:t xml:space="preserve">eight </w:t>
      </w:r>
      <w:r w:rsidR="005F251C">
        <w:rPr>
          <w:lang w:bidi="fa-IR"/>
        </w:rPr>
        <w:t>network connectivity measures</w:t>
      </w:r>
      <w:ins w:id="522" w:author="Cees van Leeuwen" w:date="2020-01-04T18:40:00Z">
        <w:r w:rsidR="00DD4D9B">
          <w:rPr>
            <w:lang w:bidi="fa-IR"/>
          </w:rPr>
          <w:t xml:space="preserve">: clustering coefficient, </w:t>
        </w:r>
      </w:ins>
      <w:ins w:id="523" w:author="Cees van Leeuwen" w:date="2020-01-04T18:43:00Z">
        <w:r w:rsidR="00DD4D9B">
          <w:rPr>
            <w:lang w:bidi="fa-IR"/>
          </w:rPr>
          <w:t>modularity,</w:t>
        </w:r>
      </w:ins>
      <w:ins w:id="524" w:author="Cees van Leeuwen" w:date="2020-01-04T18:40:00Z">
        <w:r w:rsidR="00DD4D9B">
          <w:rPr>
            <w:lang w:bidi="fa-IR"/>
          </w:rPr>
          <w:t xml:space="preserve">…. </w:t>
        </w:r>
      </w:ins>
      <w:del w:id="525" w:author="Cees van Leeuwen" w:date="2020-01-04T18:40:00Z">
        <w:r w:rsidR="00522EA4" w:rsidDel="00DD4D9B">
          <w:rPr>
            <w:lang w:bidi="fa-IR"/>
          </w:rPr>
          <w:delText xml:space="preserve"> for the </w:delText>
        </w:r>
        <w:r w:rsidR="00321C6A" w:rsidDel="00DD4D9B">
          <w:rPr>
            <w:lang w:bidi="fa-IR"/>
          </w:rPr>
          <w:delText xml:space="preserve">whole network and three </w:delText>
        </w:r>
        <w:r w:rsidR="00522EA4" w:rsidDel="00DD4D9B">
          <w:rPr>
            <w:lang w:bidi="fa-IR"/>
          </w:rPr>
          <w:delText>subsets of edges</w:delText>
        </w:r>
        <w:r w:rsidR="00321C6A" w:rsidDel="00DD4D9B">
          <w:rPr>
            <w:lang w:bidi="fa-IR"/>
          </w:rPr>
          <w:delText xml:space="preserve">, namely, </w:delText>
        </w:r>
        <w:r w:rsidR="00522EA4" w:rsidDel="00DD4D9B">
          <w:rPr>
            <w:lang w:bidi="fa-IR"/>
          </w:rPr>
          <w:delText xml:space="preserve">intra-minority, intra-majority, </w:delText>
        </w:r>
        <w:r w:rsidR="00321C6A" w:rsidDel="00DD4D9B">
          <w:rPr>
            <w:lang w:bidi="fa-IR"/>
          </w:rPr>
          <w:delText>inter-partition</w:delText>
        </w:r>
        <w:r w:rsidR="0049125A" w:rsidDel="00DD4D9B">
          <w:rPr>
            <w:lang w:bidi="fa-IR"/>
          </w:rPr>
          <w:delText>.</w:delText>
        </w:r>
        <w:r w:rsidR="00EE614F" w:rsidDel="00DD4D9B">
          <w:rPr>
            <w:lang w:bidi="fa-IR"/>
          </w:rPr>
          <w:delText xml:space="preserve"> </w:delText>
        </w:r>
      </w:del>
      <w:r w:rsidR="00CD4F5F">
        <w:rPr>
          <w:lang w:bidi="fa-IR"/>
        </w:rPr>
        <w:t xml:space="preserve">Furthermore, we calculate three additional </w:t>
      </w:r>
      <w:r w:rsidR="00414FF5">
        <w:rPr>
          <w:lang w:bidi="fa-IR"/>
        </w:rPr>
        <w:t xml:space="preserve">measures for </w:t>
      </w:r>
      <w:del w:id="526" w:author="Cees van Leeuwen" w:date="2020-01-04T18:39:00Z">
        <w:r w:rsidR="00414FF5" w:rsidDel="00DD4D9B">
          <w:rPr>
            <w:lang w:bidi="fa-IR"/>
          </w:rPr>
          <w:delText>the matured</w:delText>
        </w:r>
        <w:r w:rsidR="00CA755D" w:rsidDel="00DD4D9B">
          <w:rPr>
            <w:lang w:bidi="fa-IR"/>
          </w:rPr>
          <w:delText xml:space="preserve"> </w:delText>
        </w:r>
      </w:del>
      <w:r w:rsidR="008B073B">
        <w:rPr>
          <w:lang w:bidi="fa-IR"/>
        </w:rPr>
        <w:t xml:space="preserve">networks </w:t>
      </w:r>
      <w:del w:id="527" w:author="Cees van Leeuwen" w:date="2020-01-04T18:39:00Z">
        <w:r w:rsidR="00CA755D" w:rsidDel="00DD4D9B">
          <w:rPr>
            <w:lang w:bidi="fa-IR"/>
          </w:rPr>
          <w:delText xml:space="preserve">at </w:delText>
        </w:r>
      </w:del>
      <w:ins w:id="528" w:author="Cees van Leeuwen" w:date="2020-01-04T18:39:00Z">
        <w:r w:rsidR="00DD4D9B">
          <w:rPr>
            <w:lang w:bidi="fa-IR"/>
          </w:rPr>
          <w:t xml:space="preserve">after </w:t>
        </w:r>
      </w:ins>
      <w:r w:rsidR="00CA755D">
        <w:rPr>
          <w:lang w:bidi="fa-IR"/>
        </w:rPr>
        <w:t xml:space="preserve">the last rewiring </w:t>
      </w:r>
      <w:del w:id="529" w:author="Cees van Leeuwen" w:date="2020-01-04T18:41:00Z">
        <w:r w:rsidR="008B073B" w:rsidDel="00DD4D9B">
          <w:rPr>
            <w:lang w:bidi="fa-IR"/>
          </w:rPr>
          <w:delText>attemp</w:delText>
        </w:r>
      </w:del>
      <w:ins w:id="530" w:author="Cees van Leeuwen" w:date="2020-01-04T18:41:00Z">
        <w:r w:rsidR="00DD4D9B">
          <w:rPr>
            <w:lang w:bidi="fa-IR"/>
          </w:rPr>
          <w:t>attemp</w:t>
        </w:r>
      </w:ins>
      <w:r w:rsidR="008B073B">
        <w:rPr>
          <w:lang w:bidi="fa-IR"/>
        </w:rPr>
        <w:t>t</w:t>
      </w:r>
      <w:ins w:id="531" w:author="Cees van Leeuwen" w:date="2020-01-04T18:41:00Z">
        <w:r w:rsidR="00DD4D9B">
          <w:rPr>
            <w:lang w:bidi="fa-IR"/>
          </w:rPr>
          <w:t xml:space="preserve">: .., .. and .. </w:t>
        </w:r>
      </w:ins>
      <w:r w:rsidR="00CA755D">
        <w:rPr>
          <w:lang w:bidi="fa-IR"/>
        </w:rPr>
        <w:t>.</w:t>
      </w:r>
      <w:ins w:id="532" w:author="Cees van Leeuwen" w:date="2020-01-04T18:40:00Z">
        <w:r w:rsidR="00DD4D9B" w:rsidRPr="00DD4D9B">
          <w:rPr>
            <w:lang w:bidi="fa-IR"/>
          </w:rPr>
          <w:t xml:space="preserve"> </w:t>
        </w:r>
        <w:r w:rsidR="00DD4D9B">
          <w:rPr>
            <w:lang w:bidi="fa-IR"/>
          </w:rPr>
          <w:t xml:space="preserve">All measures are calculated separately for the whole network and three subsets of edges, namely, intra-minority, intra-majority, </w:t>
        </w:r>
        <w:commentRangeStart w:id="533"/>
        <w:r w:rsidR="00DD4D9B">
          <w:rPr>
            <w:lang w:bidi="fa-IR"/>
          </w:rPr>
          <w:t>inter-</w:t>
        </w:r>
        <w:r w:rsidR="00DD4D9B">
          <w:rPr>
            <w:lang w:bidi="fa-IR"/>
          </w:rPr>
          <w:lastRenderedPageBreak/>
          <w:t>partition</w:t>
        </w:r>
      </w:ins>
      <w:commentRangeEnd w:id="533"/>
      <w:ins w:id="534" w:author="Cees van Leeuwen" w:date="2020-01-04T18:42:00Z">
        <w:r w:rsidR="00DD4D9B">
          <w:rPr>
            <w:rStyle w:val="CommentReference"/>
          </w:rPr>
          <w:commentReference w:id="533"/>
        </w:r>
      </w:ins>
      <w:ins w:id="535" w:author="Cees van Leeuwen" w:date="2020-01-04T18:40:00Z">
        <w:r w:rsidR="00DD4D9B">
          <w:rPr>
            <w:lang w:bidi="fa-IR"/>
          </w:rPr>
          <w:t xml:space="preserve">. </w:t>
        </w:r>
      </w:ins>
      <w:ins w:id="536" w:author="Cees van Leeuwen" w:date="2020-01-04T18:57:00Z">
        <w:r w:rsidR="007D274D">
          <w:rPr>
            <w:lang w:bidi="fa-IR"/>
          </w:rPr>
          <w:t>Unless mentioned otherwise, the `</w:t>
        </w:r>
        <w:commentRangeStart w:id="537"/>
        <w:r w:rsidR="007D274D">
          <w:rPr>
            <w:lang w:bidi="fa-IR"/>
          </w:rPr>
          <w:t xml:space="preserve">igraph` package </w:t>
        </w:r>
        <w:commentRangeEnd w:id="537"/>
        <w:r w:rsidR="007D274D">
          <w:rPr>
            <w:rStyle w:val="CommentReference"/>
          </w:rPr>
          <w:commentReference w:id="537"/>
        </w:r>
        <w:r w:rsidR="007D274D">
          <w:rPr>
            <w:lang w:bidi="fa-IR"/>
          </w:rPr>
          <w:t xml:space="preserve">is used for calculating the measures. </w:t>
        </w:r>
      </w:ins>
      <w:del w:id="538" w:author="Cees van Leeuwen" w:date="2020-01-04T18:39:00Z">
        <w:r w:rsidR="00CA755D" w:rsidDel="00DD4D9B">
          <w:rPr>
            <w:lang w:bidi="fa-IR"/>
          </w:rPr>
          <w:delText xml:space="preserve"> These measures are explained in what follows.</w:delText>
        </w:r>
      </w:del>
    </w:p>
    <w:p w14:paraId="16F5ED08" w14:textId="77777777" w:rsidR="00580913" w:rsidRDefault="00574992" w:rsidP="00580913">
      <w:pPr>
        <w:pStyle w:val="Heading4"/>
        <w:rPr>
          <w:lang w:bidi="fa-IR"/>
        </w:rPr>
      </w:pPr>
      <w:r>
        <w:rPr>
          <w:lang w:bidi="fa-IR"/>
        </w:rPr>
        <w:t>Clustering coefficient</w:t>
      </w:r>
      <w:r w:rsidR="00580913">
        <w:rPr>
          <w:lang w:bidi="fa-IR"/>
        </w:rPr>
        <w:t>.</w:t>
      </w:r>
    </w:p>
    <w:p w14:paraId="739305AC" w14:textId="77777777" w:rsidR="00B45590" w:rsidRDefault="00BC1F58" w:rsidP="004F1321">
      <w:pPr>
        <w:rPr>
          <w:lang w:bidi="fa-IR"/>
        </w:rPr>
      </w:pPr>
      <w:r>
        <w:rPr>
          <w:lang w:bidi="fa-IR"/>
        </w:rPr>
        <w:t xml:space="preserve">This measure gives an indication </w:t>
      </w:r>
      <w:r w:rsidR="002308A6">
        <w:rPr>
          <w:lang w:bidi="fa-IR"/>
        </w:rPr>
        <w:t>of the tendency of nodes to form clusters</w:t>
      </w:r>
      <w:r w:rsidR="00E00DC9">
        <w:rPr>
          <w:lang w:bidi="fa-IR"/>
        </w:rPr>
        <w:t xml:space="preserve"> and </w:t>
      </w:r>
      <w:r w:rsidR="00A92734">
        <w:rPr>
          <w:lang w:bidi="fa-IR"/>
        </w:rPr>
        <w:t xml:space="preserve">can be </w:t>
      </w:r>
      <w:r w:rsidR="00E00DC9">
        <w:rPr>
          <w:lang w:bidi="fa-IR"/>
        </w:rPr>
        <w:t xml:space="preserve">defined </w:t>
      </w:r>
      <w:r w:rsidR="00B75BEC">
        <w:rPr>
          <w:lang w:bidi="fa-IR"/>
        </w:rPr>
        <w:t xml:space="preserve">either </w:t>
      </w:r>
      <w:r w:rsidR="00E00DC9">
        <w:rPr>
          <w:lang w:bidi="fa-IR"/>
        </w:rPr>
        <w:t>locally</w:t>
      </w:r>
      <w:r w:rsidR="00A92734">
        <w:rPr>
          <w:lang w:bidi="fa-IR"/>
        </w:rPr>
        <w:t xml:space="preserve"> or globally. We use </w:t>
      </w:r>
      <w:ins w:id="539" w:author="Cees van Leeuwen" w:date="2020-01-04T18:42:00Z">
        <w:r w:rsidR="00DD4D9B">
          <w:rPr>
            <w:lang w:bidi="fa-IR"/>
          </w:rPr>
          <w:t xml:space="preserve">the </w:t>
        </w:r>
      </w:ins>
      <w:r w:rsidR="00A92734">
        <w:rPr>
          <w:lang w:bidi="fa-IR"/>
        </w:rPr>
        <w:t xml:space="preserve">global clustering coefficient, which </w:t>
      </w:r>
      <w:r w:rsidR="00B75BEC">
        <w:rPr>
          <w:lang w:bidi="fa-IR"/>
        </w:rPr>
        <w:t>is defined as the number of</w:t>
      </w:r>
      <w:r w:rsidR="00BE041D">
        <w:rPr>
          <w:lang w:bidi="fa-IR"/>
        </w:rPr>
        <w:t xml:space="preserve"> closed</w:t>
      </w:r>
      <w:r w:rsidR="00B75BEC">
        <w:rPr>
          <w:lang w:bidi="fa-IR"/>
        </w:rPr>
        <w:t xml:space="preserve"> </w:t>
      </w:r>
      <w:r w:rsidR="00271D9B">
        <w:rPr>
          <w:lang w:bidi="fa-IR"/>
        </w:rPr>
        <w:t xml:space="preserve">triplets of nodes </w:t>
      </w:r>
      <w:r w:rsidR="00BE041D">
        <w:rPr>
          <w:lang w:bidi="fa-IR"/>
        </w:rPr>
        <w:t xml:space="preserve">(the triplets </w:t>
      </w:r>
      <w:r w:rsidR="002F6633">
        <w:rPr>
          <w:lang w:bidi="fa-IR"/>
        </w:rPr>
        <w:t>o</w:t>
      </w:r>
      <w:r w:rsidR="00770729">
        <w:rPr>
          <w:lang w:bidi="fa-IR"/>
        </w:rPr>
        <w:t>f nodes</w:t>
      </w:r>
      <w:r w:rsidR="002F6633">
        <w:rPr>
          <w:lang w:bidi="fa-IR"/>
        </w:rPr>
        <w:t xml:space="preserve"> </w:t>
      </w:r>
      <w:r w:rsidR="00BE041D">
        <w:rPr>
          <w:lang w:bidi="fa-IR"/>
        </w:rPr>
        <w:t xml:space="preserve">that </w:t>
      </w:r>
      <w:r w:rsidR="00880AA4">
        <w:rPr>
          <w:lang w:bidi="fa-IR"/>
        </w:rPr>
        <w:t xml:space="preserve">are </w:t>
      </w:r>
      <w:r w:rsidR="007F3E83">
        <w:rPr>
          <w:lang w:bidi="fa-IR"/>
        </w:rPr>
        <w:t>all connected</w:t>
      </w:r>
      <w:r w:rsidR="00BE041D">
        <w:rPr>
          <w:lang w:bidi="fa-IR"/>
        </w:rPr>
        <w:t xml:space="preserve">) </w:t>
      </w:r>
      <w:r w:rsidR="00271D9B">
        <w:rPr>
          <w:lang w:bidi="fa-IR"/>
        </w:rPr>
        <w:t xml:space="preserve">divided by the number of </w:t>
      </w:r>
      <w:r w:rsidR="002B51CD">
        <w:rPr>
          <w:lang w:bidi="fa-IR"/>
        </w:rPr>
        <w:t xml:space="preserve">connected </w:t>
      </w:r>
      <w:r w:rsidR="00271D9B">
        <w:rPr>
          <w:lang w:bidi="fa-IR"/>
        </w:rPr>
        <w:t>triplets</w:t>
      </w:r>
      <w:r w:rsidR="002B51CD">
        <w:rPr>
          <w:lang w:bidi="fa-IR"/>
        </w:rPr>
        <w:t xml:space="preserve">, either open (paths of length 2) or </w:t>
      </w:r>
      <w:r w:rsidR="009B0D55">
        <w:rPr>
          <w:lang w:bidi="fa-IR"/>
        </w:rPr>
        <w:t>closed (triangles)</w:t>
      </w:r>
      <w:r w:rsidR="004604F0">
        <w:rPr>
          <w:lang w:bidi="fa-IR"/>
        </w:rPr>
        <w:t xml:space="preserve">. </w:t>
      </w:r>
      <w:r w:rsidR="002F6633">
        <w:rPr>
          <w:lang w:bidi="fa-IR"/>
        </w:rPr>
        <w:t xml:space="preserve">The numerator is equal to </w:t>
      </w:r>
      <w:r w:rsidR="00227B23">
        <w:rPr>
          <w:lang w:bidi="fa-IR"/>
        </w:rPr>
        <w:t xml:space="preserve">three times </w:t>
      </w:r>
      <w:r w:rsidR="002F6633">
        <w:rPr>
          <w:lang w:bidi="fa-IR"/>
        </w:rPr>
        <w:t>the number of</w:t>
      </w:r>
      <w:r w:rsidR="00227B23">
        <w:rPr>
          <w:lang w:bidi="fa-IR"/>
        </w:rPr>
        <w:t xml:space="preserve"> </w:t>
      </w:r>
      <w:r w:rsidR="00951A4B">
        <w:rPr>
          <w:lang w:bidi="fa-IR"/>
        </w:rPr>
        <w:t>triangles in the graph</w:t>
      </w:r>
      <w:r w:rsidR="001765EA">
        <w:rPr>
          <w:lang w:bidi="fa-IR"/>
        </w:rPr>
        <w:t>.</w:t>
      </w:r>
      <w:r w:rsidR="00951A4B">
        <w:rPr>
          <w:lang w:bidi="fa-IR"/>
        </w:rPr>
        <w:t xml:space="preserve"> </w:t>
      </w:r>
      <w:r w:rsidR="00FD2A3B">
        <w:rPr>
          <w:lang w:bidi="fa-IR"/>
        </w:rPr>
        <w:t>Using linear algebra</w:t>
      </w:r>
      <w:r w:rsidR="00B7717F">
        <w:rPr>
          <w:lang w:bidi="fa-IR"/>
        </w:rPr>
        <w:t xml:space="preserve">, </w:t>
      </w:r>
      <w:r w:rsidR="00FD2A3B">
        <w:rPr>
          <w:lang w:bidi="fa-IR"/>
        </w:rPr>
        <w:t>i</w:t>
      </w:r>
      <w:r w:rsidR="001F7C27">
        <w:rPr>
          <w:lang w:bidi="fa-IR"/>
        </w:rPr>
        <w:t>t can be shown</w:t>
      </w:r>
      <w:r w:rsidR="00FD2A3B">
        <w:rPr>
          <w:lang w:bidi="fa-IR"/>
        </w:rPr>
        <w:t xml:space="preserve"> that </w:t>
      </w:r>
      <w:r w:rsidR="00A46E3F">
        <w:rPr>
          <w:lang w:bidi="fa-IR"/>
        </w:rPr>
        <w:t xml:space="preserve">the global clustering coefficient </w:t>
      </w:r>
      <w:r w:rsidR="00951A4B">
        <w:rPr>
          <w:lang w:bidi="fa-IR"/>
        </w:rPr>
        <w:t xml:space="preserve">can be calculated formally </w:t>
      </w:r>
      <w:r w:rsidR="00A6141D">
        <w:rPr>
          <w:lang w:bidi="fa-IR"/>
        </w:rPr>
        <w:t xml:space="preserve">from the adjacency matrix </w:t>
      </w:r>
      <w:r w:rsidR="004E12D8">
        <w:rPr>
          <w:lang w:bidi="fa-IR"/>
        </w:rPr>
        <w:t>as shown in E</w:t>
      </w:r>
      <w:r w:rsidR="004F1321">
        <w:rPr>
          <w:lang w:bidi="fa-IR"/>
        </w:rPr>
        <w:t xml:space="preserve">quation </w:t>
      </w:r>
      <w:r w:rsidR="004E12D8">
        <w:rPr>
          <w:lang w:bidi="fa-IR"/>
        </w:rPr>
        <w:t>3</w:t>
      </w:r>
      <w:r w:rsidR="00D223FB">
        <w:rPr>
          <w:lang w:bidi="fa-IR"/>
        </w:rPr>
        <w:t>.</w:t>
      </w:r>
    </w:p>
    <w:p w14:paraId="6A4D9968" w14:textId="77777777" w:rsidR="00951A4B" w:rsidRPr="00B45590" w:rsidRDefault="00AC40F2" w:rsidP="00B45590">
      <w:pPr>
        <w:rPr>
          <w:lang w:bidi="fa-IR"/>
        </w:rPr>
      </w:pPr>
      <w:r>
        <w:rPr>
          <w:lang w:bidi="fa-IR"/>
        </w:rPr>
        <w:t xml:space="preserve">EQ 3 </w:t>
      </w:r>
      <w:r>
        <w:rPr>
          <w:lang w:bidi="fa-IR"/>
        </w:rPr>
        <w:tab/>
      </w:r>
      <w:r>
        <w:rPr>
          <w:lang w:bidi="fa-IR"/>
        </w:rPr>
        <w:tab/>
      </w:r>
      <m:oMath>
        <m:r>
          <w:rPr>
            <w:rFonts w:ascii="Cambria Math" w:hAnsi="Cambria Math"/>
            <w:lang w:bidi="fa-IR"/>
          </w:rPr>
          <m:t xml:space="preserve">C = </m:t>
        </m:r>
        <m:f>
          <m:fPr>
            <m:ctrlPr>
              <w:rPr>
                <w:rFonts w:ascii="Cambria Math" w:hAnsi="Cambria Math"/>
                <w:i/>
                <w:lang w:bidi="fa-IR"/>
              </w:rPr>
            </m:ctrlPr>
          </m:fPr>
          <m:num>
            <m:r>
              <w:rPr>
                <w:rFonts w:ascii="Cambria Math" w:hAnsi="Cambria Math"/>
                <w:lang w:bidi="fa-IR"/>
              </w:rPr>
              <m:t xml:space="preserve">3 </m:t>
            </m:r>
            <m:r>
              <m:rPr>
                <m:sty m:val="p"/>
              </m:rPr>
              <w:rPr>
                <w:rFonts w:ascii="Cambria Math" w:hAnsi="Cambria Math"/>
                <w:lang w:bidi="fa-IR"/>
              </w:rPr>
              <m:t>×</m:t>
            </m:r>
            <m:r>
              <w:rPr>
                <w:rFonts w:ascii="Cambria Math" w:hAnsi="Cambria Math"/>
                <w:lang w:bidi="fa-IR"/>
              </w:rPr>
              <m:t># triangles</m:t>
            </m:r>
          </m:num>
          <m:den>
            <m:r>
              <w:rPr>
                <w:rFonts w:ascii="Cambria Math" w:hAnsi="Cambria Math"/>
                <w:lang w:bidi="fa-IR"/>
              </w:rPr>
              <m:t># triplets of connected nodes</m:t>
            </m:r>
          </m:den>
        </m:f>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trace</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3</m:t>
                    </m:r>
                  </m:sup>
                </m:sSup>
              </m:e>
            </m:d>
          </m:num>
          <m:den>
            <m:r>
              <m:rPr>
                <m:sty m:val="p"/>
              </m:rPr>
              <w:rPr>
                <w:rFonts w:ascii="Cambria Math" w:hAnsi="Cambria Math"/>
                <w:lang w:bidi="fa-IR"/>
              </w:rPr>
              <m:t>Σ</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r>
              <w:rPr>
                <w:rFonts w:ascii="Cambria Math" w:hAnsi="Cambria Math"/>
                <w:lang w:bidi="fa-IR"/>
              </w:rPr>
              <m:t>-trace</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e>
            </m:d>
          </m:den>
        </m:f>
        <m:r>
          <w:rPr>
            <w:rFonts w:ascii="Cambria Math" w:hAnsi="Cambria Math"/>
            <w:lang w:bidi="fa-IR"/>
          </w:rPr>
          <m:t xml:space="preserve"> </m:t>
        </m:r>
      </m:oMath>
    </w:p>
    <w:p w14:paraId="3E0329C9" w14:textId="77777777" w:rsidR="00574992" w:rsidDel="0056752B" w:rsidRDefault="00574992" w:rsidP="00580913">
      <w:pPr>
        <w:pStyle w:val="Heading4"/>
        <w:rPr>
          <w:del w:id="540" w:author="Cees van Leeuwen" w:date="2020-01-04T18:52:00Z"/>
          <w:lang w:bidi="fa-IR"/>
        </w:rPr>
      </w:pPr>
      <w:del w:id="541" w:author="Cees van Leeuwen" w:date="2020-01-04T18:52:00Z">
        <w:r w:rsidDel="0056752B">
          <w:rPr>
            <w:lang w:bidi="fa-IR"/>
          </w:rPr>
          <w:delText>Modularity</w:delText>
        </w:r>
        <w:r w:rsidR="00580913" w:rsidDel="0056752B">
          <w:rPr>
            <w:lang w:bidi="fa-IR"/>
          </w:rPr>
          <w:delText>.</w:delText>
        </w:r>
      </w:del>
    </w:p>
    <w:p w14:paraId="1A66D94A" w14:textId="77777777" w:rsidR="00DA019C" w:rsidDel="00DD4D9B" w:rsidRDefault="00DD125D" w:rsidP="007662EA">
      <w:pPr>
        <w:rPr>
          <w:del w:id="542" w:author="Cees van Leeuwen" w:date="2020-01-04T18:44:00Z"/>
          <w:lang w:bidi="fa-IR"/>
        </w:rPr>
      </w:pPr>
      <w:del w:id="543" w:author="Cees van Leeuwen" w:date="2020-01-04T18:52:00Z">
        <w:r w:rsidDel="0056752B">
          <w:rPr>
            <w:lang w:bidi="fa-IR"/>
          </w:rPr>
          <w:delText>Modularity of a graph</w:delText>
        </w:r>
        <w:r w:rsidR="00A06CC9" w:rsidDel="0056752B">
          <w:rPr>
            <w:lang w:bidi="fa-IR"/>
          </w:rPr>
          <w:delText xml:space="preserve">, as proposed by </w:delText>
        </w:r>
        <w:r w:rsidR="00A06CC9" w:rsidDel="0056752B">
          <w:rPr>
            <w:lang w:bidi="fa-IR"/>
          </w:rPr>
          <w:fldChar w:fldCharType="begin"/>
        </w:r>
        <w:r w:rsidR="0073231E" w:rsidDel="0056752B">
          <w:rPr>
            <w:lang w:bidi="fa-IR"/>
          </w:rPr>
          <w:delInstrText xml:space="preserve"> ADDIN ZOTERO_ITEM CSL_CITATION {"citationID":"xKruUf6i","properties":{"formattedCitation":"(2006)","plainCitation":"(2006)","dontUpdate":true,"noteIndex":0},"citationItems":[{"id":1011,"uris":["http://zotero.org/users/5652293/items/5CZTX9NH"],"uri":["http://zotero.org/users/5652293/items/5CZTX9NH"],"itemData":{"id":1011,"type":"article-journal","container-title":"Proceedings of the National Academy of Sciences","DOI":"10.1073/pnas.0601602103","ISSN":"0027-8424, 1091-6490","issue":"23","journalAbbreviation":"Proceedings of the National Academy of Sciences","language":"en","page":"8577-8582","source":"DOI.org (Crossref)","title":"Modularity and community structure in networks","volume":"103","author":[{"family":"Newman","given":"M. E. J."}],"issued":{"date-parts":[["2006",6,6]]}},"suppress-author":true}],"schema":"https://github.com/citation-style-language/schema/raw/master/csl-citation.json"} </w:delInstrText>
        </w:r>
        <w:r w:rsidR="00A06CC9" w:rsidDel="0056752B">
          <w:rPr>
            <w:lang w:bidi="fa-IR"/>
          </w:rPr>
          <w:fldChar w:fldCharType="separate"/>
        </w:r>
        <w:r w:rsidR="007662EA" w:rsidRPr="00A06CC9" w:rsidDel="0056752B">
          <w:rPr>
            <w:rFonts w:ascii="Times New Roman" w:hAnsi="Times New Roman" w:cs="Times New Roman"/>
          </w:rPr>
          <w:delText>Newman</w:delText>
        </w:r>
        <w:r w:rsidR="007662EA" w:rsidRPr="007662EA" w:rsidDel="0056752B">
          <w:rPr>
            <w:rFonts w:ascii="Times New Roman" w:hAnsi="Times New Roman" w:cs="Times New Roman"/>
          </w:rPr>
          <w:delText xml:space="preserve"> (2006)</w:delText>
        </w:r>
        <w:r w:rsidR="00A06CC9" w:rsidDel="0056752B">
          <w:rPr>
            <w:lang w:bidi="fa-IR"/>
          </w:rPr>
          <w:fldChar w:fldCharType="end"/>
        </w:r>
        <w:r w:rsidR="009C05D7" w:rsidDel="0056752B">
          <w:rPr>
            <w:lang w:bidi="fa-IR"/>
          </w:rPr>
          <w:delText xml:space="preserve"> and denoted by Q</w:delText>
        </w:r>
        <w:r w:rsidR="00A06CC9" w:rsidDel="0056752B">
          <w:rPr>
            <w:lang w:bidi="fa-IR"/>
          </w:rPr>
          <w:delText>,</w:delText>
        </w:r>
        <w:r w:rsidDel="0056752B">
          <w:rPr>
            <w:lang w:bidi="fa-IR"/>
          </w:rPr>
          <w:delText xml:space="preserve"> is</w:delText>
        </w:r>
        <w:r w:rsidR="00A06CC9" w:rsidDel="0056752B">
          <w:rPr>
            <w:lang w:bidi="fa-IR"/>
          </w:rPr>
          <w:delText xml:space="preserve"> a measure of </w:delText>
        </w:r>
        <w:r w:rsidR="007662EA" w:rsidDel="0056752B">
          <w:rPr>
            <w:lang w:bidi="fa-IR"/>
          </w:rPr>
          <w:delText>how</w:delText>
        </w:r>
        <w:r w:rsidR="007C768E" w:rsidDel="0056752B">
          <w:rPr>
            <w:lang w:bidi="fa-IR"/>
          </w:rPr>
          <w:delText xml:space="preserve"> (and to what degree)</w:delText>
        </w:r>
        <w:r w:rsidR="007662EA" w:rsidDel="0056752B">
          <w:rPr>
            <w:lang w:bidi="fa-IR"/>
          </w:rPr>
          <w:delText xml:space="preserve">, for a certain </w:delText>
        </w:r>
        <w:r w:rsidR="007C768E" w:rsidDel="0056752B">
          <w:rPr>
            <w:lang w:bidi="fa-IR"/>
          </w:rPr>
          <w:delText xml:space="preserve">labeling </w:delText>
        </w:r>
        <w:r w:rsidR="007662EA" w:rsidDel="0056752B">
          <w:rPr>
            <w:lang w:bidi="fa-IR"/>
          </w:rPr>
          <w:delText xml:space="preserve">of nodes, </w:delText>
        </w:r>
        <w:r w:rsidR="007C768E" w:rsidDel="0056752B">
          <w:rPr>
            <w:lang w:bidi="fa-IR"/>
          </w:rPr>
          <w:delText xml:space="preserve">the nodes </w:delText>
        </w:r>
        <w:r w:rsidR="00944C27" w:rsidDel="0056752B">
          <w:rPr>
            <w:lang w:bidi="fa-IR"/>
          </w:rPr>
          <w:delText xml:space="preserve">tend to form communities with the nodes of the same label and tend </w:delText>
        </w:r>
        <w:r w:rsidR="009D5121" w:rsidDel="0056752B">
          <w:rPr>
            <w:lang w:bidi="fa-IR"/>
          </w:rPr>
          <w:delText xml:space="preserve">to not connect to other nodes of the graph. This measure requires </w:delText>
        </w:r>
        <w:r w:rsidR="001A5862" w:rsidDel="0056752B">
          <w:rPr>
            <w:lang w:bidi="fa-IR"/>
          </w:rPr>
          <w:delText>a priori labeling of nodes</w:delText>
        </w:r>
        <w:r w:rsidR="00944C27" w:rsidDel="0056752B">
          <w:rPr>
            <w:lang w:bidi="fa-IR"/>
          </w:rPr>
          <w:delText xml:space="preserve"> </w:delText>
        </w:r>
        <w:r w:rsidR="004249F3" w:rsidDel="0056752B">
          <w:rPr>
            <w:lang w:bidi="fa-IR"/>
          </w:rPr>
          <w:delText xml:space="preserve">that defines the communities to which they are believed to belong. </w:delText>
        </w:r>
      </w:del>
      <w:del w:id="544" w:author="Cees van Leeuwen" w:date="2020-01-04T18:44:00Z">
        <w:r w:rsidR="00CC262A" w:rsidDel="00DD4D9B">
          <w:rPr>
            <w:lang w:bidi="fa-IR"/>
          </w:rPr>
          <w:delText xml:space="preserve">The labeling can be done manually based on </w:delText>
        </w:r>
        <w:r w:rsidR="00AF5787" w:rsidDel="00DD4D9B">
          <w:rPr>
            <w:lang w:bidi="fa-IR"/>
          </w:rPr>
          <w:delText>theoretical knowledge or arbitrary decisions.</w:delText>
        </w:r>
      </w:del>
    </w:p>
    <w:p w14:paraId="76AABA7B" w14:textId="77777777" w:rsidR="001A5862" w:rsidRPr="00DA019C" w:rsidDel="0056752B" w:rsidRDefault="00D961B5">
      <w:pPr>
        <w:rPr>
          <w:del w:id="545" w:author="Cees van Leeuwen" w:date="2020-01-04T18:52:00Z"/>
          <w:lang w:bidi="fa-IR"/>
        </w:rPr>
      </w:pPr>
      <w:del w:id="546" w:author="Cees van Leeuwen" w:date="2020-01-04T18:44:00Z">
        <w:r w:rsidDel="00DD4D9B">
          <w:rPr>
            <w:lang w:bidi="fa-IR"/>
          </w:rPr>
          <w:delText xml:space="preserve">There has been a line of research </w:delText>
        </w:r>
        <w:r w:rsidR="00EB5490" w:rsidDel="00DD4D9B">
          <w:rPr>
            <w:lang w:bidi="fa-IR"/>
          </w:rPr>
          <w:delText xml:space="preserve">on </w:delText>
        </w:r>
        <w:r w:rsidDel="00DD4D9B">
          <w:rPr>
            <w:lang w:bidi="fa-IR"/>
          </w:rPr>
          <w:delText>a</w:delText>
        </w:r>
      </w:del>
      <w:del w:id="547" w:author="Cees van Leeuwen" w:date="2020-01-04T18:52:00Z">
        <w:r w:rsidDel="0056752B">
          <w:rPr>
            <w:lang w:bidi="fa-IR"/>
          </w:rPr>
          <w:delText>lgorithmic discover</w:delText>
        </w:r>
        <w:r w:rsidR="00D8171A" w:rsidDel="0056752B">
          <w:rPr>
            <w:lang w:bidi="fa-IR"/>
          </w:rPr>
          <w:delText xml:space="preserve">y of </w:delText>
        </w:r>
      </w:del>
      <w:del w:id="548" w:author="Cees van Leeuwen" w:date="2020-01-04T18:45:00Z">
        <w:r w:rsidR="000E184A" w:rsidDel="00DD4D9B">
          <w:rPr>
            <w:lang w:bidi="fa-IR"/>
          </w:rPr>
          <w:delText xml:space="preserve">optimal </w:delText>
        </w:r>
      </w:del>
      <w:del w:id="549" w:author="Cees van Leeuwen" w:date="2020-01-04T18:52:00Z">
        <w:r w:rsidR="00D8171A" w:rsidDel="0056752B">
          <w:rPr>
            <w:lang w:bidi="fa-IR"/>
          </w:rPr>
          <w:delText xml:space="preserve">modules </w:delText>
        </w:r>
      </w:del>
      <w:del w:id="550" w:author="Cees van Leeuwen" w:date="2020-01-04T18:44:00Z">
        <w:r w:rsidR="00D8171A" w:rsidDel="00DD4D9B">
          <w:rPr>
            <w:lang w:bidi="fa-IR"/>
          </w:rPr>
          <w:delText xml:space="preserve">(also known as communities) </w:delText>
        </w:r>
      </w:del>
      <w:del w:id="551" w:author="Cees van Leeuwen" w:date="2020-01-04T18:45:00Z">
        <w:r w:rsidR="00D8171A" w:rsidDel="00DD4D9B">
          <w:rPr>
            <w:lang w:bidi="fa-IR"/>
          </w:rPr>
          <w:delText>within graphs</w:delText>
        </w:r>
        <w:r w:rsidR="000E184A" w:rsidDel="00DD4D9B">
          <w:rPr>
            <w:lang w:bidi="fa-IR"/>
          </w:rPr>
          <w:delText xml:space="preserve"> such that</w:delText>
        </w:r>
      </w:del>
      <w:del w:id="552" w:author="Cees van Leeuwen" w:date="2020-01-04T18:52:00Z">
        <w:r w:rsidR="000E184A" w:rsidDel="0056752B">
          <w:rPr>
            <w:lang w:bidi="fa-IR"/>
          </w:rPr>
          <w:delText xml:space="preserve"> the measures </w:delText>
        </w:r>
        <w:r w:rsidR="00D56F56" w:rsidDel="0056752B">
          <w:rPr>
            <w:lang w:bidi="fa-IR"/>
          </w:rPr>
          <w:delText>of modularity is maximized</w:delText>
        </w:r>
        <w:r w:rsidR="00D8171A" w:rsidDel="0056752B">
          <w:rPr>
            <w:lang w:bidi="fa-IR"/>
          </w:rPr>
          <w:delText xml:space="preserve"> </w:delText>
        </w:r>
        <w:r w:rsidR="00DB749B" w:rsidDel="0056752B">
          <w:rPr>
            <w:lang w:bidi="fa-IR"/>
          </w:rPr>
          <w:fldChar w:fldCharType="begin"/>
        </w:r>
        <w:r w:rsidR="0073231E" w:rsidDel="0056752B">
          <w:rPr>
            <w:lang w:bidi="fa-IR"/>
          </w:rPr>
          <w:delInstrText xml:space="preserve"> ADDIN ZOTERO_ITEM CSL_CITATION {"citationID":"n5VJPOgp","properties":{"formattedCitation":"(for a review of the proposed methods, cf. Zhang, Ma, Zhang, Sun, &amp; Yan, 2018)","plainCitation":"(for a review of the proposed methods, cf. Zhang, Ma, Zhang, Sun, &amp; Yan, 2018)","noteIndex":0},"citationItems":[{"id":1014,"uris":["http://zotero.org/users/5652293/items/JT9HGZT4"],"uri":["http://zotero.org/users/5652293/items/JT9HGZT4"],"itemData":{"id":1014,"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of the proposed methods, cf."}],"schema":"https://github.com/citation-style-language/schema/raw/master/csl-citation.json"} </w:delInstrText>
        </w:r>
        <w:r w:rsidR="00DB749B" w:rsidDel="0056752B">
          <w:rPr>
            <w:lang w:bidi="fa-IR"/>
          </w:rPr>
          <w:fldChar w:fldCharType="separate"/>
        </w:r>
        <w:r w:rsidR="0022469F" w:rsidRPr="0022469F" w:rsidDel="0056752B">
          <w:rPr>
            <w:rFonts w:ascii="Times New Roman" w:hAnsi="Times New Roman" w:cs="Times New Roman"/>
          </w:rPr>
          <w:delText>(for a review of the proposed methods, cf. Zhang, Ma, Zhang, Sun, &amp; Yan, 2018)</w:delText>
        </w:r>
        <w:r w:rsidR="00DB749B" w:rsidDel="0056752B">
          <w:rPr>
            <w:lang w:bidi="fa-IR"/>
          </w:rPr>
          <w:fldChar w:fldCharType="end"/>
        </w:r>
        <w:r w:rsidR="00D8171A" w:rsidDel="0056752B">
          <w:rPr>
            <w:lang w:bidi="fa-IR"/>
          </w:rPr>
          <w:delText>.</w:delText>
        </w:r>
        <w:r w:rsidR="000E184A" w:rsidDel="0056752B">
          <w:rPr>
            <w:lang w:bidi="fa-IR"/>
          </w:rPr>
          <w:delText xml:space="preserve"> </w:delText>
        </w:r>
        <w:r w:rsidR="00D56F56" w:rsidDel="0056752B">
          <w:rPr>
            <w:lang w:bidi="fa-IR"/>
          </w:rPr>
          <w:delText xml:space="preserve">The communities discovered by these algorithms can </w:delText>
        </w:r>
        <w:r w:rsidR="00274200" w:rsidDel="0056752B">
          <w:rPr>
            <w:lang w:bidi="fa-IR"/>
          </w:rPr>
          <w:delText xml:space="preserve">thus </w:delText>
        </w:r>
        <w:r w:rsidR="00D56F56" w:rsidDel="0056752B">
          <w:rPr>
            <w:lang w:bidi="fa-IR"/>
          </w:rPr>
          <w:delText xml:space="preserve">be used as labels for </w:delText>
        </w:r>
        <w:r w:rsidR="000A3033" w:rsidDel="0056752B">
          <w:rPr>
            <w:lang w:bidi="fa-IR"/>
          </w:rPr>
          <w:delText>calculating modularity of the network. In</w:delText>
        </w:r>
      </w:del>
      <w:del w:id="553" w:author="Cees van Leeuwen" w:date="2020-01-04T18:46:00Z">
        <w:r w:rsidR="000A3033" w:rsidDel="0056752B">
          <w:rPr>
            <w:lang w:bidi="fa-IR"/>
          </w:rPr>
          <w:delText xml:space="preserve"> this </w:delText>
        </w:r>
        <w:r w:rsidR="009B0D55" w:rsidDel="0056752B">
          <w:rPr>
            <w:lang w:bidi="fa-IR"/>
          </w:rPr>
          <w:delText>study</w:delText>
        </w:r>
        <w:r w:rsidR="000A3033" w:rsidDel="0056752B">
          <w:rPr>
            <w:lang w:bidi="fa-IR"/>
          </w:rPr>
          <w:delText>, in</w:delText>
        </w:r>
      </w:del>
      <w:del w:id="554" w:author="Cees van Leeuwen" w:date="2020-01-04T18:52:00Z">
        <w:r w:rsidR="000A3033" w:rsidDel="0056752B">
          <w:rPr>
            <w:lang w:bidi="fa-IR"/>
          </w:rPr>
          <w:delText xml:space="preserve"> line with </w:delText>
        </w:r>
        <w:r w:rsidR="00702832" w:rsidDel="0056752B">
          <w:rPr>
            <w:lang w:bidi="fa-IR"/>
          </w:rPr>
          <w:fldChar w:fldCharType="begin"/>
        </w:r>
        <w:r w:rsidR="0073231E" w:rsidDel="0056752B">
          <w:rPr>
            <w:lang w:bidi="fa-IR"/>
          </w:rPr>
          <w:delInstrText xml:space="preserve"> ADDIN ZOTERO_ITEM CSL_CITATION {"citationID":"k6e2kZ2A","properties":{"formattedCitation":"(Clauset, Newman, &amp; Moore, 2004)","plainCitation":"(Clauset, Newman, &amp; Moore, 2004)","noteIndex":0},"citationItems":[{"id":1094,"uris":["http://zotero.org/users/5652293/items/JRX35MQT"],"uri":["http://zotero.org/users/5652293/items/JRX35MQT"],"itemData":{"id":1094,"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delInstrText>
        </w:r>
        <w:r w:rsidR="00702832" w:rsidDel="0056752B">
          <w:rPr>
            <w:lang w:bidi="fa-IR"/>
          </w:rPr>
          <w:fldChar w:fldCharType="separate"/>
        </w:r>
        <w:r w:rsidR="00621334" w:rsidRPr="00621334" w:rsidDel="0056752B">
          <w:rPr>
            <w:rFonts w:ascii="Times New Roman" w:hAnsi="Times New Roman" w:cs="Times New Roman"/>
          </w:rPr>
          <w:delText>(Clauset, Newman, &amp; Moore, 2004)</w:delText>
        </w:r>
        <w:r w:rsidR="00702832" w:rsidDel="0056752B">
          <w:rPr>
            <w:lang w:bidi="fa-IR"/>
          </w:rPr>
          <w:fldChar w:fldCharType="end"/>
        </w:r>
        <w:r w:rsidR="00621334" w:rsidDel="0056752B">
          <w:rPr>
            <w:lang w:bidi="fa-IR"/>
          </w:rPr>
          <w:delText xml:space="preserve">, </w:delText>
        </w:r>
      </w:del>
      <w:del w:id="555" w:author="Cees van Leeuwen" w:date="2020-01-04T18:46:00Z">
        <w:r w:rsidR="00346EA7" w:rsidDel="0056752B">
          <w:rPr>
            <w:lang w:bidi="fa-IR"/>
          </w:rPr>
          <w:delText xml:space="preserve">using </w:delText>
        </w:r>
      </w:del>
      <w:del w:id="556" w:author="Cees van Leeuwen" w:date="2020-01-04T18:52:00Z">
        <w:r w:rsidR="00346EA7" w:rsidDel="0056752B">
          <w:rPr>
            <w:lang w:bidi="fa-IR"/>
          </w:rPr>
          <w:delText>`igraph` package</w:delText>
        </w:r>
      </w:del>
      <w:del w:id="557" w:author="Cees van Leeuwen" w:date="2020-01-04T18:47:00Z">
        <w:r w:rsidR="00346EA7" w:rsidDel="0056752B">
          <w:rPr>
            <w:lang w:bidi="fa-IR"/>
          </w:rPr>
          <w:delText>,</w:delText>
        </w:r>
      </w:del>
      <w:del w:id="558" w:author="Cees van Leeuwen" w:date="2020-01-04T18:52:00Z">
        <w:r w:rsidR="00346EA7" w:rsidDel="0056752B">
          <w:rPr>
            <w:lang w:bidi="fa-IR"/>
          </w:rPr>
          <w:delText xml:space="preserve"> </w:delText>
        </w:r>
      </w:del>
      <w:del w:id="559" w:author="Cees van Leeuwen" w:date="2020-01-04T18:46:00Z">
        <w:r w:rsidR="00621334" w:rsidDel="0056752B">
          <w:rPr>
            <w:lang w:bidi="fa-IR"/>
          </w:rPr>
          <w:delText>the fast greedy algorith</w:delText>
        </w:r>
        <w:r w:rsidR="00A63A81" w:rsidDel="0056752B">
          <w:rPr>
            <w:lang w:bidi="fa-IR"/>
          </w:rPr>
          <w:delText xml:space="preserve">m </w:delText>
        </w:r>
      </w:del>
      <w:del w:id="560" w:author="Cees van Leeuwen" w:date="2020-01-04T18:52:00Z">
        <w:r w:rsidR="00A63A81" w:rsidDel="0056752B">
          <w:rPr>
            <w:lang w:bidi="fa-IR"/>
          </w:rPr>
          <w:delText xml:space="preserve">is used to </w:delText>
        </w:r>
        <w:r w:rsidR="00125DBA" w:rsidDel="0056752B">
          <w:rPr>
            <w:lang w:bidi="fa-IR"/>
          </w:rPr>
          <w:delText xml:space="preserve">optimally detect communities and </w:delText>
        </w:r>
        <w:r w:rsidR="00390750" w:rsidDel="0056752B">
          <w:rPr>
            <w:lang w:bidi="fa-IR"/>
          </w:rPr>
          <w:delText xml:space="preserve">calculate the modularity based on community membership of </w:delText>
        </w:r>
        <w:r w:rsidR="00C5721D" w:rsidDel="0056752B">
          <w:rPr>
            <w:lang w:bidi="fa-IR"/>
          </w:rPr>
          <w:delText xml:space="preserve">the </w:delText>
        </w:r>
        <w:r w:rsidR="00390750" w:rsidDel="0056752B">
          <w:rPr>
            <w:lang w:bidi="fa-IR"/>
          </w:rPr>
          <w:delText>nodes.</w:delText>
        </w:r>
      </w:del>
    </w:p>
    <w:p w14:paraId="0EC0EF48" w14:textId="77777777" w:rsidR="00487AEB" w:rsidRDefault="004A5DE1" w:rsidP="000152BB">
      <w:pPr>
        <w:pStyle w:val="Heading4"/>
        <w:rPr>
          <w:lang w:bidi="fa-IR"/>
        </w:rPr>
      </w:pPr>
      <w:r>
        <w:rPr>
          <w:lang w:bidi="fa-IR"/>
        </w:rPr>
        <w:t>Average path length</w:t>
      </w:r>
      <w:r w:rsidR="00580913">
        <w:rPr>
          <w:lang w:bidi="fa-IR"/>
        </w:rPr>
        <w:t>.</w:t>
      </w:r>
    </w:p>
    <w:p w14:paraId="1AA85488" w14:textId="77777777" w:rsidR="00B9507C" w:rsidRPr="000152BB" w:rsidRDefault="008B7677" w:rsidP="004C1BAF">
      <w:pPr>
        <w:rPr>
          <w:lang w:bidi="fa-IR"/>
        </w:rPr>
      </w:pPr>
      <w:r>
        <w:rPr>
          <w:lang w:bidi="fa-IR"/>
        </w:rPr>
        <w:t>Average pat</w:t>
      </w:r>
      <w:r w:rsidR="000C1E48">
        <w:rPr>
          <w:lang w:bidi="fa-IR"/>
        </w:rPr>
        <w:t>h</w:t>
      </w:r>
      <w:r>
        <w:rPr>
          <w:lang w:bidi="fa-IR"/>
        </w:rPr>
        <w:t xml:space="preserve"> length </w:t>
      </w:r>
      <w:r w:rsidR="000C1E48">
        <w:rPr>
          <w:lang w:bidi="fa-IR"/>
        </w:rPr>
        <w:t xml:space="preserve">is the mean value of lengths of shortest path between </w:t>
      </w:r>
      <w:r w:rsidR="009477F2">
        <w:rPr>
          <w:lang w:bidi="fa-IR"/>
        </w:rPr>
        <w:t xml:space="preserve">all pairs of nodes. </w:t>
      </w:r>
      <w:r w:rsidR="00276E12">
        <w:rPr>
          <w:lang w:bidi="fa-IR"/>
        </w:rPr>
        <w:t>This measure</w:t>
      </w:r>
      <w:r w:rsidR="00B9507C">
        <w:rPr>
          <w:lang w:bidi="fa-IR"/>
        </w:rPr>
        <w:t>, calculated using</w:t>
      </w:r>
      <w:ins w:id="561" w:author="Cees van Leeuwen" w:date="2020-01-04T18:53:00Z">
        <w:r w:rsidR="0056752B">
          <w:rPr>
            <w:lang w:bidi="fa-IR"/>
          </w:rPr>
          <w:t xml:space="preserve"> the</w:t>
        </w:r>
      </w:ins>
      <w:r w:rsidR="00B9507C">
        <w:rPr>
          <w:lang w:bidi="fa-IR"/>
        </w:rPr>
        <w:t xml:space="preserve"> `</w:t>
      </w:r>
      <w:commentRangeStart w:id="562"/>
      <w:r w:rsidR="00B9507C">
        <w:rPr>
          <w:lang w:bidi="fa-IR"/>
        </w:rPr>
        <w:t xml:space="preserve">igraph` </w:t>
      </w:r>
      <w:commentRangeEnd w:id="562"/>
      <w:r w:rsidR="0056752B">
        <w:rPr>
          <w:rStyle w:val="CommentReference"/>
        </w:rPr>
        <w:commentReference w:id="562"/>
      </w:r>
      <w:r w:rsidR="00B9507C">
        <w:rPr>
          <w:lang w:bidi="fa-IR"/>
        </w:rPr>
        <w:t>package,</w:t>
      </w:r>
      <w:r w:rsidR="00276E12">
        <w:rPr>
          <w:lang w:bidi="fa-IR"/>
        </w:rPr>
        <w:t xml:space="preserve"> gives an indication of how </w:t>
      </w:r>
      <w:r w:rsidR="007C2549">
        <w:rPr>
          <w:lang w:bidi="fa-IR"/>
        </w:rPr>
        <w:t>closely</w:t>
      </w:r>
      <w:r w:rsidR="00276E12">
        <w:rPr>
          <w:lang w:bidi="fa-IR"/>
        </w:rPr>
        <w:t xml:space="preserve"> the nodes</w:t>
      </w:r>
      <w:r w:rsidR="007C2549">
        <w:rPr>
          <w:lang w:bidi="fa-IR"/>
        </w:rPr>
        <w:t xml:space="preserve"> of a network are </w:t>
      </w:r>
      <w:r w:rsidR="00B9507C">
        <w:rPr>
          <w:lang w:bidi="fa-IR"/>
        </w:rPr>
        <w:t>located from each other.</w:t>
      </w:r>
    </w:p>
    <w:p w14:paraId="46BFA1CC" w14:textId="77777777" w:rsidR="00493D35" w:rsidRDefault="00493D35" w:rsidP="00191689">
      <w:pPr>
        <w:pStyle w:val="Heading4"/>
        <w:tabs>
          <w:tab w:val="left" w:pos="3249"/>
        </w:tabs>
        <w:rPr>
          <w:lang w:bidi="fa-IR"/>
        </w:rPr>
      </w:pPr>
      <w:r>
        <w:rPr>
          <w:lang w:bidi="fa-IR"/>
        </w:rPr>
        <w:t>Small-worldness</w:t>
      </w:r>
      <w:r w:rsidR="00580913">
        <w:rPr>
          <w:lang w:bidi="fa-IR"/>
        </w:rPr>
        <w:t>.</w:t>
      </w:r>
    </w:p>
    <w:p w14:paraId="40AEF862" w14:textId="77777777" w:rsidR="00324F0C" w:rsidRPr="00324F0C" w:rsidRDefault="00AC2871" w:rsidP="00EA3898">
      <w:pPr>
        <w:rPr>
          <w:lang w:bidi="fa-IR"/>
        </w:rPr>
      </w:pPr>
      <w:r>
        <w:rPr>
          <w:lang w:bidi="fa-IR"/>
        </w:rPr>
        <w:t xml:space="preserve">Small-worldness is a measure of the degree to which the graph shows </w:t>
      </w:r>
      <w:r w:rsidR="005A491A">
        <w:rPr>
          <w:lang w:bidi="fa-IR"/>
        </w:rPr>
        <w:t xml:space="preserve">properties </w:t>
      </w:r>
      <w:r w:rsidR="00BB0905">
        <w:rPr>
          <w:lang w:bidi="fa-IR"/>
        </w:rPr>
        <w:t xml:space="preserve">akin </w:t>
      </w:r>
      <w:r w:rsidR="005A491A">
        <w:rPr>
          <w:lang w:bidi="fa-IR"/>
        </w:rPr>
        <w:t xml:space="preserve">to the </w:t>
      </w:r>
      <w:r w:rsidR="00935E05">
        <w:rPr>
          <w:lang w:bidi="fa-IR"/>
        </w:rPr>
        <w:t>structures known as small world (</w:t>
      </w:r>
      <w:r w:rsidR="00935E05" w:rsidRPr="00935E05">
        <w:rPr>
          <w:color w:val="FF0000"/>
          <w:lang w:bidi="fa-IR"/>
        </w:rPr>
        <w:t>citation</w:t>
      </w:r>
      <w:r w:rsidR="00935E05">
        <w:rPr>
          <w:lang w:bidi="fa-IR"/>
        </w:rPr>
        <w:t xml:space="preserve">). It is </w:t>
      </w:r>
      <w:r w:rsidR="00B44009">
        <w:rPr>
          <w:lang w:bidi="fa-IR"/>
        </w:rPr>
        <w:t>defined as the multiplication of normalized clustering coefficient and efficiency of the network</w:t>
      </w:r>
      <w:r w:rsidR="000F1623">
        <w:rPr>
          <w:lang w:bidi="fa-IR"/>
        </w:rPr>
        <w:t>, i.e.</w:t>
      </w:r>
      <m:oMath>
        <m:r>
          <w:rPr>
            <w:rFonts w:ascii="Cambria Math" w:hAnsi="Cambria Math"/>
            <w:lang w:bidi="fa-IR"/>
          </w:rPr>
          <m:t xml:space="preserve"> </m:t>
        </m:r>
        <m:r>
          <m:rPr>
            <m:sty m:val="p"/>
          </m:rPr>
          <w:rPr>
            <w:rFonts w:ascii="Cambria Math" w:hAnsi="Cambria Math"/>
            <w:lang w:bidi="fa-IR"/>
          </w:rPr>
          <m:t>Σ</m:t>
        </m:r>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C </m:t>
            </m:r>
            <m:r>
              <m:rPr>
                <m:sty m:val="p"/>
              </m:rPr>
              <w:rPr>
                <w:rFonts w:ascii="Cambria Math" w:hAnsi="Cambria Math"/>
              </w:rPr>
              <m:t>×</m:t>
            </m:r>
            <m:r>
              <w:rPr>
                <w:rFonts w:ascii="Cambria Math" w:hAnsi="Cambria Math"/>
                <w:lang w:bidi="fa-IR"/>
              </w:rPr>
              <m:t xml:space="preserve"> E</m:t>
            </m:r>
          </m:num>
          <m:den>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den>
        </m:f>
      </m:oMath>
      <w:r w:rsidR="00863193">
        <w:rPr>
          <w:lang w:bidi="fa-IR"/>
        </w:rPr>
        <w:t>.</w:t>
      </w:r>
      <w:r w:rsidR="000F1623">
        <w:rPr>
          <w:lang w:bidi="fa-IR"/>
        </w:rPr>
        <w:t xml:space="preserve">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 xml:space="preserve">and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oMath>
      <w:r w:rsidR="00863193">
        <w:rPr>
          <w:lang w:bidi="fa-IR"/>
        </w:rPr>
        <w:t xml:space="preserve"> </w:t>
      </w:r>
      <w:r w:rsidR="000B11E6">
        <w:rPr>
          <w:lang w:bidi="fa-IR"/>
        </w:rPr>
        <w:t xml:space="preserve">are the </w:t>
      </w:r>
      <w:r w:rsidR="00A048EF">
        <w:rPr>
          <w:lang w:bidi="fa-IR"/>
        </w:rPr>
        <w:t xml:space="preserve">expected </w:t>
      </w:r>
      <w:r w:rsidR="000B11E6">
        <w:rPr>
          <w:lang w:bidi="fa-IR"/>
        </w:rPr>
        <w:t xml:space="preserve">clustering coefficient and </w:t>
      </w:r>
      <w:r w:rsidR="00A048EF">
        <w:rPr>
          <w:lang w:bidi="fa-IR"/>
        </w:rPr>
        <w:t xml:space="preserve">efficiency of a random graph of </w:t>
      </w:r>
      <w:r w:rsidR="009A2851">
        <w:rPr>
          <w:lang w:bidi="fa-IR"/>
        </w:rPr>
        <w:t>t</w:t>
      </w:r>
      <w:r w:rsidR="00A048EF">
        <w:rPr>
          <w:lang w:bidi="fa-IR"/>
        </w:rPr>
        <w:t xml:space="preserve">he same as the graph in question. </w:t>
      </w:r>
      <w:r w:rsidR="001B5EE0">
        <w:rPr>
          <w:lang w:bidi="fa-IR"/>
        </w:rPr>
        <w:t xml:space="preserve">Since all networks modeled in this study </w:t>
      </w:r>
      <w:r w:rsidR="000B1D1F">
        <w:rPr>
          <w:lang w:bidi="fa-IR"/>
        </w:rPr>
        <w:t xml:space="preserve">start off with random </w:t>
      </w:r>
      <w:r w:rsidR="00F04B0C">
        <w:rPr>
          <w:lang w:bidi="fa-IR"/>
        </w:rPr>
        <w:t>networks of the same size and density</w:t>
      </w:r>
      <w:r w:rsidR="00FC3EA2">
        <w:rPr>
          <w:lang w:bidi="fa-IR"/>
        </w:rPr>
        <w:t>,</w:t>
      </w:r>
      <w:r w:rsidR="000B1D1F">
        <w:rPr>
          <w:lang w:bidi="fa-IR"/>
        </w:rPr>
        <w:t xml:space="preserve"> </w:t>
      </w:r>
      <w:r w:rsidR="001B5EE0">
        <w:rPr>
          <w:lang w:bidi="fa-IR"/>
        </w:rPr>
        <w:t xml:space="preserve">for </w:t>
      </w:r>
      <w:r w:rsidR="009A2851">
        <w:rPr>
          <w:lang w:bidi="fa-IR"/>
        </w:rPr>
        <w:t>computational reasons</w:t>
      </w:r>
      <w:r w:rsidR="004B2B98">
        <w:rPr>
          <w:lang w:bidi="fa-IR"/>
        </w:rPr>
        <w:t>, a non-normalized version of small-worldness coefficient</w:t>
      </w:r>
      <w:r w:rsidR="00F02BCE">
        <w:rPr>
          <w:lang w:bidi="fa-IR"/>
        </w:rPr>
        <w:t xml:space="preserve"> (i.e., </w:t>
      </w:r>
      <m:oMath>
        <m:r>
          <m:rPr>
            <m:sty m:val="p"/>
          </m:rPr>
          <w:rPr>
            <w:rFonts w:ascii="Cambria Math" w:hAnsi="Cambria Math"/>
            <w:lang w:bidi="fa-IR"/>
          </w:rPr>
          <m:t>Σ</m:t>
        </m:r>
        <m:r>
          <w:rPr>
            <w:rFonts w:ascii="Cambria Math" w:hAnsi="Cambria Math"/>
            <w:lang w:bidi="fa-IR"/>
          </w:rPr>
          <m:t xml:space="preserve">= C </m:t>
        </m:r>
        <m:r>
          <m:rPr>
            <m:sty m:val="p"/>
          </m:rPr>
          <w:rPr>
            <w:rFonts w:ascii="Cambria Math" w:hAnsi="Cambria Math"/>
            <w:lang w:bidi="fa-IR"/>
          </w:rPr>
          <m:t>×</m:t>
        </m:r>
        <m:r>
          <w:rPr>
            <w:rFonts w:ascii="Cambria Math" w:hAnsi="Cambria Math"/>
            <w:lang w:bidi="fa-IR"/>
          </w:rPr>
          <m:t>E</m:t>
        </m:r>
      </m:oMath>
      <w:r w:rsidR="00F02BCE">
        <w:rPr>
          <w:lang w:bidi="fa-IR"/>
        </w:rPr>
        <w:t>)</w:t>
      </w:r>
      <w:r w:rsidR="004B2B98">
        <w:rPr>
          <w:lang w:bidi="fa-IR"/>
        </w:rPr>
        <w:t xml:space="preserve"> is calculated and reported.</w:t>
      </w:r>
    </w:p>
    <w:p w14:paraId="137BA950" w14:textId="77777777" w:rsidR="0056752B" w:rsidRDefault="0056752B" w:rsidP="0056752B">
      <w:pPr>
        <w:pStyle w:val="Heading4"/>
        <w:rPr>
          <w:ins w:id="563" w:author="Cees van Leeuwen" w:date="2020-01-04T18:52:00Z"/>
          <w:lang w:bidi="fa-IR"/>
        </w:rPr>
      </w:pPr>
      <w:ins w:id="564" w:author="Cees van Leeuwen" w:date="2020-01-04T18:52:00Z">
        <w:r>
          <w:rPr>
            <w:lang w:bidi="fa-IR"/>
          </w:rPr>
          <w:lastRenderedPageBreak/>
          <w:t>Modularity.</w:t>
        </w:r>
      </w:ins>
    </w:p>
    <w:p w14:paraId="0A1B1026" w14:textId="77777777" w:rsidR="0056752B" w:rsidRPr="00DA019C" w:rsidRDefault="0056752B" w:rsidP="0056752B">
      <w:pPr>
        <w:rPr>
          <w:ins w:id="565" w:author="Cees van Leeuwen" w:date="2020-01-04T18:52:00Z"/>
          <w:lang w:bidi="fa-IR"/>
        </w:rPr>
      </w:pPr>
      <w:ins w:id="566" w:author="Cees van Leeuwen" w:date="2020-01-04T18:52:00Z">
        <w:r>
          <w:rPr>
            <w:lang w:bidi="fa-IR"/>
          </w:rPr>
          <w:t xml:space="preserve">Modularity of a graph, as proposed by </w:t>
        </w:r>
        <w:r>
          <w:rPr>
            <w:lang w:bidi="fa-IR"/>
          </w:rPr>
          <w:fldChar w:fldCharType="begin"/>
        </w:r>
        <w:r>
          <w:rPr>
            <w:lang w:bidi="fa-IR"/>
          </w:rPr>
          <w:instrText xml:space="preserve"> ADDIN ZOTERO_ITEM CSL_CITATION {"citationID":"xKruUf6i","properties":{"formattedCitation":"(2006)","plainCitation":"(2006)","dontUpdate":true,"noteIndex":0},"citationItems":[{"id":1011,"uris":["http://zotero.org/users/5652293/items/5CZTX9NH"],"uri":["http://zotero.org/users/5652293/items/5CZTX9NH"],"itemData":{"id":1011,"type":"article-journal","container-title":"Proceedings of the National Academy of Sciences","DOI":"10.1073/pnas.0601602103","ISSN":"0027-8424, 1091-6490","issue":"23","journalAbbreviation":"Proceedings of the National Academy of Sciences","language":"en","page":"8577-8582","source":"DOI.org (Crossref)","title":"Modularity and community structure in networks","volume":"103","author":[{"family":"Newman","given":"M. E. J."}],"issued":{"date-parts":[["2006",6,6]]}},"suppress-author":true}],"schema":"https://github.com/citation-style-language/schema/raw/master/csl-citation.json"} </w:instrText>
        </w:r>
        <w:r>
          <w:rPr>
            <w:lang w:bidi="fa-IR"/>
          </w:rPr>
          <w:fldChar w:fldCharType="separate"/>
        </w:r>
        <w:r w:rsidRPr="00A06CC9">
          <w:rPr>
            <w:rFonts w:ascii="Times New Roman" w:hAnsi="Times New Roman" w:cs="Times New Roman"/>
          </w:rPr>
          <w:t>Newman</w:t>
        </w:r>
        <w:r w:rsidRPr="007662EA">
          <w:rPr>
            <w:rFonts w:ascii="Times New Roman" w:hAnsi="Times New Roman" w:cs="Times New Roman"/>
          </w:rPr>
          <w:t xml:space="preserve"> (2006)</w:t>
        </w:r>
        <w:r>
          <w:rPr>
            <w:lang w:bidi="fa-IR"/>
          </w:rPr>
          <w:fldChar w:fldCharType="end"/>
        </w:r>
        <w:r>
          <w:rPr>
            <w:lang w:bidi="fa-IR"/>
          </w:rPr>
          <w:t xml:space="preserve"> and denoted by Q, is a measure of how (and to what degree), for a certain labeling of nodes, the nodes tend to form communities with the nodes of the same label and tend to not connect to other nodes of the graph. This measure requires a priori labeling of nodes that defines the communities to which they are believed to belong. Algorithmic discovery of modules enables the measures of modularity is maximized </w:t>
        </w:r>
        <w:r>
          <w:rPr>
            <w:lang w:bidi="fa-IR"/>
          </w:rPr>
          <w:fldChar w:fldCharType="begin"/>
        </w:r>
        <w:r>
          <w:rPr>
            <w:lang w:bidi="fa-IR"/>
          </w:rPr>
          <w:instrText xml:space="preserve"> ADDIN ZOTERO_ITEM CSL_CITATION {"citationID":"n5VJPOgp","properties":{"formattedCitation":"(for a review of the proposed methods, cf. Zhang, Ma, Zhang, Sun, &amp; Yan, 2018)","plainCitation":"(for a review of the proposed methods, cf. Zhang, Ma, Zhang, Sun, &amp; Yan, 2018)","noteIndex":0},"citationItems":[{"id":1014,"uris":["http://zotero.org/users/5652293/items/JT9HGZT4"],"uri":["http://zotero.org/users/5652293/items/JT9HGZT4"],"itemData":{"id":1014,"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of the proposed methods, cf."}],"schema":"https://github.com/citation-style-language/schema/raw/master/csl-citation.json"} </w:instrText>
        </w:r>
        <w:r>
          <w:rPr>
            <w:lang w:bidi="fa-IR"/>
          </w:rPr>
          <w:fldChar w:fldCharType="separate"/>
        </w:r>
        <w:r w:rsidRPr="0022469F">
          <w:rPr>
            <w:rFonts w:ascii="Times New Roman" w:hAnsi="Times New Roman" w:cs="Times New Roman"/>
          </w:rPr>
          <w:t>(for a review of the proposed methods, cf. Zhang, Ma, Zhang, Sun, &amp; Yan, 2018)</w:t>
        </w:r>
        <w:r>
          <w:rPr>
            <w:lang w:bidi="fa-IR"/>
          </w:rPr>
          <w:fldChar w:fldCharType="end"/>
        </w:r>
        <w:r>
          <w:rPr>
            <w:lang w:bidi="fa-IR"/>
          </w:rPr>
          <w:t xml:space="preserve">. The communities discovered by these algorithms can thus be used as labels for calculating modularity of the network. In line with </w:t>
        </w:r>
        <w:r>
          <w:rPr>
            <w:lang w:bidi="fa-IR"/>
          </w:rPr>
          <w:fldChar w:fldCharType="begin"/>
        </w:r>
        <w:r>
          <w:rPr>
            <w:lang w:bidi="fa-IR"/>
          </w:rPr>
          <w:instrText xml:space="preserve"> ADDIN ZOTERO_ITEM CSL_CITATION {"citationID":"k6e2kZ2A","properties":{"formattedCitation":"(Clauset, Newman, &amp; Moore, 2004)","plainCitation":"(Clauset, Newman, &amp; Moore, 2004)","noteIndex":0},"citationItems":[{"id":1094,"uris":["http://zotero.org/users/5652293/items/JRX35MQT"],"uri":["http://zotero.org/users/5652293/items/JRX35MQT"],"itemData":{"id":1094,"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Pr>
            <w:lang w:bidi="fa-IR"/>
          </w:rPr>
          <w:fldChar w:fldCharType="separate"/>
        </w:r>
        <w:r w:rsidRPr="00621334">
          <w:rPr>
            <w:rFonts w:ascii="Times New Roman" w:hAnsi="Times New Roman" w:cs="Times New Roman"/>
          </w:rPr>
          <w:t>(Clauset, Newman, &amp; Moore, 2004)</w:t>
        </w:r>
        <w:r>
          <w:rPr>
            <w:lang w:bidi="fa-IR"/>
          </w:rPr>
          <w:fldChar w:fldCharType="end"/>
        </w:r>
        <w:r>
          <w:rPr>
            <w:lang w:bidi="fa-IR"/>
          </w:rPr>
          <w:t>, the the fast greedy algorithm used to optimally detect communities and calculate the modularity based on community membership of the nodes.</w:t>
        </w:r>
      </w:ins>
    </w:p>
    <w:p w14:paraId="4B472A1E" w14:textId="77777777" w:rsidR="00493D35" w:rsidRDefault="00A12540" w:rsidP="00580913">
      <w:pPr>
        <w:pStyle w:val="Heading4"/>
        <w:rPr>
          <w:lang w:bidi="fa-IR"/>
        </w:rPr>
      </w:pPr>
      <w:r>
        <w:rPr>
          <w:lang w:bidi="fa-IR"/>
        </w:rPr>
        <w:t>Assortativity</w:t>
      </w:r>
      <w:r w:rsidR="00580913">
        <w:rPr>
          <w:lang w:bidi="fa-IR"/>
        </w:rPr>
        <w:t>.</w:t>
      </w:r>
    </w:p>
    <w:p w14:paraId="0427901A" w14:textId="77777777" w:rsidR="002E7D51" w:rsidRDefault="002E7D51" w:rsidP="00950D4A">
      <w:pPr>
        <w:rPr>
          <w:lang w:bidi="fa-IR"/>
        </w:rPr>
        <w:pPrChange w:id="567" w:author="MohammadHossein Manuel Haqiqatkhah" w:date="2020-01-04T21:02:00Z">
          <w:pPr/>
        </w:pPrChange>
      </w:pPr>
      <w:r>
        <w:rPr>
          <w:lang w:bidi="fa-IR"/>
        </w:rPr>
        <w:t>Assortativity</w:t>
      </w:r>
      <w:r w:rsidR="00D6713A">
        <w:rPr>
          <w:lang w:bidi="fa-IR"/>
        </w:rPr>
        <w:t xml:space="preserve"> coefficient is a measure of homophily</w:t>
      </w:r>
      <w:r>
        <w:rPr>
          <w:lang w:bidi="fa-IR"/>
        </w:rPr>
        <w:t xml:space="preserve"> </w:t>
      </w:r>
      <w:r w:rsidR="00D6713A">
        <w:rPr>
          <w:lang w:bidi="fa-IR"/>
        </w:rPr>
        <w:t xml:space="preserve">in networks that </w:t>
      </w:r>
      <w:r w:rsidR="00C50CEE">
        <w:rPr>
          <w:lang w:bidi="fa-IR"/>
        </w:rPr>
        <w:t>indicates the preferences of nodes to co</w:t>
      </w:r>
      <w:r w:rsidR="00422362">
        <w:rPr>
          <w:lang w:bidi="fa-IR"/>
        </w:rPr>
        <w:t xml:space="preserve">nnect to </w:t>
      </w:r>
      <w:r w:rsidR="008B073B">
        <w:rPr>
          <w:lang w:bidi="fa-IR"/>
        </w:rPr>
        <w:t>"</w:t>
      </w:r>
      <w:r w:rsidR="00422362">
        <w:rPr>
          <w:lang w:bidi="fa-IR"/>
        </w:rPr>
        <w:t>similar</w:t>
      </w:r>
      <w:r w:rsidR="008B073B">
        <w:rPr>
          <w:lang w:bidi="fa-IR"/>
        </w:rPr>
        <w:t>"</w:t>
      </w:r>
      <w:r w:rsidR="00422362">
        <w:rPr>
          <w:lang w:bidi="fa-IR"/>
        </w:rPr>
        <w:t xml:space="preserve"> nodes</w:t>
      </w:r>
      <w:r w:rsidR="005B4284">
        <w:rPr>
          <w:lang w:bidi="fa-IR"/>
        </w:rPr>
        <w:t xml:space="preserve"> </w:t>
      </w:r>
      <w:r w:rsidR="00422362">
        <w:rPr>
          <w:lang w:bidi="fa-IR"/>
        </w:rPr>
        <w:t xml:space="preserve">by </w:t>
      </w:r>
      <w:r w:rsidR="005B4284">
        <w:rPr>
          <w:lang w:bidi="fa-IR"/>
        </w:rPr>
        <w:t>summariz</w:t>
      </w:r>
      <w:r w:rsidR="00D6713A">
        <w:rPr>
          <w:lang w:bidi="fa-IR"/>
        </w:rPr>
        <w:t>ing</w:t>
      </w:r>
      <w:r w:rsidR="005B4284">
        <w:rPr>
          <w:lang w:bidi="fa-IR"/>
        </w:rPr>
        <w:t xml:space="preserve"> the probability </w:t>
      </w:r>
      <w:r w:rsidR="003A33CA">
        <w:rPr>
          <w:lang w:bidi="fa-IR"/>
        </w:rPr>
        <w:t>of connections between the similar nodes</w:t>
      </w:r>
      <w:r w:rsidR="00F91982">
        <w:rPr>
          <w:lang w:bidi="fa-IR"/>
        </w:rPr>
        <w:t xml:space="preserve">. The similarity </w:t>
      </w:r>
      <w:r w:rsidR="00DA2671">
        <w:rPr>
          <w:lang w:bidi="fa-IR"/>
        </w:rPr>
        <w:t>can be imposed externally</w:t>
      </w:r>
      <w:r w:rsidR="003A33CA">
        <w:rPr>
          <w:lang w:bidi="fa-IR"/>
        </w:rPr>
        <w:t>, e.g.,</w:t>
      </w:r>
      <w:r w:rsidR="00DA2671">
        <w:rPr>
          <w:lang w:bidi="fa-IR"/>
        </w:rPr>
        <w:t xml:space="preserve"> by assigning categories </w:t>
      </w:r>
      <w:r w:rsidR="00285DF8">
        <w:rPr>
          <w:lang w:bidi="fa-IR"/>
        </w:rPr>
        <w:t xml:space="preserve">to the nodes </w:t>
      </w:r>
      <w:r w:rsidR="00FC1707">
        <w:rPr>
          <w:lang w:bidi="fa-IR"/>
        </w:rPr>
        <w:t xml:space="preserve">using </w:t>
      </w:r>
      <w:r w:rsidR="00285DF8">
        <w:rPr>
          <w:lang w:bidi="fa-IR"/>
        </w:rPr>
        <w:t>labels</w:t>
      </w:r>
      <w:r w:rsidR="00672E5C">
        <w:rPr>
          <w:lang w:bidi="fa-IR"/>
        </w:rPr>
        <w:t xml:space="preserve"> (known as nominal assortativity</w:t>
      </w:r>
      <w:r w:rsidR="00FC1707">
        <w:rPr>
          <w:lang w:bidi="fa-IR"/>
        </w:rPr>
        <w:t>)</w:t>
      </w:r>
      <w:r w:rsidR="003A33CA">
        <w:rPr>
          <w:lang w:bidi="fa-IR"/>
        </w:rPr>
        <w:t>,</w:t>
      </w:r>
      <w:r w:rsidR="00FC1707">
        <w:rPr>
          <w:lang w:bidi="fa-IR"/>
        </w:rPr>
        <w:t xml:space="preserve"> or by internal criteria like the </w:t>
      </w:r>
      <w:r w:rsidR="00E24D67">
        <w:rPr>
          <w:lang w:bidi="fa-IR"/>
        </w:rPr>
        <w:t>node degrees (degree assortativity). Degree assortativity</w:t>
      </w:r>
      <w:r w:rsidR="00A80EFD">
        <w:rPr>
          <w:lang w:bidi="fa-IR"/>
        </w:rPr>
        <w:t xml:space="preserve">, </w:t>
      </w:r>
      <w:del w:id="568" w:author="Cees van Leeuwen" w:date="2020-01-04T18:54:00Z">
        <w:r w:rsidR="00A80EFD" w:rsidDel="0056752B">
          <w:rPr>
            <w:lang w:bidi="fa-IR"/>
          </w:rPr>
          <w:delText>calculated using `igraph` package</w:delText>
        </w:r>
        <w:r w:rsidR="003A33CA" w:rsidDel="0056752B">
          <w:rPr>
            <w:lang w:bidi="fa-IR"/>
          </w:rPr>
          <w:delText xml:space="preserve"> in this study</w:delText>
        </w:r>
        <w:r w:rsidR="00A80EFD" w:rsidDel="0056752B">
          <w:rPr>
            <w:lang w:bidi="fa-IR"/>
          </w:rPr>
          <w:delText>,</w:delText>
        </w:r>
        <w:r w:rsidR="00E24D67" w:rsidDel="0056752B">
          <w:rPr>
            <w:lang w:bidi="fa-IR"/>
          </w:rPr>
          <w:delText xml:space="preserve"> </w:delText>
        </w:r>
      </w:del>
      <w:r w:rsidR="00E24D67">
        <w:rPr>
          <w:lang w:bidi="fa-IR"/>
        </w:rPr>
        <w:t xml:space="preserve">measures </w:t>
      </w:r>
      <w:r w:rsidR="00BB101C">
        <w:rPr>
          <w:lang w:bidi="fa-IR"/>
        </w:rPr>
        <w:t>the probability that nodes of similar degree (i.e., number of connections) are connected</w:t>
      </w:r>
      <w:r w:rsidR="00A80EFD">
        <w:rPr>
          <w:lang w:bidi="fa-IR"/>
        </w:rPr>
        <w:t>.</w:t>
      </w:r>
      <w:r w:rsidR="00D6713A">
        <w:rPr>
          <w:lang w:bidi="fa-IR"/>
        </w:rPr>
        <w:t xml:space="preserve"> </w:t>
      </w:r>
      <w:commentRangeStart w:id="569"/>
      <w:r w:rsidR="00D6713A">
        <w:rPr>
          <w:lang w:bidi="fa-IR"/>
        </w:rPr>
        <w:t>(Newman, 2003)</w:t>
      </w:r>
      <w:r w:rsidR="00D10D3A">
        <w:rPr>
          <w:lang w:bidi="fa-IR"/>
        </w:rPr>
        <w:t xml:space="preserve"> </w:t>
      </w:r>
      <w:commentRangeEnd w:id="569"/>
      <w:r w:rsidR="00D6713A">
        <w:rPr>
          <w:rStyle w:val="CommentReference"/>
        </w:rPr>
        <w:commentReference w:id="569"/>
      </w:r>
      <w:commentRangeStart w:id="570"/>
      <w:commentRangeStart w:id="571"/>
      <w:r w:rsidR="00D6713A">
        <w:rPr>
          <w:lang w:bidi="fa-IR"/>
        </w:rPr>
        <w:t>Degree assortativity of undirected networks can be calculated as shown in Eq</w:t>
      </w:r>
      <w:r w:rsidR="004F1321">
        <w:rPr>
          <w:lang w:bidi="fa-IR"/>
        </w:rPr>
        <w:t>uation</w:t>
      </w:r>
      <w:r w:rsidR="00D6713A">
        <w:rPr>
          <w:lang w:bidi="fa-IR"/>
        </w:rPr>
        <w:t xml:space="preserve"> 4, where </w:t>
      </w:r>
      <m:oMath>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j</m:t>
            </m:r>
          </m:sub>
        </m:sSub>
      </m:oMath>
      <w:r w:rsidR="00D6713A">
        <w:rPr>
          <w:lang w:bidi="fa-IR"/>
        </w:rPr>
        <w:t xml:space="preserve"> is the degree of node j and …</w:t>
      </w:r>
      <w:commentRangeEnd w:id="570"/>
      <w:r w:rsidR="00D6713A">
        <w:rPr>
          <w:rStyle w:val="CommentReference"/>
        </w:rPr>
        <w:commentReference w:id="570"/>
      </w:r>
      <w:commentRangeEnd w:id="571"/>
      <w:r w:rsidR="00E37DEA">
        <w:rPr>
          <w:rStyle w:val="CommentReference"/>
        </w:rPr>
        <w:commentReference w:id="571"/>
      </w:r>
    </w:p>
    <w:p w14:paraId="7CCFE8B1" w14:textId="77777777" w:rsidR="00D6713A" w:rsidRPr="002E7D51" w:rsidRDefault="00D6713A" w:rsidP="00BE0CC8">
      <w:pPr>
        <w:jc w:val="center"/>
        <w:rPr>
          <w:lang w:bidi="fa-IR"/>
        </w:rPr>
      </w:pPr>
      <w:r>
        <w:rPr>
          <w:lang w:bidi="fa-IR"/>
        </w:rPr>
        <w:t xml:space="preserve">EQ 4  </w:t>
      </w:r>
      <w:r>
        <w:rPr>
          <w:noProof/>
          <w:lang w:val="nl-BE" w:eastAsia="nl-BE"/>
        </w:rPr>
        <w:drawing>
          <wp:inline distT="0" distB="0" distL="0" distR="0" wp14:anchorId="528624C2" wp14:editId="7F3CFC1E">
            <wp:extent cx="2037234" cy="675861"/>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81441" cy="690527"/>
                    </a:xfrm>
                    <a:prstGeom prst="rect">
                      <a:avLst/>
                    </a:prstGeom>
                  </pic:spPr>
                </pic:pic>
              </a:graphicData>
            </a:graphic>
          </wp:inline>
        </w:drawing>
      </w:r>
      <w:r w:rsidR="004F1321">
        <w:rPr>
          <w:lang w:bidi="fa-IR"/>
        </w:rPr>
        <w:t xml:space="preserve"> </w:t>
      </w:r>
    </w:p>
    <w:p w14:paraId="4F1ED7CB" w14:textId="77777777" w:rsidR="00DF0844" w:rsidRPr="00A04B4A" w:rsidRDefault="00DF0844" w:rsidP="00DF0844">
      <w:pPr>
        <w:pStyle w:val="Heading4"/>
        <w:rPr>
          <w:rFonts w:asciiTheme="minorHAnsi" w:eastAsiaTheme="minorEastAsia" w:hAnsiTheme="minorHAnsi" w:cstheme="minorBidi"/>
          <w:lang w:bidi="fa-IR"/>
        </w:rPr>
      </w:pPr>
      <w:r>
        <w:rPr>
          <w:lang w:bidi="fa-IR"/>
        </w:rPr>
        <w:t>Edge density</w:t>
      </w:r>
    </w:p>
    <w:p w14:paraId="6D496C92" w14:textId="77777777" w:rsidR="00DF0844" w:rsidRDefault="00DF0844" w:rsidP="00DF0844">
      <w:pPr>
        <w:rPr>
          <w:rtl/>
          <w:lang w:bidi="fa-IR"/>
        </w:rPr>
      </w:pPr>
      <w:r>
        <w:rPr>
          <w:lang w:bidi="fa-IR"/>
        </w:rPr>
        <w:t xml:space="preserve">For a subset of nodes, this coefficient is the proportion of existing edges to the maximum number of edges possible in that subset. </w:t>
      </w:r>
      <w:commentRangeStart w:id="572"/>
      <w:r w:rsidRPr="00E37DEA">
        <w:rPr>
          <w:strike/>
          <w:lang w:bidi="fa-IR"/>
          <w:rPrChange w:id="573" w:author="Cees van Leeuwen" w:date="2020-01-04T19:01:00Z">
            <w:rPr>
              <w:lang w:bidi="fa-IR"/>
            </w:rPr>
          </w:rPrChange>
        </w:rPr>
        <w:t xml:space="preserve">It is used to quantify the normalized </w:t>
      </w:r>
      <w:r w:rsidRPr="00E37DEA">
        <w:rPr>
          <w:strike/>
          <w:lang w:bidi="fa-IR"/>
          <w:rPrChange w:id="574" w:author="Cees van Leeuwen" w:date="2020-01-04T19:01:00Z">
            <w:rPr>
              <w:lang w:bidi="fa-IR"/>
            </w:rPr>
          </w:rPrChange>
        </w:rPr>
        <w:lastRenderedPageBreak/>
        <w:t xml:space="preserve">density of edges labeled as within-minority, within-majority, and inter-partition, as well as the whole network. </w:t>
      </w:r>
      <w:commentRangeEnd w:id="572"/>
      <w:r w:rsidR="00E37DEA">
        <w:rPr>
          <w:rStyle w:val="CommentReference"/>
        </w:rPr>
        <w:commentReference w:id="572"/>
      </w:r>
      <w:r>
        <w:rPr>
          <w:lang w:bidi="fa-IR"/>
        </w:rPr>
        <w:t xml:space="preserve">Since the total number of edges remains the same during the adaptive rewiring, this coefficient gives an indication of how strongly each partition has attracted </w:t>
      </w:r>
      <w:del w:id="575" w:author="Cees van Leeuwen" w:date="2020-01-04T19:01:00Z">
        <w:r w:rsidDel="00E37DEA">
          <w:rPr>
            <w:lang w:bidi="fa-IR"/>
          </w:rPr>
          <w:delText xml:space="preserve">the </w:delText>
        </w:r>
      </w:del>
      <w:r>
        <w:rPr>
          <w:lang w:bidi="fa-IR"/>
        </w:rPr>
        <w:t xml:space="preserve">new nodes </w:t>
      </w:r>
      <w:del w:id="576" w:author="Cees van Leeuwen" w:date="2020-01-04T19:01:00Z">
        <w:r w:rsidDel="00E37DEA">
          <w:rPr>
            <w:lang w:bidi="fa-IR"/>
          </w:rPr>
          <w:delText>into itself</w:delText>
        </w:r>
        <w:r w:rsidRPr="00223A96" w:rsidDel="00E37DEA">
          <w:rPr>
            <w:lang w:bidi="fa-IR"/>
          </w:rPr>
          <w:delText xml:space="preserve"> </w:delText>
        </w:r>
      </w:del>
      <w:r>
        <w:rPr>
          <w:lang w:bidi="fa-IR"/>
        </w:rPr>
        <w:t>at every rewiring step</w:t>
      </w:r>
      <w:ins w:id="577" w:author="Cees van Leeuwen" w:date="2020-01-04T19:02:00Z">
        <w:r w:rsidR="00E37DEA">
          <w:rPr>
            <w:lang w:bidi="fa-IR"/>
          </w:rPr>
          <w:t xml:space="preserve">. </w:t>
        </w:r>
      </w:ins>
      <w:commentRangeStart w:id="578"/>
      <w:del w:id="579" w:author="Cees van Leeuwen" w:date="2020-01-04T19:02:00Z">
        <w:r w:rsidDel="00E37DEA">
          <w:rPr>
            <w:lang w:bidi="fa-IR"/>
          </w:rPr>
          <w:delText xml:space="preserve">. One can visually estimate </w:delText>
        </w:r>
      </w:del>
      <w:ins w:id="580" w:author="Cees van Leeuwen" w:date="2020-01-04T19:02:00Z">
        <w:r w:rsidR="00E37DEA">
          <w:rPr>
            <w:lang w:bidi="fa-IR"/>
          </w:rPr>
          <w:t>T</w:t>
        </w:r>
      </w:ins>
      <w:del w:id="581" w:author="Cees van Leeuwen" w:date="2020-01-04T19:02:00Z">
        <w:r w:rsidDel="00E37DEA">
          <w:rPr>
            <w:lang w:bidi="fa-IR"/>
          </w:rPr>
          <w:delText>t</w:delText>
        </w:r>
      </w:del>
      <w:r>
        <w:rPr>
          <w:lang w:bidi="fa-IR"/>
        </w:rPr>
        <w:t xml:space="preserve">he value of </w:t>
      </w:r>
      <w:del w:id="582" w:author="Cees van Leeuwen" w:date="2020-01-04T19:03:00Z">
        <w:r w:rsidDel="00E37DEA">
          <w:rPr>
            <w:lang w:bidi="fa-IR"/>
          </w:rPr>
          <w:delText xml:space="preserve">this </w:delText>
        </w:r>
      </w:del>
      <w:ins w:id="583" w:author="Cees van Leeuwen" w:date="2020-01-04T19:03:00Z">
        <w:r w:rsidR="00E37DEA">
          <w:rPr>
            <w:lang w:bidi="fa-IR"/>
          </w:rPr>
          <w:t xml:space="preserve">the Edge Density </w:t>
        </w:r>
      </w:ins>
      <w:r>
        <w:rPr>
          <w:lang w:bidi="fa-IR"/>
        </w:rPr>
        <w:t>coefficient</w:t>
      </w:r>
      <w:ins w:id="584" w:author="Cees van Leeuwen" w:date="2020-01-04T19:02:00Z">
        <w:r w:rsidR="00E37DEA">
          <w:rPr>
            <w:lang w:bidi="fa-IR"/>
          </w:rPr>
          <w:t xml:space="preserve"> is visible</w:t>
        </w:r>
      </w:ins>
      <w:r>
        <w:rPr>
          <w:lang w:bidi="fa-IR"/>
        </w:rPr>
        <w:t xml:space="preserve"> by the density of each color in the subsets of the unserialized adjacency matrix.</w:t>
      </w:r>
      <w:commentRangeEnd w:id="578"/>
      <w:r w:rsidR="00E37DEA">
        <w:rPr>
          <w:rStyle w:val="CommentReference"/>
        </w:rPr>
        <w:commentReference w:id="578"/>
      </w:r>
    </w:p>
    <w:p w14:paraId="34D71779" w14:textId="77777777" w:rsidR="004A5DE1" w:rsidRDefault="004A5DE1" w:rsidP="00580913">
      <w:pPr>
        <w:pStyle w:val="Heading4"/>
        <w:rPr>
          <w:lang w:bidi="fa-IR"/>
        </w:rPr>
      </w:pPr>
      <w:r>
        <w:rPr>
          <w:lang w:bidi="fa-IR"/>
        </w:rPr>
        <w:t>Rich Club coefficient</w:t>
      </w:r>
      <w:r w:rsidR="00580913">
        <w:rPr>
          <w:lang w:bidi="fa-IR"/>
        </w:rPr>
        <w:t>.</w:t>
      </w:r>
    </w:p>
    <w:p w14:paraId="3AAC4F4E" w14:textId="77777777" w:rsidR="00D10D3A" w:rsidRDefault="000F394F" w:rsidP="00083A67">
      <w:pPr>
        <w:rPr>
          <w:lang w:bidi="fa-IR"/>
        </w:rPr>
      </w:pPr>
      <w:r>
        <w:rPr>
          <w:lang w:bidi="fa-IR"/>
        </w:rPr>
        <w:t xml:space="preserve">This coefficient </w:t>
      </w:r>
      <w:r w:rsidR="001A0378">
        <w:rPr>
          <w:lang w:bidi="fa-IR"/>
        </w:rPr>
        <w:t xml:space="preserve">quantifies the </w:t>
      </w:r>
      <w:r w:rsidR="00160682">
        <w:rPr>
          <w:lang w:bidi="fa-IR"/>
        </w:rPr>
        <w:t xml:space="preserve">tendency of nodes with higher than </w:t>
      </w:r>
      <w:r w:rsidR="008879B7">
        <w:rPr>
          <w:lang w:bidi="fa-IR"/>
        </w:rPr>
        <w:t xml:space="preserve">a </w:t>
      </w:r>
      <w:r w:rsidR="00160682">
        <w:rPr>
          <w:lang w:bidi="fa-IR"/>
        </w:rPr>
        <w:t>certain degree to connect to each othe</w:t>
      </w:r>
      <w:r w:rsidR="008879B7">
        <w:rPr>
          <w:lang w:bidi="fa-IR"/>
        </w:rPr>
        <w:t>r</w:t>
      </w:r>
      <w:r w:rsidR="00190206">
        <w:rPr>
          <w:lang w:bidi="fa-IR"/>
        </w:rPr>
        <w:t>.</w:t>
      </w:r>
      <w:r w:rsidR="00160682">
        <w:rPr>
          <w:lang w:bidi="fa-IR"/>
        </w:rPr>
        <w:t xml:space="preserve"> </w:t>
      </w:r>
      <w:r w:rsidR="009D3A90">
        <w:rPr>
          <w:lang w:bidi="fa-IR"/>
        </w:rPr>
        <w:t>More formally,</w:t>
      </w:r>
      <w:r w:rsidR="009A42F6">
        <w:rPr>
          <w:lang w:bidi="fa-IR"/>
        </w:rPr>
        <w:t xml:space="preserve"> as </w:t>
      </w:r>
      <w:r w:rsidR="004F1321">
        <w:rPr>
          <w:lang w:bidi="fa-IR"/>
        </w:rPr>
        <w:t xml:space="preserve">Equation </w:t>
      </w:r>
      <w:r w:rsidR="007104AA">
        <w:rPr>
          <w:lang w:bidi="fa-IR"/>
        </w:rPr>
        <w:t>5 shows,</w:t>
      </w:r>
      <w:r w:rsidR="009D3A90">
        <w:rPr>
          <w:lang w:bidi="fa-IR"/>
        </w:rPr>
        <w:t xml:space="preserve"> it is </w:t>
      </w:r>
      <w:r w:rsidR="00074369">
        <w:rPr>
          <w:lang w:bidi="fa-IR"/>
        </w:rPr>
        <w:t xml:space="preserve">equivalent to the edge density of the subgraph </w:t>
      </w:r>
      <w:r w:rsidR="004B4666">
        <w:rPr>
          <w:lang w:bidi="fa-IR"/>
        </w:rPr>
        <w:t xml:space="preserve">of the </w:t>
      </w:r>
      <w:r w:rsidR="008879B7">
        <w:rPr>
          <w:lang w:bidi="fa-IR"/>
        </w:rPr>
        <w:t>network</w:t>
      </w:r>
      <w:r w:rsidR="004B4666">
        <w:rPr>
          <w:lang w:bidi="fa-IR"/>
        </w:rPr>
        <w:t xml:space="preserve"> </w:t>
      </w:r>
      <w:r w:rsidR="00074369">
        <w:rPr>
          <w:lang w:bidi="fa-IR"/>
        </w:rPr>
        <w:t xml:space="preserve">where the nodes </w:t>
      </w:r>
      <w:r w:rsidR="004B4666">
        <w:rPr>
          <w:lang w:bidi="fa-IR"/>
        </w:rPr>
        <w:t>with lower degrees than the cut-off value k are removed</w:t>
      </w:r>
      <w:r w:rsidR="002F6DD2">
        <w:rPr>
          <w:lang w:bidi="fa-IR"/>
        </w:rPr>
        <w:t>.</w:t>
      </w:r>
      <w:r w:rsidR="00B60949">
        <w:rPr>
          <w:lang w:bidi="fa-IR"/>
        </w:rPr>
        <w:t xml:space="preserve"> Since this coefficient is a function of club size k, it is hard to visualize its evolution over time for all possible values of k. Hence, the </w:t>
      </w:r>
      <w:r w:rsidR="00870830">
        <w:rPr>
          <w:lang w:bidi="fa-IR"/>
        </w:rPr>
        <w:t>values of this coefficient</w:t>
      </w:r>
      <w:r w:rsidR="00B60949">
        <w:rPr>
          <w:lang w:bidi="fa-IR"/>
        </w:rPr>
        <w:t xml:space="preserve"> </w:t>
      </w:r>
      <w:r w:rsidR="00F82751">
        <w:rPr>
          <w:lang w:bidi="fa-IR"/>
        </w:rPr>
        <w:t>were</w:t>
      </w:r>
      <w:r w:rsidR="00B60949">
        <w:rPr>
          <w:lang w:bidi="fa-IR"/>
        </w:rPr>
        <w:t xml:space="preserve"> </w:t>
      </w:r>
      <w:r w:rsidR="00DF0844">
        <w:rPr>
          <w:lang w:bidi="fa-IR"/>
        </w:rPr>
        <w:t>only plotted for the</w:t>
      </w:r>
      <w:r w:rsidR="00B60949">
        <w:rPr>
          <w:lang w:bidi="fa-IR"/>
        </w:rPr>
        <w:t xml:space="preserve"> final </w:t>
      </w:r>
      <w:r w:rsidR="00DF0844">
        <w:rPr>
          <w:lang w:bidi="fa-IR"/>
        </w:rPr>
        <w:t>state of the networks</w:t>
      </w:r>
      <w:r w:rsidR="00B60949">
        <w:rPr>
          <w:lang w:bidi="fa-IR"/>
        </w:rPr>
        <w:t>.</w:t>
      </w:r>
      <w:r w:rsidR="00815CB9">
        <w:rPr>
          <w:lang w:bidi="fa-IR"/>
        </w:rPr>
        <w:t xml:space="preserve"> </w:t>
      </w:r>
      <w:ins w:id="585" w:author="Cees van Leeuwen" w:date="2020-01-04T19:04:00Z">
        <w:r w:rsidR="00E37DEA">
          <w:rPr>
            <w:lang w:bidi="fa-IR"/>
          </w:rPr>
          <w:t>W</w:t>
        </w:r>
      </w:ins>
      <w:del w:id="586" w:author="Cees van Leeuwen" w:date="2020-01-04T19:04:00Z">
        <w:r w:rsidR="00815CB9" w:rsidDel="00E37DEA">
          <w:rPr>
            <w:lang w:bidi="fa-IR"/>
          </w:rPr>
          <w:delText>In this study, w</w:delText>
        </w:r>
      </w:del>
      <w:r w:rsidR="00815CB9">
        <w:rPr>
          <w:lang w:bidi="fa-IR"/>
        </w:rPr>
        <w:t>e use</w:t>
      </w:r>
      <w:ins w:id="587" w:author="Cees van Leeuwen" w:date="2020-01-04T19:04:00Z">
        <w:r w:rsidR="00E37DEA">
          <w:rPr>
            <w:lang w:bidi="fa-IR"/>
          </w:rPr>
          <w:t xml:space="preserve"> the</w:t>
        </w:r>
      </w:ins>
      <w:del w:id="588" w:author="Cees van Leeuwen" w:date="2020-01-04T19:04:00Z">
        <w:r w:rsidR="00815CB9" w:rsidDel="00E37DEA">
          <w:rPr>
            <w:lang w:bidi="fa-IR"/>
          </w:rPr>
          <w:delText>d</w:delText>
        </w:r>
      </w:del>
      <w:r w:rsidR="00815CB9">
        <w:rPr>
          <w:lang w:bidi="fa-IR"/>
        </w:rPr>
        <w:t xml:space="preserve"> `</w:t>
      </w:r>
      <w:r w:rsidR="00815CB9" w:rsidRPr="00190206">
        <w:rPr>
          <w:lang w:bidi="fa-IR"/>
        </w:rPr>
        <w:t>brainGraph</w:t>
      </w:r>
      <w:r w:rsidR="00815CB9">
        <w:rPr>
          <w:lang w:bidi="fa-IR"/>
        </w:rPr>
        <w:t>` package (</w:t>
      </w:r>
      <w:r w:rsidR="00815CB9" w:rsidRPr="00190206">
        <w:rPr>
          <w:color w:val="FF0000"/>
          <w:lang w:bidi="fa-IR"/>
        </w:rPr>
        <w:t>citation</w:t>
      </w:r>
      <w:r w:rsidR="00815CB9">
        <w:rPr>
          <w:lang w:bidi="fa-IR"/>
        </w:rPr>
        <w:t>) to calculate rich club coefficient.</w:t>
      </w:r>
    </w:p>
    <w:p w14:paraId="7F6B2EB6" w14:textId="77777777" w:rsidR="00A04B4A" w:rsidRDefault="00763493" w:rsidP="00324C8E">
      <w:pPr>
        <w:rPr>
          <w:lang w:bidi="fa-IR"/>
        </w:rPr>
      </w:pPr>
      <w:r>
        <w:rPr>
          <w:lang w:bidi="fa-IR"/>
        </w:rPr>
        <w:t>EQ 5</w:t>
      </w:r>
      <w:r>
        <w:rPr>
          <w:lang w:bidi="fa-IR"/>
        </w:rPr>
        <w:tab/>
      </w:r>
      <w:r>
        <w:rPr>
          <w:lang w:bidi="fa-IR"/>
        </w:rPr>
        <w:tab/>
      </w:r>
      <w:r>
        <w:rPr>
          <w:lang w:bidi="fa-IR"/>
        </w:rPr>
        <w:tab/>
      </w:r>
      <w:r>
        <w:rPr>
          <w:lang w:bidi="fa-IR"/>
        </w:rPr>
        <w:tab/>
      </w:r>
      <m:oMath>
        <m:r>
          <w:rPr>
            <w:rFonts w:ascii="Cambria Math" w:hAnsi="Cambria Math"/>
            <w:lang w:bidi="fa-IR"/>
          </w:rPr>
          <m:t xml:space="preserve">RC(k) = </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gt;k</m:t>
                </m:r>
              </m:sub>
            </m:sSub>
          </m:num>
          <m:den>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r>
                      <w:rPr>
                        <w:rFonts w:ascii="Cambria Math" w:hAnsi="Cambria Math"/>
                        <w:lang w:bidi="fa-IR"/>
                      </w:rPr>
                      <m:t>-1</m:t>
                    </m:r>
                  </m:e>
                </m:d>
              </m:num>
              <m:den>
                <m:r>
                  <w:rPr>
                    <w:rFonts w:ascii="Cambria Math" w:hAnsi="Cambria Math"/>
                    <w:lang w:bidi="fa-IR"/>
                  </w:rPr>
                  <m:t>2</m:t>
                </m:r>
              </m:den>
            </m:f>
          </m:den>
        </m:f>
      </m:oMath>
      <w:r w:rsidR="00A56258">
        <w:rPr>
          <w:lang w:bidi="fa-IR"/>
        </w:rPr>
        <w:fldChar w:fldCharType="begin"/>
      </w:r>
      <w:r w:rsidR="00A56258">
        <w:rPr>
          <w:lang w:bidi="fa-IR"/>
        </w:rPr>
        <w:instrText xml:space="preserve"> ADDIN ZOTERO_TEMP </w:instrText>
      </w:r>
      <w:r w:rsidR="00A56258">
        <w:rPr>
          <w:lang w:bidi="fa-IR"/>
        </w:rPr>
        <w:fldChar w:fldCharType="separate"/>
      </w:r>
      <w:r w:rsidR="00A56258">
        <w:rPr>
          <w:lang w:bidi="fa-IR"/>
        </w:rPr>
        <w:t>{Citation}</w:t>
      </w:r>
      <w:r w:rsidR="00A56258">
        <w:rPr>
          <w:lang w:bidi="fa-IR"/>
        </w:rPr>
        <w:fldChar w:fldCharType="end"/>
      </w:r>
    </w:p>
    <w:p w14:paraId="4DEBF1FB" w14:textId="77777777" w:rsidR="00007655" w:rsidRDefault="00575D3B" w:rsidP="00575D3B">
      <w:pPr>
        <w:rPr>
          <w:lang w:bidi="fa-IR"/>
        </w:rPr>
      </w:pPr>
      <w:r>
        <w:rPr>
          <w:lang w:bidi="fa-IR"/>
        </w:rPr>
        <w:t>T</w:t>
      </w:r>
      <w:r w:rsidR="00B512A0">
        <w:rPr>
          <w:lang w:bidi="fa-IR"/>
        </w:rPr>
        <w:t xml:space="preserve">he absolute value of the </w:t>
      </w:r>
      <w:r w:rsidR="008F53CF">
        <w:rPr>
          <w:lang w:bidi="fa-IR"/>
        </w:rPr>
        <w:t xml:space="preserve">rich club coefficient </w:t>
      </w:r>
      <w:r w:rsidR="00870830">
        <w:rPr>
          <w:lang w:bidi="fa-IR"/>
        </w:rPr>
        <w:t xml:space="preserve">is </w:t>
      </w:r>
      <w:r w:rsidR="00DF0844">
        <w:rPr>
          <w:lang w:bidi="fa-IR"/>
        </w:rPr>
        <w:t xml:space="preserve">hard to interpret and is </w:t>
      </w:r>
      <w:r w:rsidR="008F53CF">
        <w:rPr>
          <w:lang w:bidi="fa-IR"/>
        </w:rPr>
        <w:t xml:space="preserve">not </w:t>
      </w:r>
      <w:r w:rsidR="003F7DA4">
        <w:rPr>
          <w:lang w:bidi="fa-IR"/>
        </w:rPr>
        <w:t xml:space="preserve">comparable among </w:t>
      </w:r>
      <w:r w:rsidR="007066DE">
        <w:rPr>
          <w:lang w:bidi="fa-IR"/>
        </w:rPr>
        <w:t>networks of different sizes</w:t>
      </w:r>
      <w:r>
        <w:rPr>
          <w:lang w:bidi="fa-IR"/>
        </w:rPr>
        <w:t>,</w:t>
      </w:r>
      <w:r w:rsidR="007066DE">
        <w:rPr>
          <w:lang w:bidi="fa-IR"/>
        </w:rPr>
        <w:t xml:space="preserve"> densities</w:t>
      </w:r>
      <w:r>
        <w:rPr>
          <w:lang w:bidi="fa-IR"/>
        </w:rPr>
        <w:t>, and degree distributions</w:t>
      </w:r>
      <w:r w:rsidR="007066DE">
        <w:rPr>
          <w:lang w:bidi="fa-IR"/>
        </w:rPr>
        <w:t xml:space="preserve">. Hence, this </w:t>
      </w:r>
      <w:r w:rsidR="00CB0BFF">
        <w:rPr>
          <w:lang w:bidi="fa-IR"/>
        </w:rPr>
        <w:t xml:space="preserve">coefficient is often normalized by the </w:t>
      </w:r>
      <w:r w:rsidR="00F46DA6">
        <w:rPr>
          <w:lang w:bidi="fa-IR"/>
        </w:rPr>
        <w:t xml:space="preserve">average rich club coefficient of </w:t>
      </w:r>
      <w:r w:rsidR="000D18C4">
        <w:rPr>
          <w:lang w:bidi="fa-IR"/>
        </w:rPr>
        <w:t>random network</w:t>
      </w:r>
      <w:r w:rsidR="00DF0844">
        <w:rPr>
          <w:lang w:bidi="fa-IR"/>
        </w:rPr>
        <w:t>s</w:t>
      </w:r>
      <w:r w:rsidR="000D18C4">
        <w:rPr>
          <w:lang w:bidi="fa-IR"/>
        </w:rPr>
        <w:t xml:space="preserve"> </w:t>
      </w:r>
      <w:r w:rsidR="00DF0844">
        <w:rPr>
          <w:lang w:bidi="fa-IR"/>
        </w:rPr>
        <w:t>of the same size with similar degree sequence</w:t>
      </w:r>
      <w:r w:rsidR="004D2CE6">
        <w:rPr>
          <w:lang w:bidi="fa-IR"/>
        </w:rPr>
        <w:t>.</w:t>
      </w:r>
      <w:r w:rsidR="00083A67">
        <w:rPr>
          <w:lang w:bidi="fa-IR"/>
        </w:rPr>
        <w:t xml:space="preserve"> </w:t>
      </w:r>
      <w:r w:rsidR="00324C8E">
        <w:rPr>
          <w:lang w:bidi="fa-IR"/>
        </w:rPr>
        <w:t>We simulate</w:t>
      </w:r>
      <w:del w:id="589" w:author="Cees van Leeuwen" w:date="2020-01-04T19:05:00Z">
        <w:r w:rsidR="00324C8E" w:rsidDel="00E37DEA">
          <w:rPr>
            <w:lang w:bidi="fa-IR"/>
          </w:rPr>
          <w:delText>d</w:delText>
        </w:r>
      </w:del>
      <w:r w:rsidR="00324C8E">
        <w:rPr>
          <w:lang w:bidi="fa-IR"/>
        </w:rPr>
        <w:t xml:space="preserve"> 200 such networks for each model and, for each club size k, </w:t>
      </w:r>
      <w:del w:id="590" w:author="Cees van Leeuwen" w:date="2020-01-04T19:05:00Z">
        <w:r w:rsidR="00324C8E" w:rsidDel="00E37DEA">
          <w:rPr>
            <w:lang w:bidi="fa-IR"/>
          </w:rPr>
          <w:delText xml:space="preserve">we </w:delText>
        </w:r>
      </w:del>
      <w:ins w:id="591" w:author="Cees van Leeuwen" w:date="2020-01-04T19:05:00Z">
        <w:r w:rsidR="00E37DEA">
          <w:rPr>
            <w:lang w:bidi="fa-IR"/>
          </w:rPr>
          <w:t xml:space="preserve">and </w:t>
        </w:r>
      </w:ins>
      <w:r w:rsidR="00324C8E">
        <w:rPr>
          <w:lang w:bidi="fa-IR"/>
        </w:rPr>
        <w:t xml:space="preserve">normalized the values of </w:t>
      </w:r>
      <w:ins w:id="592" w:author="Cees van Leeuwen" w:date="2020-01-04T19:05:00Z">
        <w:r w:rsidR="00E37DEA">
          <w:rPr>
            <w:lang w:bidi="fa-IR"/>
          </w:rPr>
          <w:t xml:space="preserve">the </w:t>
        </w:r>
      </w:ins>
      <w:r w:rsidR="00324C8E">
        <w:rPr>
          <w:lang w:bidi="fa-IR"/>
        </w:rPr>
        <w:t>rich club coefficient</w:t>
      </w:r>
      <w:ins w:id="593" w:author="Cees van Leeuwen" w:date="2020-01-04T19:05:00Z">
        <w:r w:rsidR="00E37DEA">
          <w:rPr>
            <w:lang w:bidi="fa-IR"/>
          </w:rPr>
          <w:t>s</w:t>
        </w:r>
      </w:ins>
      <w:r w:rsidR="00324C8E">
        <w:rPr>
          <w:lang w:bidi="fa-IR"/>
        </w:rPr>
        <w:t xml:space="preserve"> by </w:t>
      </w:r>
      <w:del w:id="594" w:author="Cees van Leeuwen" w:date="2020-01-04T19:05:00Z">
        <w:r w:rsidR="00324C8E" w:rsidDel="00E37DEA">
          <w:rPr>
            <w:lang w:bidi="fa-IR"/>
          </w:rPr>
          <w:delText xml:space="preserve">its </w:delText>
        </w:r>
      </w:del>
      <w:ins w:id="595" w:author="Cees van Leeuwen" w:date="2020-01-04T19:05:00Z">
        <w:r w:rsidR="00E37DEA">
          <w:rPr>
            <w:lang w:bidi="fa-IR"/>
          </w:rPr>
          <w:t xml:space="preserve">the </w:t>
        </w:r>
      </w:ins>
      <w:r w:rsidR="00324C8E">
        <w:rPr>
          <w:lang w:bidi="fa-IR"/>
        </w:rPr>
        <w:t>average among the random networks. Moreover</w:t>
      </w:r>
      <w:r>
        <w:rPr>
          <w:lang w:bidi="fa-IR"/>
        </w:rPr>
        <w:t>, for each k</w:t>
      </w:r>
      <w:r w:rsidR="00324C8E">
        <w:rPr>
          <w:lang w:bidi="fa-IR"/>
        </w:rPr>
        <w:t xml:space="preserve">, we performed 1-sample t-test to determine if the non-normalized </w:t>
      </w:r>
      <w:r w:rsidR="00EB6C69">
        <w:rPr>
          <w:lang w:bidi="fa-IR"/>
        </w:rPr>
        <w:t>RC</w:t>
      </w:r>
      <w:r w:rsidR="00324C8E">
        <w:rPr>
          <w:lang w:bidi="fa-IR"/>
        </w:rPr>
        <w:t xml:space="preserve"> is significantly higher than its average among the randomly generated networks.</w:t>
      </w:r>
    </w:p>
    <w:p w14:paraId="6FAEF961" w14:textId="77777777" w:rsidR="007104AA" w:rsidRDefault="00575D3B" w:rsidP="007065F6">
      <w:pPr>
        <w:rPr>
          <w:rtl/>
          <w:lang w:bidi="fa-IR"/>
        </w:rPr>
      </w:pPr>
      <w:r>
        <w:rPr>
          <w:lang w:bidi="fa-IR"/>
        </w:rPr>
        <w:t xml:space="preserve">For a certain k, the normalized rich club coefficient is </w:t>
      </w:r>
      <w:del w:id="596" w:author="Cees van Leeuwen" w:date="2020-01-04T19:06:00Z">
        <w:r w:rsidDel="00E37DEA">
          <w:rPr>
            <w:lang w:bidi="fa-IR"/>
          </w:rPr>
          <w:delText xml:space="preserve">bigger </w:delText>
        </w:r>
      </w:del>
      <w:ins w:id="597" w:author="Cees van Leeuwen" w:date="2020-01-04T19:06:00Z">
        <w:r w:rsidR="00E37DEA">
          <w:rPr>
            <w:lang w:bidi="fa-IR"/>
          </w:rPr>
          <w:t xml:space="preserve">larger </w:t>
        </w:r>
      </w:ins>
      <w:r>
        <w:rPr>
          <w:lang w:bidi="fa-IR"/>
        </w:rPr>
        <w:t>than one indicates that nodes with degree k tend to connect to the "</w:t>
      </w:r>
      <w:commentRangeStart w:id="598"/>
      <w:commentRangeStart w:id="599"/>
      <w:r>
        <w:rPr>
          <w:lang w:bidi="fa-IR"/>
        </w:rPr>
        <w:t>rich" nodes</w:t>
      </w:r>
      <w:commentRangeEnd w:id="598"/>
      <w:r>
        <w:rPr>
          <w:rStyle w:val="CommentReference"/>
        </w:rPr>
        <w:commentReference w:id="598"/>
      </w:r>
      <w:commentRangeEnd w:id="599"/>
      <w:r w:rsidR="0034228B">
        <w:rPr>
          <w:rStyle w:val="CommentReference"/>
        </w:rPr>
        <w:commentReference w:id="599"/>
      </w:r>
      <w:r>
        <w:rPr>
          <w:lang w:bidi="fa-IR"/>
        </w:rPr>
        <w:t>, i.e., those with degree</w:t>
      </w:r>
      <w:r w:rsidR="000A0092">
        <w:rPr>
          <w:lang w:bidi="fa-IR"/>
        </w:rPr>
        <w:t>s</w:t>
      </w:r>
      <w:r>
        <w:rPr>
          <w:lang w:bidi="fa-IR"/>
        </w:rPr>
        <w:t xml:space="preserve"> equal to or higher than k.</w:t>
      </w:r>
      <w:r w:rsidR="000A0092">
        <w:rPr>
          <w:lang w:bidi="fa-IR"/>
        </w:rPr>
        <w:t xml:space="preserve"> Converse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lt;1</m:t>
        </m:r>
      </m:oMath>
      <w:r w:rsidR="000A0092">
        <w:t xml:space="preserve"> implies that</w:t>
      </w:r>
      <w:r w:rsidR="000A0092">
        <w:rPr>
          <w:lang w:bidi="fa-IR"/>
        </w:rPr>
        <w:t xml:space="preserve"> the nodes with degree k have a </w:t>
      </w:r>
      <w:r w:rsidR="000A0092">
        <w:rPr>
          <w:lang w:bidi="fa-IR"/>
        </w:rPr>
        <w:lastRenderedPageBreak/>
        <w:t>tendency to connect to nodes with lower degrees.</w:t>
      </w:r>
      <w:r w:rsidDel="00BA14C7">
        <w:rPr>
          <w:lang w:bidi="fa-IR"/>
        </w:rPr>
        <w:t xml:space="preserve"> </w:t>
      </w:r>
      <w:r w:rsidR="000A0092">
        <w:rPr>
          <w:lang w:bidi="fa-IR"/>
        </w:rPr>
        <w:t xml:space="preserve">Final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1</m:t>
        </m:r>
      </m:oMath>
      <w:r w:rsidR="00BA14C7">
        <w:t xml:space="preserve"> </w:t>
      </w:r>
      <w:r w:rsidR="000A0092">
        <w:t xml:space="preserve"> suggests that </w:t>
      </w:r>
      <w:r w:rsidR="00007655">
        <w:rPr>
          <w:lang w:bidi="fa-IR"/>
        </w:rPr>
        <w:t>nodes with degree k show no preference to connect to nodes with lower or higher degrees.</w:t>
      </w:r>
    </w:p>
    <w:p w14:paraId="26A1FE38" w14:textId="77777777" w:rsidR="00FB73FE" w:rsidRDefault="00197910" w:rsidP="00BE0CC8">
      <w:pPr>
        <w:pStyle w:val="Heading3"/>
        <w:rPr>
          <w:lang w:bidi="fa-IR"/>
        </w:rPr>
      </w:pPr>
      <w:del w:id="600" w:author="Cees van Leeuwen" w:date="2020-01-04T19:07:00Z">
        <w:r w:rsidDel="0034228B">
          <w:rPr>
            <w:lang w:bidi="fa-IR"/>
          </w:rPr>
          <w:delText>Looking</w:delText>
        </w:r>
        <w:r w:rsidR="006E4C85" w:rsidDel="0034228B">
          <w:rPr>
            <w:lang w:bidi="fa-IR"/>
          </w:rPr>
          <w:delText xml:space="preserve"> for</w:delText>
        </w:r>
      </w:del>
      <w:ins w:id="601" w:author="Cees van Leeuwen" w:date="2020-01-04T19:07:00Z">
        <w:r w:rsidR="0034228B">
          <w:rPr>
            <w:lang w:bidi="fa-IR"/>
          </w:rPr>
          <w:t>Investigating</w:t>
        </w:r>
      </w:ins>
      <w:r w:rsidR="006E4C85">
        <w:rPr>
          <w:lang w:bidi="fa-IR"/>
        </w:rPr>
        <w:t xml:space="preserve"> </w:t>
      </w:r>
      <w:r w:rsidR="001924E9">
        <w:rPr>
          <w:lang w:bidi="fa-IR"/>
        </w:rPr>
        <w:t>resemblance</w:t>
      </w:r>
      <w:ins w:id="602" w:author="Cees van Leeuwen" w:date="2020-01-04T19:07:00Z">
        <w:r w:rsidR="0034228B">
          <w:rPr>
            <w:lang w:bidi="fa-IR"/>
          </w:rPr>
          <w:t xml:space="preserve"> between ???</w:t>
        </w:r>
      </w:ins>
    </w:p>
    <w:p w14:paraId="2FA2671D" w14:textId="77777777" w:rsidR="001B328B" w:rsidDel="0034228B" w:rsidRDefault="00641AB4">
      <w:pPr>
        <w:rPr>
          <w:del w:id="603" w:author="Cees van Leeuwen" w:date="2020-01-04T19:12:00Z"/>
          <w:rtl/>
          <w:lang w:bidi="fa-IR"/>
        </w:rPr>
      </w:pPr>
      <w:del w:id="604" w:author="Cees van Leeuwen" w:date="2020-01-04T19:09:00Z">
        <w:r w:rsidDel="0034228B">
          <w:rPr>
            <w:lang w:bidi="fa-IR"/>
          </w:rPr>
          <w:delText>T</w:delText>
        </w:r>
        <w:r w:rsidR="00BC5683" w:rsidDel="0034228B">
          <w:rPr>
            <w:lang w:bidi="fa-IR"/>
          </w:rPr>
          <w:delText xml:space="preserve">he </w:delText>
        </w:r>
        <w:r w:rsidR="00B7393B" w:rsidDel="0034228B">
          <w:rPr>
            <w:lang w:bidi="fa-IR"/>
          </w:rPr>
          <w:delText xml:space="preserve">quantitative measures of </w:delText>
        </w:r>
        <w:r w:rsidDel="0034228B">
          <w:rPr>
            <w:lang w:bidi="fa-IR"/>
          </w:rPr>
          <w:delText xml:space="preserve">network structures </w:delText>
        </w:r>
        <w:r w:rsidR="0030796E" w:rsidDel="0034228B">
          <w:rPr>
            <w:lang w:bidi="fa-IR"/>
          </w:rPr>
          <w:delText xml:space="preserve">discussed so far </w:delText>
        </w:r>
        <w:r w:rsidR="00E56684" w:rsidDel="0034228B">
          <w:rPr>
            <w:lang w:bidi="fa-IR"/>
          </w:rPr>
          <w:delText xml:space="preserve">yield a dozen of </w:delText>
        </w:r>
        <w:r w:rsidR="007B12E4" w:rsidDel="0034228B">
          <w:rPr>
            <w:lang w:bidi="fa-IR"/>
          </w:rPr>
          <w:delText>plots</w:delText>
        </w:r>
        <w:r w:rsidR="0025014B" w:rsidDel="0034228B">
          <w:rPr>
            <w:lang w:bidi="fa-IR"/>
          </w:rPr>
          <w:delText xml:space="preserve"> for each </w:delText>
        </w:r>
        <w:r w:rsidR="008B073B" w:rsidDel="0034228B">
          <w:rPr>
            <w:lang w:bidi="fa-IR"/>
          </w:rPr>
          <w:delText>model</w:delText>
        </w:r>
        <w:r w:rsidR="0025014B" w:rsidDel="0034228B">
          <w:rPr>
            <w:lang w:bidi="fa-IR"/>
          </w:rPr>
          <w:delText xml:space="preserve">, all of which </w:delText>
        </w:r>
        <w:r w:rsidR="000406E4" w:rsidDel="0034228B">
          <w:rPr>
            <w:lang w:bidi="fa-IR"/>
          </w:rPr>
          <w:delText>with</w:delText>
        </w:r>
        <w:r w:rsidR="00E01F6F" w:rsidDel="0034228B">
          <w:rPr>
            <w:lang w:bidi="fa-IR"/>
          </w:rPr>
          <w:delText xml:space="preserve"> </w:delText>
        </w:r>
        <w:r w:rsidR="00993E86" w:rsidDel="0034228B">
          <w:rPr>
            <w:lang w:bidi="fa-IR"/>
          </w:rPr>
          <w:delText xml:space="preserve">four curves for </w:delText>
        </w:r>
        <w:r w:rsidR="0035237F" w:rsidDel="0034228B">
          <w:rPr>
            <w:lang w:bidi="fa-IR"/>
          </w:rPr>
          <w:delText xml:space="preserve">the </w:delText>
        </w:r>
        <w:r w:rsidR="0035237F" w:rsidDel="0034228B">
          <w:rPr>
            <w:lang w:bidi="fa-IR"/>
          </w:rPr>
          <w:softHyphen/>
        </w:r>
        <w:r w:rsidR="0035237F" w:rsidDel="0034228B">
          <w:rPr>
            <w:lang w:bidi="fa-IR"/>
          </w:rPr>
          <w:softHyphen/>
        </w:r>
        <w:r w:rsidR="0035237F" w:rsidDel="0034228B">
          <w:rPr>
            <w:lang w:bidi="fa-IR"/>
          </w:rPr>
          <w:softHyphen/>
        </w:r>
        <w:r w:rsidR="0035237F" w:rsidDel="0034228B">
          <w:rPr>
            <w:lang w:bidi="fa-IR"/>
          </w:rPr>
          <w:softHyphen/>
        </w:r>
        <w:r w:rsidR="0035237F" w:rsidDel="0034228B">
          <w:rPr>
            <w:lang w:bidi="fa-IR"/>
          </w:rPr>
          <w:softHyphen/>
        </w:r>
        <w:r w:rsidR="0035237F" w:rsidDel="0034228B">
          <w:rPr>
            <w:lang w:bidi="fa-IR"/>
          </w:rPr>
          <w:softHyphen/>
        </w:r>
        <w:r w:rsidR="00CD3F39" w:rsidDel="0034228B">
          <w:rPr>
            <w:lang w:bidi="fa-IR"/>
          </w:rPr>
          <w:delText>subsets of the networks.</w:delText>
        </w:r>
        <w:r w:rsidR="00D71186" w:rsidDel="0034228B">
          <w:rPr>
            <w:lang w:bidi="fa-IR"/>
          </w:rPr>
          <w:delText xml:space="preserve"> </w:delText>
        </w:r>
        <w:r w:rsidR="00B0732C" w:rsidDel="0034228B">
          <w:rPr>
            <w:lang w:bidi="fa-IR"/>
          </w:rPr>
          <w:delText xml:space="preserve">These outcomes are very informative </w:delText>
        </w:r>
        <w:r w:rsidR="003E58AC" w:rsidDel="0034228B">
          <w:rPr>
            <w:lang w:bidi="fa-IR"/>
          </w:rPr>
          <w:delText xml:space="preserve">when describing the structures </w:delText>
        </w:r>
        <w:r w:rsidR="00223462" w:rsidDel="0034228B">
          <w:rPr>
            <w:lang w:bidi="fa-IR"/>
          </w:rPr>
          <w:delText xml:space="preserve">of the networks in isolation. </w:delText>
        </w:r>
      </w:del>
      <w:del w:id="605" w:author="Cees van Leeuwen" w:date="2020-01-04T19:10:00Z">
        <w:r w:rsidR="00223462" w:rsidDel="0034228B">
          <w:rPr>
            <w:lang w:bidi="fa-IR"/>
          </w:rPr>
          <w:delText xml:space="preserve">For the </w:delText>
        </w:r>
        <w:r w:rsidR="00141425" w:rsidDel="0034228B">
          <w:rPr>
            <w:lang w:bidi="fa-IR"/>
          </w:rPr>
          <w:delText xml:space="preserve">ultimate </w:delText>
        </w:r>
        <w:r w:rsidR="00223462" w:rsidDel="0034228B">
          <w:rPr>
            <w:lang w:bidi="fa-IR"/>
          </w:rPr>
          <w:delText xml:space="preserve">goal of this </w:delText>
        </w:r>
        <w:r w:rsidR="0083691D" w:rsidDel="0034228B">
          <w:rPr>
            <w:lang w:bidi="fa-IR"/>
          </w:rPr>
          <w:delText>research</w:delText>
        </w:r>
        <w:r w:rsidR="00223462" w:rsidDel="0034228B">
          <w:rPr>
            <w:lang w:bidi="fa-IR"/>
          </w:rPr>
          <w:delText xml:space="preserve"> (i.e.,</w:delText>
        </w:r>
      </w:del>
      <w:ins w:id="606" w:author="Cees van Leeuwen" w:date="2020-01-04T19:10:00Z">
        <w:r w:rsidR="0034228B">
          <w:rPr>
            <w:lang w:bidi="fa-IR"/>
          </w:rPr>
          <w:t>To</w:t>
        </w:r>
      </w:ins>
      <w:r w:rsidR="00223462">
        <w:rPr>
          <w:lang w:bidi="fa-IR"/>
        </w:rPr>
        <w:t xml:space="preserve"> </w:t>
      </w:r>
      <w:r w:rsidR="0083691D">
        <w:rPr>
          <w:lang w:bidi="fa-IR"/>
        </w:rPr>
        <w:t xml:space="preserve">studying the effect of </w:t>
      </w:r>
      <w:r w:rsidR="00E77904">
        <w:rPr>
          <w:lang w:bidi="fa-IR"/>
        </w:rPr>
        <w:t>heterogeneous</w:t>
      </w:r>
      <w:r w:rsidR="0083691D">
        <w:rPr>
          <w:lang w:bidi="fa-IR"/>
        </w:rPr>
        <w:t xml:space="preserve"> parameterization of the models on the</w:t>
      </w:r>
      <w:ins w:id="607" w:author="Cees van Leeuwen" w:date="2020-01-04T19:10:00Z">
        <w:r w:rsidR="0034228B">
          <w:rPr>
            <w:lang w:bidi="fa-IR"/>
          </w:rPr>
          <w:t>ir</w:t>
        </w:r>
      </w:ins>
      <w:r w:rsidR="0083691D">
        <w:rPr>
          <w:lang w:bidi="fa-IR"/>
        </w:rPr>
        <w:t xml:space="preserve"> structures</w:t>
      </w:r>
      <w:del w:id="608" w:author="Cees van Leeuwen" w:date="2020-01-04T19:10:00Z">
        <w:r w:rsidR="00223462" w:rsidDel="0034228B">
          <w:rPr>
            <w:lang w:bidi="fa-IR"/>
          </w:rPr>
          <w:delText>)</w:delText>
        </w:r>
        <w:r w:rsidR="005B0BB0" w:rsidDel="0034228B">
          <w:rPr>
            <w:lang w:bidi="fa-IR"/>
          </w:rPr>
          <w:delText>, however</w:delText>
        </w:r>
      </w:del>
      <w:r w:rsidR="005B0BB0">
        <w:rPr>
          <w:lang w:bidi="fa-IR"/>
        </w:rPr>
        <w:t>,</w:t>
      </w:r>
      <w:r w:rsidR="00CE1E5F">
        <w:rPr>
          <w:lang w:bidi="fa-IR"/>
        </w:rPr>
        <w:t xml:space="preserve"> we need to </w:t>
      </w:r>
      <w:del w:id="609" w:author="Cees van Leeuwen" w:date="2020-01-04T19:10:00Z">
        <w:r w:rsidR="00CE1E5F" w:rsidDel="0034228B">
          <w:rPr>
            <w:lang w:bidi="fa-IR"/>
          </w:rPr>
          <w:delText xml:space="preserve">draw conclusions </w:delText>
        </w:r>
        <w:r w:rsidR="00FB7A57" w:rsidDel="0034228B">
          <w:rPr>
            <w:lang w:bidi="fa-IR"/>
          </w:rPr>
          <w:delText xml:space="preserve">based on comparison of </w:delText>
        </w:r>
        <w:r w:rsidR="005D736D" w:rsidDel="0034228B">
          <w:rPr>
            <w:lang w:bidi="fa-IR"/>
          </w:rPr>
          <w:delText xml:space="preserve">the structures </w:delText>
        </w:r>
        <w:r w:rsidR="0093742A" w:rsidDel="0034228B">
          <w:rPr>
            <w:lang w:bidi="fa-IR"/>
          </w:rPr>
          <w:delText>of</w:delText>
        </w:r>
      </w:del>
      <w:ins w:id="610" w:author="Cees van Leeuwen" w:date="2020-01-04T19:10:00Z">
        <w:r w:rsidR="0034228B">
          <w:rPr>
            <w:lang w:bidi="fa-IR"/>
          </w:rPr>
          <w:t>compare</w:t>
        </w:r>
      </w:ins>
      <w:r w:rsidR="0093742A">
        <w:rPr>
          <w:lang w:bidi="fa-IR"/>
        </w:rPr>
        <w:t xml:space="preserve"> </w:t>
      </w:r>
      <w:r w:rsidR="005D736D">
        <w:rPr>
          <w:lang w:bidi="fa-IR"/>
        </w:rPr>
        <w:t xml:space="preserve">families </w:t>
      </w:r>
      <w:r w:rsidR="0093742A">
        <w:rPr>
          <w:lang w:bidi="fa-IR"/>
        </w:rPr>
        <w:t xml:space="preserve">with each other. </w:t>
      </w:r>
      <w:ins w:id="611" w:author="Cees van Leeuwen" w:date="2020-01-04T19:18:00Z">
        <w:r w:rsidR="00224212">
          <w:rPr>
            <w:lang w:bidi="fa-IR"/>
          </w:rPr>
          <w:t>We assume that the structural information embedded in networks can be summarized by the distribution</w:t>
        </w:r>
      </w:ins>
      <w:ins w:id="612" w:author="Cees van Leeuwen" w:date="2020-01-04T19:19:00Z">
        <w:r w:rsidR="00224212">
          <w:rPr>
            <w:lang w:bidi="fa-IR"/>
          </w:rPr>
          <w:t>s</w:t>
        </w:r>
      </w:ins>
      <w:ins w:id="613" w:author="Cees van Leeuwen" w:date="2020-01-04T19:18:00Z">
        <w:r w:rsidR="00224212">
          <w:rPr>
            <w:lang w:bidi="fa-IR"/>
          </w:rPr>
          <w:t xml:space="preserve"> of network measures. </w:t>
        </w:r>
      </w:ins>
      <w:del w:id="614" w:author="Cees van Leeuwen" w:date="2020-01-04T19:11:00Z">
        <w:r w:rsidR="00D0508A" w:rsidDel="0034228B">
          <w:rPr>
            <w:lang w:bidi="fa-IR"/>
          </w:rPr>
          <w:delText xml:space="preserve">Since we have five families of </w:delText>
        </w:r>
        <w:r w:rsidR="008B073B" w:rsidDel="0034228B">
          <w:rPr>
            <w:lang w:bidi="fa-IR"/>
          </w:rPr>
          <w:delText xml:space="preserve">models </w:delText>
        </w:r>
        <w:r w:rsidR="00D0508A" w:rsidDel="0034228B">
          <w:rPr>
            <w:lang w:bidi="fa-IR"/>
          </w:rPr>
          <w:delText>(with ten members each)</w:delText>
        </w:r>
        <w:r w:rsidR="001131B5" w:rsidDel="0034228B">
          <w:rPr>
            <w:lang w:bidi="fa-IR"/>
          </w:rPr>
          <w:delText xml:space="preserve">, it is not feasible to use these </w:delText>
        </w:r>
        <w:r w:rsidR="00B42CA0" w:rsidDel="0034228B">
          <w:rPr>
            <w:lang w:bidi="fa-IR"/>
          </w:rPr>
          <w:delText>measures to draw such conclusions.</w:delText>
        </w:r>
        <w:r w:rsidR="0058188A" w:rsidDel="0034228B">
          <w:rPr>
            <w:lang w:bidi="fa-IR"/>
          </w:rPr>
          <w:delText xml:space="preserve"> Moreover, as we will shortly </w:delText>
        </w:r>
        <w:r w:rsidR="00B12ADA" w:rsidDel="0034228B">
          <w:rPr>
            <w:lang w:bidi="fa-IR"/>
          </w:rPr>
          <w:delText>discuss</w:delText>
        </w:r>
        <w:r w:rsidR="0058188A" w:rsidDel="0034228B">
          <w:rPr>
            <w:lang w:bidi="fa-IR"/>
          </w:rPr>
          <w:delText xml:space="preserve"> in the Results section, it is hard to </w:delText>
        </w:r>
        <w:r w:rsidR="00A11D64" w:rsidDel="0034228B">
          <w:rPr>
            <w:lang w:bidi="fa-IR"/>
          </w:rPr>
          <w:delText xml:space="preserve">find common </w:delText>
        </w:r>
        <w:r w:rsidR="00591408" w:rsidDel="0034228B">
          <w:rPr>
            <w:lang w:bidi="fa-IR"/>
          </w:rPr>
          <w:delText xml:space="preserve">themes </w:delText>
        </w:r>
        <w:r w:rsidR="00CD78FB" w:rsidDel="0034228B">
          <w:rPr>
            <w:lang w:bidi="fa-IR"/>
          </w:rPr>
          <w:delText xml:space="preserve">and consistent patterns </w:delText>
        </w:r>
        <w:r w:rsidR="00591408" w:rsidDel="0034228B">
          <w:rPr>
            <w:lang w:bidi="fa-IR"/>
          </w:rPr>
          <w:delText xml:space="preserve">specific </w:delText>
        </w:r>
        <w:r w:rsidR="00CD78FB" w:rsidDel="0034228B">
          <w:rPr>
            <w:lang w:bidi="fa-IR"/>
          </w:rPr>
          <w:delText>to each family</w:delText>
        </w:r>
        <w:r w:rsidR="00D73067" w:rsidDel="0034228B">
          <w:rPr>
            <w:lang w:bidi="fa-IR"/>
          </w:rPr>
          <w:delText xml:space="preserve"> to base our compa</w:delText>
        </w:r>
        <w:r w:rsidR="00356053" w:rsidDel="0034228B">
          <w:rPr>
            <w:lang w:bidi="fa-IR"/>
          </w:rPr>
          <w:delText xml:space="preserve">risons </w:delText>
        </w:r>
        <w:r w:rsidR="00CD78FB" w:rsidDel="0034228B">
          <w:rPr>
            <w:lang w:bidi="fa-IR"/>
          </w:rPr>
          <w:delText>upon</w:delText>
        </w:r>
        <w:r w:rsidR="00CF034C" w:rsidDel="0034228B">
          <w:rPr>
            <w:lang w:bidi="fa-IR"/>
          </w:rPr>
          <w:delText>.</w:delText>
        </w:r>
        <w:r w:rsidR="003331E8" w:rsidDel="0034228B">
          <w:rPr>
            <w:lang w:bidi="fa-IR"/>
          </w:rPr>
          <w:delText xml:space="preserve"> </w:delText>
        </w:r>
        <w:r w:rsidR="00CD3F39" w:rsidDel="0034228B">
          <w:rPr>
            <w:lang w:bidi="fa-IR"/>
          </w:rPr>
          <w:delText xml:space="preserve">Consequently, </w:delText>
        </w:r>
        <w:r w:rsidR="00F83A19" w:rsidDel="0034228B">
          <w:rPr>
            <w:lang w:bidi="fa-IR"/>
          </w:rPr>
          <w:delText xml:space="preserve">we need to </w:delText>
        </w:r>
        <w:r w:rsidR="00026081" w:rsidDel="0034228B">
          <w:rPr>
            <w:lang w:bidi="fa-IR"/>
          </w:rPr>
          <w:delText xml:space="preserve">find </w:delText>
        </w:r>
        <w:r w:rsidR="00EB566F" w:rsidDel="0034228B">
          <w:rPr>
            <w:lang w:bidi="fa-IR"/>
          </w:rPr>
          <w:delText xml:space="preserve">measures allowing us to </w:delText>
        </w:r>
        <w:r w:rsidR="00FD0F58" w:rsidDel="0034228B">
          <w:rPr>
            <w:lang w:bidi="fa-IR"/>
          </w:rPr>
          <w:delText>compare families with each other.</w:delText>
        </w:r>
        <w:r w:rsidR="00E9086A" w:rsidDel="0034228B">
          <w:rPr>
            <w:lang w:bidi="fa-IR"/>
          </w:rPr>
          <w:delText xml:space="preserve"> </w:delText>
        </w:r>
      </w:del>
      <w:ins w:id="615" w:author="Cees van Leeuwen" w:date="2020-01-04T19:12:00Z">
        <w:r w:rsidR="00224212">
          <w:rPr>
            <w:lang w:bidi="fa-IR"/>
          </w:rPr>
          <w:t xml:space="preserve">To </w:t>
        </w:r>
      </w:ins>
      <w:ins w:id="616" w:author="Cees van Leeuwen" w:date="2020-01-04T19:18:00Z">
        <w:r w:rsidR="00224212">
          <w:rPr>
            <w:lang w:bidi="fa-IR"/>
          </w:rPr>
          <w:t>obtain these distributions</w:t>
        </w:r>
      </w:ins>
      <w:ins w:id="617" w:author="Cees van Leeuwen" w:date="2020-01-04T19:12:00Z">
        <w:r w:rsidR="0034228B">
          <w:rPr>
            <w:lang w:bidi="fa-IR"/>
          </w:rPr>
          <w:t xml:space="preserve">, we </w:t>
        </w:r>
      </w:ins>
    </w:p>
    <w:p w14:paraId="045A82EE" w14:textId="77777777" w:rsidR="002057AD" w:rsidRDefault="00206E4E" w:rsidP="0034228B">
      <w:pPr>
        <w:rPr>
          <w:lang w:bidi="fa-IR"/>
        </w:rPr>
      </w:pPr>
      <w:del w:id="618" w:author="Cees van Leeuwen" w:date="2020-01-04T19:12:00Z">
        <w:r w:rsidDel="0034228B">
          <w:rPr>
            <w:lang w:bidi="fa-IR"/>
          </w:rPr>
          <w:delText xml:space="preserve">The strategy taken in this study was to </w:delText>
        </w:r>
      </w:del>
      <w:del w:id="619" w:author="Cees van Leeuwen" w:date="2020-01-04T19:15:00Z">
        <w:r w:rsidDel="0034228B">
          <w:rPr>
            <w:lang w:bidi="fa-IR"/>
          </w:rPr>
          <w:delText xml:space="preserve">make pairwise comparisons </w:delText>
        </w:r>
        <w:r w:rsidR="00DD5AE8" w:rsidDel="0034228B">
          <w:rPr>
            <w:lang w:bidi="fa-IR"/>
          </w:rPr>
          <w:delText xml:space="preserve">among </w:delText>
        </w:r>
        <w:r w:rsidDel="0034228B">
          <w:rPr>
            <w:lang w:bidi="fa-IR"/>
          </w:rPr>
          <w:delText>1225 unique pairs</w:delText>
        </w:r>
        <w:r w:rsidR="002D62E8" w:rsidDel="0034228B">
          <w:rPr>
            <w:lang w:bidi="fa-IR"/>
          </w:rPr>
          <w:delText xml:space="preserve"> of </w:delText>
        </w:r>
        <w:r w:rsidR="00DD5AE8" w:rsidDel="0034228B">
          <w:rPr>
            <w:lang w:bidi="fa-IR"/>
          </w:rPr>
          <w:delText xml:space="preserve">models </w:delText>
        </w:r>
      </w:del>
      <w:r>
        <w:rPr>
          <w:lang w:bidi="fa-IR"/>
        </w:rPr>
        <w:t>us</w:t>
      </w:r>
      <w:ins w:id="620" w:author="Cees van Leeuwen" w:date="2020-01-04T19:16:00Z">
        <w:r w:rsidR="0034228B">
          <w:rPr>
            <w:lang w:bidi="fa-IR"/>
          </w:rPr>
          <w:t>e</w:t>
        </w:r>
      </w:ins>
      <w:del w:id="621" w:author="Cees van Leeuwen" w:date="2020-01-04T19:16:00Z">
        <w:r w:rsidDel="0034228B">
          <w:rPr>
            <w:lang w:bidi="fa-IR"/>
          </w:rPr>
          <w:delText>i</w:delText>
        </w:r>
      </w:del>
      <w:del w:id="622" w:author="Cees van Leeuwen" w:date="2020-01-04T19:15:00Z">
        <w:r w:rsidDel="0034228B">
          <w:rPr>
            <w:lang w:bidi="fa-IR"/>
          </w:rPr>
          <w:delText>ng</w:delText>
        </w:r>
      </w:del>
      <w:r w:rsidR="00C30842">
        <w:rPr>
          <w:lang w:bidi="fa-IR"/>
        </w:rPr>
        <w:t xml:space="preserve"> NetSimile</w:t>
      </w:r>
      <w:r w:rsidR="00B556C8">
        <w:rPr>
          <w:lang w:bidi="fa-IR"/>
        </w:rPr>
        <w:t xml:space="preserve"> (</w:t>
      </w:r>
      <w:r w:rsidR="00B556C8">
        <w:rPr>
          <w:color w:val="FF0000"/>
          <w:lang w:bidi="fa-IR"/>
        </w:rPr>
        <w:t>citation</w:t>
      </w:r>
      <w:r w:rsidR="00B556C8">
        <w:rPr>
          <w:lang w:bidi="fa-IR"/>
        </w:rPr>
        <w:t>)</w:t>
      </w:r>
      <w:r w:rsidR="00C30842">
        <w:rPr>
          <w:lang w:bidi="fa-IR"/>
        </w:rPr>
        <w:t xml:space="preserve"> and HHG </w:t>
      </w:r>
      <w:r w:rsidR="00B556C8">
        <w:rPr>
          <w:lang w:bidi="fa-IR"/>
        </w:rPr>
        <w:t>(</w:t>
      </w:r>
      <w:r w:rsidR="00B556C8">
        <w:rPr>
          <w:color w:val="FF0000"/>
          <w:lang w:bidi="fa-IR"/>
        </w:rPr>
        <w:t>citation</w:t>
      </w:r>
      <w:r w:rsidR="00B556C8">
        <w:rPr>
          <w:lang w:bidi="fa-IR"/>
        </w:rPr>
        <w:t xml:space="preserve">) </w:t>
      </w:r>
      <w:r w:rsidR="00C30842">
        <w:rPr>
          <w:lang w:bidi="fa-IR"/>
        </w:rPr>
        <w:t xml:space="preserve">methods, detailed in the </w:t>
      </w:r>
      <w:r w:rsidR="001B328B" w:rsidRPr="001B328B">
        <w:rPr>
          <w:lang w:bidi="fa-IR"/>
        </w:rPr>
        <w:t>Supplementary Materials</w:t>
      </w:r>
      <w:r w:rsidR="00C30842">
        <w:rPr>
          <w:lang w:bidi="fa-IR"/>
        </w:rPr>
        <w:t xml:space="preserve">. </w:t>
      </w:r>
      <w:del w:id="623" w:author="Cees van Leeuwen" w:date="2020-01-04T19:16:00Z">
        <w:r w:rsidR="00C30842" w:rsidDel="00224212">
          <w:rPr>
            <w:lang w:bidi="fa-IR"/>
          </w:rPr>
          <w:delText>These methods are based on the assumption</w:delText>
        </w:r>
      </w:del>
      <w:del w:id="624" w:author="Cees van Leeuwen" w:date="2020-01-04T19:18:00Z">
        <w:r w:rsidR="00C30842" w:rsidDel="00224212">
          <w:rPr>
            <w:lang w:bidi="fa-IR"/>
          </w:rPr>
          <w:delText xml:space="preserve"> that the structural information embedded in networks can be summarized by distribution</w:delText>
        </w:r>
      </w:del>
      <w:del w:id="625" w:author="Cees van Leeuwen" w:date="2020-01-04T19:13:00Z">
        <w:r w:rsidR="00C30842" w:rsidDel="0034228B">
          <w:rPr>
            <w:lang w:bidi="fa-IR"/>
          </w:rPr>
          <w:delText xml:space="preserve"> of certain local measures</w:delText>
        </w:r>
      </w:del>
      <w:del w:id="626" w:author="Cees van Leeuwen" w:date="2020-01-04T19:18:00Z">
        <w:r w:rsidR="00C30842" w:rsidDel="00224212">
          <w:rPr>
            <w:lang w:bidi="fa-IR"/>
          </w:rPr>
          <w:delText>.</w:delText>
        </w:r>
        <w:r w:rsidR="00693086" w:rsidDel="00224212">
          <w:rPr>
            <w:lang w:bidi="fa-IR"/>
          </w:rPr>
          <w:delText xml:space="preserve"> </w:delText>
        </w:r>
      </w:del>
      <w:r w:rsidR="00693086">
        <w:rPr>
          <w:lang w:bidi="fa-IR"/>
        </w:rPr>
        <w:t xml:space="preserve">NetSimile </w:t>
      </w:r>
      <w:r w:rsidR="00C82EBD">
        <w:rPr>
          <w:lang w:bidi="fa-IR"/>
        </w:rPr>
        <w:t>suggests</w:t>
      </w:r>
      <w:r w:rsidR="00A32986">
        <w:rPr>
          <w:lang w:bidi="fa-IR"/>
        </w:rPr>
        <w:t xml:space="preserve"> the degree of dissimilarity between the distributions attributed to the networks being compared. </w:t>
      </w:r>
      <w:r w:rsidR="00380690">
        <w:rPr>
          <w:lang w:bidi="fa-IR"/>
        </w:rPr>
        <w:t>HHG, on the other hand,</w:t>
      </w:r>
      <w:r w:rsidR="003A2178">
        <w:rPr>
          <w:lang w:bidi="fa-IR"/>
        </w:rPr>
        <w:t xml:space="preserve"> provides p-values for a test of independence among the distributions; lower p-value derived from HHG, e.g., below the threshold of $alpha = 0.05$, provide evidence in favor of distributional dependence.</w:t>
      </w:r>
      <w:r w:rsidR="002057AD">
        <w:rPr>
          <w:lang w:bidi="fa-IR"/>
        </w:rPr>
        <w:t xml:space="preserve"> </w:t>
      </w:r>
      <w:r w:rsidR="00AE3D9C">
        <w:rPr>
          <w:lang w:bidi="fa-IR"/>
        </w:rPr>
        <w:t>Thus</w:t>
      </w:r>
      <w:r w:rsidR="003A2178">
        <w:rPr>
          <w:lang w:bidi="fa-IR"/>
        </w:rPr>
        <w:t xml:space="preserve">, loosely speaking, HHG </w:t>
      </w:r>
      <w:r w:rsidR="00AE3D9C">
        <w:rPr>
          <w:lang w:bidi="fa-IR"/>
        </w:rPr>
        <w:t xml:space="preserve">can be regarded as an indicator </w:t>
      </w:r>
      <w:r w:rsidR="003A2178">
        <w:rPr>
          <w:lang w:bidi="fa-IR"/>
        </w:rPr>
        <w:t xml:space="preserve">for dissimilarity; higher values of </w:t>
      </w:r>
      <w:r w:rsidR="00AE3D9C">
        <w:rPr>
          <w:lang w:bidi="fa-IR"/>
        </w:rPr>
        <w:t xml:space="preserve">this </w:t>
      </w:r>
      <w:r w:rsidR="003A2178">
        <w:rPr>
          <w:lang w:bidi="fa-IR"/>
        </w:rPr>
        <w:t xml:space="preserve">measures entail smaller </w:t>
      </w:r>
      <w:r w:rsidR="00AE3D9C">
        <w:t>"</w:t>
      </w:r>
      <w:r w:rsidR="003A2178">
        <w:rPr>
          <w:lang w:bidi="fa-IR"/>
        </w:rPr>
        <w:t>resemblance</w:t>
      </w:r>
      <w:r w:rsidR="00AE3D9C">
        <w:rPr>
          <w:lang w:bidi="fa-IR"/>
        </w:rPr>
        <w:t>"</w:t>
      </w:r>
      <w:r w:rsidR="003A2178">
        <w:rPr>
          <w:lang w:bidi="fa-IR"/>
        </w:rPr>
        <w:t xml:space="preserve"> (or dependence) between the networks. Yet, </w:t>
      </w:r>
      <w:r w:rsidR="00B722AD">
        <w:rPr>
          <w:lang w:bidi="fa-IR"/>
        </w:rPr>
        <w:t xml:space="preserve">HHG must be interpreted </w:t>
      </w:r>
      <w:commentRangeStart w:id="627"/>
      <w:r w:rsidR="002057AD">
        <w:rPr>
          <w:lang w:bidi="fa-IR"/>
        </w:rPr>
        <w:t xml:space="preserve">with caution </w:t>
      </w:r>
      <w:commentRangeEnd w:id="627"/>
      <w:r w:rsidR="0034228B">
        <w:rPr>
          <w:rStyle w:val="CommentReference"/>
        </w:rPr>
        <w:commentReference w:id="627"/>
      </w:r>
      <w:r w:rsidR="002057AD">
        <w:rPr>
          <w:lang w:bidi="fa-IR"/>
        </w:rPr>
        <w:t>and is hardly meaningful unless put in parallel with NetSimile outcomes.</w:t>
      </w:r>
    </w:p>
    <w:p w14:paraId="1F5D8B34" w14:textId="77777777" w:rsidR="006E4C85" w:rsidRDefault="00224212" w:rsidP="00767752">
      <w:pPr>
        <w:rPr>
          <w:lang w:bidi="fa-IR"/>
        </w:rPr>
      </w:pPr>
      <w:ins w:id="628" w:author="Cees van Leeuwen" w:date="2020-01-04T19:19:00Z">
        <w:r>
          <w:rPr>
            <w:lang w:bidi="fa-IR"/>
          </w:rPr>
          <w:t>We first make pairwise comparisons among the 1225 unique pairs of model instantiations</w:t>
        </w:r>
      </w:ins>
      <w:ins w:id="629" w:author="Cees van Leeuwen" w:date="2020-01-04T19:20:00Z">
        <w:r>
          <w:rPr>
            <w:lang w:bidi="fa-IR"/>
          </w:rPr>
          <w:t>.</w:t>
        </w:r>
      </w:ins>
      <w:ins w:id="630" w:author="Cees van Leeuwen" w:date="2020-01-04T19:19:00Z">
        <w:r>
          <w:rPr>
            <w:lang w:bidi="fa-IR"/>
          </w:rPr>
          <w:t xml:space="preserve"> </w:t>
        </w:r>
      </w:ins>
      <w:r w:rsidR="001B328B">
        <w:rPr>
          <w:lang w:bidi="fa-IR"/>
        </w:rPr>
        <w:t>H</w:t>
      </w:r>
      <w:r w:rsidR="00206E4E">
        <w:rPr>
          <w:lang w:bidi="fa-IR"/>
        </w:rPr>
        <w:t xml:space="preserve">aving quantitative measures for dissimilarities among the networks, we quantified the within-family </w:t>
      </w:r>
      <w:r w:rsidR="00D71356">
        <w:rPr>
          <w:lang w:bidi="fa-IR"/>
        </w:rPr>
        <w:t xml:space="preserve">resemblances </w:t>
      </w:r>
      <w:r w:rsidR="00206E4E">
        <w:rPr>
          <w:lang w:bidi="fa-IR"/>
        </w:rPr>
        <w:t xml:space="preserve">and between-family </w:t>
      </w:r>
      <w:r w:rsidR="00D71356">
        <w:rPr>
          <w:lang w:bidi="fa-IR"/>
        </w:rPr>
        <w:t xml:space="preserve">contrasts </w:t>
      </w:r>
      <w:r w:rsidR="00206E4E">
        <w:rPr>
          <w:lang w:bidi="fa-IR"/>
        </w:rPr>
        <w:t xml:space="preserve">among the </w:t>
      </w:r>
      <w:r w:rsidR="007C78E7">
        <w:rPr>
          <w:lang w:bidi="fa-IR"/>
        </w:rPr>
        <w:t>models</w:t>
      </w:r>
      <w:r w:rsidR="00206E4E">
        <w:rPr>
          <w:lang w:bidi="fa-IR"/>
        </w:rPr>
        <w:t xml:space="preserve">. Finally, </w:t>
      </w:r>
      <w:r w:rsidR="00C30842">
        <w:rPr>
          <w:lang w:bidi="fa-IR"/>
        </w:rPr>
        <w:t>we define</w:t>
      </w:r>
      <w:r w:rsidR="00206E4E">
        <w:rPr>
          <w:lang w:bidi="fa-IR"/>
        </w:rPr>
        <w:t xml:space="preserve"> a measure for family distinction (</w:t>
      </w:r>
      <w:r w:rsidR="00206E4E" w:rsidRPr="00BE0CC8">
        <w:rPr>
          <w:color w:val="FF0000"/>
          <w:lang w:bidi="fa-IR"/>
        </w:rPr>
        <w:t>?</w:t>
      </w:r>
      <w:r w:rsidR="00206E4E">
        <w:rPr>
          <w:lang w:bidi="fa-IR"/>
        </w:rPr>
        <w:t xml:space="preserve">) </w:t>
      </w:r>
      <w:r w:rsidR="008867B5">
        <w:rPr>
          <w:lang w:bidi="fa-IR"/>
        </w:rPr>
        <w:t xml:space="preserve">and </w:t>
      </w:r>
      <w:r w:rsidR="00206E4E">
        <w:rPr>
          <w:lang w:bidi="fa-IR"/>
        </w:rPr>
        <w:t xml:space="preserve">compare how families vary </w:t>
      </w:r>
      <w:r w:rsidR="00C30842">
        <w:rPr>
          <w:lang w:bidi="fa-IR"/>
        </w:rPr>
        <w:t>with respect to this measure.</w:t>
      </w:r>
    </w:p>
    <w:p w14:paraId="62B1F9D8" w14:textId="77777777" w:rsidR="00B44E17" w:rsidRDefault="00B44E17" w:rsidP="00BE0CC8">
      <w:pPr>
        <w:pStyle w:val="Heading4"/>
        <w:rPr>
          <w:lang w:bidi="fa-IR"/>
        </w:rPr>
      </w:pPr>
      <w:commentRangeStart w:id="631"/>
      <w:r>
        <w:rPr>
          <w:lang w:bidi="fa-IR"/>
        </w:rPr>
        <w:t>Family resemblances and differentiations</w:t>
      </w:r>
      <w:commentRangeEnd w:id="631"/>
      <w:r w:rsidR="00224212">
        <w:rPr>
          <w:rStyle w:val="CommentReference"/>
          <w:rFonts w:asciiTheme="minorHAnsi" w:eastAsiaTheme="minorEastAsia" w:hAnsiTheme="minorHAnsi" w:cstheme="minorBidi"/>
          <w:b w:val="0"/>
          <w:bCs w:val="0"/>
          <w:i w:val="0"/>
          <w:iCs w:val="0"/>
        </w:rPr>
        <w:commentReference w:id="631"/>
      </w:r>
    </w:p>
    <w:p w14:paraId="60CAB6E6" w14:textId="77777777" w:rsidR="00B44E17" w:rsidRDefault="00B44E17" w:rsidP="004F1321">
      <w:pPr>
        <w:rPr>
          <w:lang w:bidi="fa-IR"/>
        </w:rPr>
      </w:pPr>
      <w:r>
        <w:rPr>
          <w:lang w:bidi="fa-IR"/>
        </w:rPr>
        <w:t xml:space="preserve">The outcomes of pairwise comparison of the networks using </w:t>
      </w:r>
      <w:r w:rsidR="00C70FB0">
        <w:rPr>
          <w:lang w:bidi="fa-IR"/>
        </w:rPr>
        <w:t xml:space="preserve">NetSimile and HHG </w:t>
      </w:r>
      <w:r>
        <w:rPr>
          <w:lang w:bidi="fa-IR"/>
        </w:rPr>
        <w:t xml:space="preserve">were stored in four 50X50 matrices of form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oMath>
      <w:r>
        <w:rPr>
          <w:lang w:bidi="fa-IR"/>
        </w:rPr>
        <w:t xml:space="preserve"> for networks N (either M or A</w:t>
      </w:r>
      <w:r w:rsidR="00DD5AE8">
        <w:rPr>
          <w:lang w:bidi="fa-IR"/>
        </w:rPr>
        <w:t>, respectively for anatomical and functional connectivities</w:t>
      </w:r>
      <w:r>
        <w:rPr>
          <w:lang w:bidi="fa-IR"/>
        </w:rPr>
        <w:t xml:space="preserve">) based on method m (either HHG or NetSimile). To ease the </w:t>
      </w:r>
      <w:r w:rsidR="002057AD">
        <w:rPr>
          <w:lang w:bidi="fa-IR"/>
        </w:rPr>
        <w:t>visual comparison</w:t>
      </w:r>
      <w:r>
        <w:rPr>
          <w:lang w:bidi="fa-IR"/>
        </w:rPr>
        <w:t xml:space="preserve"> of these measures, the matrices of NetSimile </w:t>
      </w:r>
      <w:r>
        <w:rPr>
          <w:lang w:bidi="fa-IR"/>
        </w:rPr>
        <w:lastRenderedPageBreak/>
        <w:t xml:space="preserve">distances, i.e.,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M</m:t>
            </m:r>
          </m:sup>
        </m:sSubSup>
      </m:oMath>
      <w:r>
        <w:rPr>
          <w:sz w:val="22"/>
          <w:szCs w:val="22"/>
        </w:rPr>
        <w:t xml:space="preserve"> and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A</m:t>
            </m:r>
          </m:sup>
        </m:sSubSup>
      </m:oMath>
      <w:r>
        <w:rPr>
          <w:sz w:val="22"/>
          <w:szCs w:val="22"/>
        </w:rPr>
        <w:t xml:space="preserve">, </w:t>
      </w:r>
      <w:r>
        <w:rPr>
          <w:lang w:bidi="fa-IR"/>
        </w:rPr>
        <w:t>were normalized by the highest value in each matrix so their values range from zero to one</w:t>
      </w:r>
      <w:r w:rsidR="008867B5">
        <w:rPr>
          <w:lang w:bidi="fa-IR"/>
        </w:rPr>
        <w:t xml:space="preserve">. </w:t>
      </w:r>
      <w:r>
        <w:rPr>
          <w:lang w:bidi="fa-IR"/>
        </w:rPr>
        <w:t>The</w:t>
      </w:r>
      <w:r w:rsidR="008867B5">
        <w:rPr>
          <w:lang w:bidi="fa-IR"/>
        </w:rPr>
        <w:t>n,</w:t>
      </w:r>
      <w:r>
        <w:rPr>
          <w:lang w:bidi="fa-IR"/>
        </w:rPr>
        <w:t xml:space="preserve"> within- and between-family </w:t>
      </w:r>
      <w:r w:rsidR="00F42F62">
        <w:rPr>
          <w:lang w:bidi="fa-IR"/>
        </w:rPr>
        <w:t xml:space="preserve">contrast </w:t>
      </w:r>
      <w:r>
        <w:rPr>
          <w:lang w:bidi="fa-IR"/>
        </w:rPr>
        <w:t xml:space="preserve">aggregate scores were calculated by averaging the elements </w:t>
      </w:r>
      <w:r w:rsidR="00556746">
        <w:rPr>
          <w:lang w:bidi="fa-IR"/>
        </w:rPr>
        <w:t xml:space="preserve">of </w:t>
      </w:r>
      <w:r w:rsidR="00F42F62">
        <w:rPr>
          <w:lang w:bidi="fa-IR"/>
        </w:rPr>
        <w:t xml:space="preserve">dissimilarity </w:t>
      </w:r>
      <w:r>
        <w:rPr>
          <w:lang w:bidi="fa-IR"/>
        </w:rPr>
        <w:t xml:space="preserve">matrices that belong to the families being compared as shown in Equation </w:t>
      </w:r>
      <w:r w:rsidR="004F1321">
        <w:rPr>
          <w:lang w:bidi="fa-IR"/>
        </w:rPr>
        <w:t>6</w:t>
      </w:r>
      <w:r>
        <w:rPr>
          <w:lang w:bidi="fa-IR"/>
        </w:rPr>
        <w:t>.</w:t>
      </w:r>
    </w:p>
    <w:p w14:paraId="5BD770D1" w14:textId="77777777" w:rsidR="00B44E17" w:rsidRDefault="00B44E17" w:rsidP="004F1321">
      <w:pPr>
        <w:rPr>
          <w:lang w:bidi="fa-IR"/>
        </w:rPr>
      </w:pPr>
      <w:r>
        <w:rPr>
          <w:lang w:bidi="fa-IR"/>
        </w:rPr>
        <w:t>E</w:t>
      </w:r>
      <w:r w:rsidR="004F1321">
        <w:rPr>
          <w:lang w:bidi="fa-IR"/>
        </w:rPr>
        <w:t>Q</w:t>
      </w:r>
      <w:r>
        <w:rPr>
          <w:lang w:bidi="fa-IR"/>
        </w:rPr>
        <w:t xml:space="preserve"> </w:t>
      </w:r>
      <w:r w:rsidR="004F1321">
        <w:rPr>
          <w:lang w:bidi="fa-IR"/>
        </w:rPr>
        <w:t>6</w:t>
      </w:r>
      <w:r>
        <w:rPr>
          <w:lang w:bidi="fa-IR"/>
        </w:rPr>
        <w:tab/>
      </w:r>
      <w:r>
        <w:rPr>
          <w:lang w:bidi="fa-IR"/>
        </w:rPr>
        <w:tab/>
        <w:t xml:space="preserve"> </w:t>
      </w:r>
      <m:oMath>
        <m:sSubSup>
          <m:sSubSupPr>
            <m:ctrlPr>
              <w:rPr>
                <w:rFonts w:ascii="Cambria Math" w:hAnsi="Cambria Math"/>
                <w:i/>
                <w:lang w:bidi="fa-IR"/>
              </w:rPr>
            </m:ctrlPr>
          </m:sSubSupPr>
          <m:e>
            <m:r>
              <w:rPr>
                <w:rFonts w:ascii="Cambria Math" w:hAnsi="Cambria Math"/>
                <w:lang w:bidi="fa-IR"/>
              </w:rPr>
              <m:t>Contrast</m:t>
            </m:r>
          </m:e>
          <m:sub>
            <m:r>
              <w:rPr>
                <w:rFonts w:ascii="Cambria Math" w:hAnsi="Cambria Math"/>
                <w:lang w:bidi="fa-IR"/>
              </w:rPr>
              <m:t>m</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10×10</m:t>
            </m:r>
          </m:den>
        </m:f>
        <m:nary>
          <m:naryPr>
            <m:chr m:val="∑"/>
            <m:limLoc m:val="undOvr"/>
            <m:supHide m:val="1"/>
            <m:ctrlPr>
              <w:rPr>
                <w:rFonts w:ascii="Cambria Math" w:hAnsi="Cambria Math"/>
                <w:i/>
                <w:lang w:bidi="fa-IR"/>
              </w:rPr>
            </m:ctrlPr>
          </m:naryPr>
          <m:sub>
            <m:r>
              <w:rPr>
                <w:rFonts w:ascii="Cambria Math" w:hAnsi="Cambria Math"/>
                <w:lang w:bidi="fa-IR"/>
              </w:rPr>
              <m:t>i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sub>
          <m:sup/>
          <m:e>
            <m:nary>
              <m:naryPr>
                <m:chr m:val="∑"/>
                <m:limLoc m:val="undOvr"/>
                <m:supHide m:val="1"/>
                <m:ctrlPr>
                  <w:rPr>
                    <w:rFonts w:ascii="Cambria Math" w:hAnsi="Cambria Math"/>
                    <w:i/>
                    <w:lang w:bidi="fa-IR"/>
                  </w:rPr>
                </m:ctrlPr>
              </m:naryPr>
              <m:sub>
                <m:r>
                  <w:rPr>
                    <w:rFonts w:ascii="Cambria Math" w:hAnsi="Cambria Math"/>
                    <w:lang w:bidi="fa-IR"/>
                  </w:rPr>
                  <m:t>j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sub>
              <m:sup/>
              <m:e>
                <m:sSub>
                  <m:sSubPr>
                    <m:ctrlPr>
                      <w:rPr>
                        <w:rFonts w:ascii="Cambria Math" w:hAnsi="Cambria Math"/>
                        <w:i/>
                        <w:lang w:bidi="fa-IR"/>
                      </w:rPr>
                    </m:ctrlPr>
                  </m:sSubPr>
                  <m:e>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e>
                  <m:sub>
                    <m:r>
                      <w:rPr>
                        <w:rFonts w:ascii="Cambria Math" w:hAnsi="Cambria Math"/>
                        <w:lang w:bidi="fa-IR"/>
                      </w:rPr>
                      <m:t>ij</m:t>
                    </m:r>
                  </m:sub>
                </m:sSub>
              </m:e>
            </m:nary>
          </m:e>
        </m:nary>
      </m:oMath>
    </w:p>
    <w:p w14:paraId="730FE4E7" w14:textId="77777777" w:rsidR="00B44E17" w:rsidRDefault="00B44E17" w:rsidP="004F1321">
      <w:pPr>
        <w:rPr>
          <w:lang w:bidi="fa-IR"/>
        </w:rPr>
      </w:pPr>
      <w:r>
        <w:rPr>
          <w:lang w:bidi="fa-IR"/>
        </w:rPr>
        <w:t xml:space="preserve">Finally, a differentiation score was calculated for each family to quantify the degree to which </w:t>
      </w:r>
      <w:r w:rsidR="007C78E7">
        <w:rPr>
          <w:lang w:bidi="fa-IR"/>
        </w:rPr>
        <w:t xml:space="preserve">models </w:t>
      </w:r>
      <w:r>
        <w:rPr>
          <w:lang w:bidi="fa-IR"/>
        </w:rPr>
        <w:t xml:space="preserve">belonging to family </w:t>
      </w:r>
      <w:r w:rsidR="007C78E7">
        <w:rPr>
          <w:lang w:bidi="fa-IR"/>
        </w:rPr>
        <w:t>$</w:t>
      </w:r>
      <w:r>
        <w:rPr>
          <w:lang w:bidi="fa-IR"/>
        </w:rPr>
        <w:t>f</w:t>
      </w:r>
      <w:r w:rsidR="007C78E7">
        <w:rPr>
          <w:lang w:bidi="fa-IR"/>
        </w:rPr>
        <w:t>_i$</w:t>
      </w:r>
      <w:r>
        <w:rPr>
          <w:lang w:bidi="fa-IR"/>
        </w:rPr>
        <w:t xml:space="preserve"> resemble each other and, at the same time, diverge from the members of other families. Equation </w:t>
      </w:r>
      <w:r w:rsidR="004F1321">
        <w:rPr>
          <w:lang w:bidi="fa-IR"/>
        </w:rPr>
        <w:t>7</w:t>
      </w:r>
      <w:r>
        <w:rPr>
          <w:lang w:bidi="fa-IR"/>
        </w:rPr>
        <w:t xml:space="preserve"> shows this score is calculated.</w:t>
      </w:r>
    </w:p>
    <w:p w14:paraId="43CD7019" w14:textId="77777777" w:rsidR="00B44E17" w:rsidRDefault="004F1321" w:rsidP="00767752">
      <w:pPr>
        <w:rPr>
          <w:lang w:bidi="fa-IR"/>
        </w:rPr>
      </w:pPr>
      <w:r>
        <w:rPr>
          <w:lang w:bidi="fa-IR"/>
        </w:rPr>
        <w:t>EQ 7</w:t>
      </w:r>
      <w:r w:rsidR="00B44E17">
        <w:rPr>
          <w:lang w:bidi="fa-IR"/>
        </w:rPr>
        <w:tab/>
      </w:r>
      <w:r w:rsidR="00B44E17">
        <w:rPr>
          <w:lang w:bidi="fa-IR"/>
        </w:rPr>
        <w:tab/>
      </w:r>
      <w:r w:rsidR="00B44E17">
        <w:rPr>
          <w:lang w:bidi="fa-IR"/>
        </w:rPr>
        <w:tab/>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num>
          <m:den>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4</m:t>
                </m:r>
              </m:den>
            </m:f>
            <m:nary>
              <m:naryPr>
                <m:chr m:val="∑"/>
                <m:limLoc m:val="undOvr"/>
                <m:supHide m:val="1"/>
                <m:ctrlPr>
                  <w:rPr>
                    <w:rFonts w:ascii="Cambria Math" w:hAnsi="Cambria Math"/>
                    <w:i/>
                    <w:lang w:bidi="fa-IR"/>
                  </w:rPr>
                </m:ctrlPr>
              </m:naryPr>
              <m:sub>
                <m:r>
                  <w:rPr>
                    <w:rFonts w:ascii="Cambria Math" w:hAnsi="Cambria Math"/>
                    <w:lang w:bidi="fa-IR"/>
                  </w:rPr>
                  <m:t>i≠j</m:t>
                </m:r>
              </m:sub>
              <m:sup/>
              <m:e>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e>
                </m:d>
                <m:r>
                  <w:rPr>
                    <w:rFonts w:ascii="Cambria Math" w:hAnsi="Cambria Math"/>
                    <w:lang w:bidi="fa-IR"/>
                  </w:rPr>
                  <m:t xml:space="preserve">] </m:t>
                </m:r>
              </m:e>
            </m:nary>
          </m:den>
        </m:f>
      </m:oMath>
    </w:p>
    <w:p w14:paraId="3B52446D" w14:textId="77777777" w:rsidR="00FA4FC5" w:rsidRPr="00574992" w:rsidRDefault="00B44E17" w:rsidP="00767752">
      <w:pPr>
        <w:rPr>
          <w:rtl/>
          <w:lang w:bidi="fa-IR"/>
        </w:rPr>
      </w:pPr>
      <w:r>
        <w:rPr>
          <w:lang w:bidi="fa-IR"/>
        </w:rPr>
        <w:t xml:space="preserve">The numerator in Equation 12 is the within-family resemblance of networks for family f. The denominator is the mean of between-family resemblance of </w:t>
      </w:r>
      <w:r w:rsidR="007C78E7">
        <w:rPr>
          <w:lang w:bidi="fa-IR"/>
        </w:rPr>
        <w:t>$f_i$</w:t>
      </w:r>
      <w:r>
        <w:rPr>
          <w:lang w:bidi="fa-IR"/>
        </w:rPr>
        <w:t xml:space="preserve"> to other families. </w:t>
      </w:r>
      <w:commentRangeStart w:id="632"/>
      <w:commentRangeStart w:id="633"/>
      <w:r w:rsidR="00E07BCE">
        <w:rPr>
          <w:lang w:bidi="fa-IR"/>
        </w:rPr>
        <w:t>This s</w:t>
      </w:r>
      <w:r>
        <w:rPr>
          <w:lang w:bidi="fa-IR"/>
        </w:rPr>
        <w:t xml:space="preserve">core </w:t>
      </w:r>
      <w:r w:rsidR="00E07BCE">
        <w:rPr>
          <w:lang w:bidi="fa-IR"/>
        </w:rPr>
        <w:t xml:space="preserve">will be </w:t>
      </w:r>
      <w:del w:id="634" w:author="Cees van Leeuwen" w:date="2020-01-04T19:21:00Z">
        <w:r w:rsidR="00E07BCE" w:rsidDel="00224212">
          <w:rPr>
            <w:lang w:bidi="fa-IR"/>
          </w:rPr>
          <w:delText xml:space="preserve">bigger </w:delText>
        </w:r>
      </w:del>
      <w:ins w:id="635" w:author="Cees van Leeuwen" w:date="2020-01-04T19:21:00Z">
        <w:r w:rsidR="00224212">
          <w:rPr>
            <w:lang w:bidi="fa-IR"/>
          </w:rPr>
          <w:t xml:space="preserve">larger </w:t>
        </w:r>
      </w:ins>
      <w:r w:rsidR="00E07BCE">
        <w:rPr>
          <w:lang w:bidi="fa-IR"/>
        </w:rPr>
        <w:t xml:space="preserve">than one </w:t>
      </w:r>
      <w:r>
        <w:rPr>
          <w:lang w:bidi="fa-IR"/>
        </w:rPr>
        <w:t xml:space="preserve">if family </w:t>
      </w:r>
      <w:r w:rsidR="007C78E7">
        <w:rPr>
          <w:lang w:bidi="fa-IR"/>
        </w:rPr>
        <w:t>$f_i$</w:t>
      </w:r>
      <w:r>
        <w:rPr>
          <w:lang w:bidi="fa-IR"/>
        </w:rPr>
        <w:t xml:space="preserve"> differentiates from other families</w:t>
      </w:r>
      <w:r w:rsidR="00E07BCE">
        <w:rPr>
          <w:lang w:bidi="fa-IR"/>
        </w:rPr>
        <w:t>.</w:t>
      </w:r>
      <w:commentRangeEnd w:id="632"/>
      <w:r w:rsidR="00767752">
        <w:rPr>
          <w:rStyle w:val="CommentReference"/>
        </w:rPr>
        <w:commentReference w:id="632"/>
      </w:r>
      <w:commentRangeEnd w:id="633"/>
      <w:r w:rsidR="00224212">
        <w:rPr>
          <w:rStyle w:val="CommentReference"/>
        </w:rPr>
        <w:commentReference w:id="633"/>
      </w:r>
    </w:p>
    <w:p w14:paraId="5E17DF2A" w14:textId="77777777" w:rsidR="005F251C" w:rsidRDefault="00C25C1E" w:rsidP="00C25C1E">
      <w:pPr>
        <w:pStyle w:val="Heading1"/>
        <w:rPr>
          <w:lang w:bidi="fa-IR"/>
        </w:rPr>
      </w:pPr>
      <w:r>
        <w:rPr>
          <w:lang w:bidi="fa-IR"/>
        </w:rPr>
        <w:t>Results</w:t>
      </w:r>
    </w:p>
    <w:p w14:paraId="54D938BB" w14:textId="77777777" w:rsidR="00A43E6F" w:rsidRDefault="00BE7884" w:rsidP="00BE0CC8">
      <w:pPr>
        <w:pStyle w:val="Heading2"/>
        <w:rPr>
          <w:lang w:bidi="fa-IR"/>
        </w:rPr>
      </w:pPr>
      <w:r>
        <w:rPr>
          <w:lang w:bidi="fa-IR"/>
        </w:rPr>
        <w:t>Network structures</w:t>
      </w:r>
    </w:p>
    <w:p w14:paraId="2C623C0C" w14:textId="77777777" w:rsidR="00AA4C9F" w:rsidRDefault="00E74177" w:rsidP="00DF16F5">
      <w:pPr>
        <w:rPr>
          <w:lang w:bidi="fa-IR"/>
        </w:rPr>
      </w:pPr>
      <w:r>
        <w:rPr>
          <w:lang w:bidi="fa-IR"/>
        </w:rPr>
        <w:t>Using</w:t>
      </w:r>
      <w:ins w:id="636" w:author="Cees van Leeuwen" w:date="2020-01-04T19:21:00Z">
        <w:r w:rsidR="00224212">
          <w:rPr>
            <w:lang w:bidi="fa-IR"/>
          </w:rPr>
          <w:t xml:space="preserve"> the</w:t>
        </w:r>
      </w:ins>
      <w:r>
        <w:rPr>
          <w:lang w:bidi="fa-IR"/>
        </w:rPr>
        <w:t xml:space="preserve"> `seriation` and `igraph` packages (</w:t>
      </w:r>
      <w:r w:rsidRPr="00BE0CC8">
        <w:rPr>
          <w:color w:val="FF0000"/>
          <w:lang w:bidi="fa-IR"/>
        </w:rPr>
        <w:t>citation</w:t>
      </w:r>
      <w:r>
        <w:rPr>
          <w:lang w:bidi="fa-IR"/>
        </w:rPr>
        <w:t>), w</w:t>
      </w:r>
      <w:r w:rsidR="00C209D0">
        <w:rPr>
          <w:lang w:bidi="fa-IR"/>
        </w:rPr>
        <w:t xml:space="preserve">e plotted the </w:t>
      </w:r>
      <w:r w:rsidR="00AA4C9F">
        <w:rPr>
          <w:lang w:bidi="fa-IR"/>
        </w:rPr>
        <w:t xml:space="preserve">raw (unserialized) and ordered (serialized) adjacency matrices, and the graph diagrams of </w:t>
      </w:r>
      <w:r w:rsidR="00C209D0">
        <w:rPr>
          <w:lang w:bidi="fa-IR"/>
        </w:rPr>
        <w:t>the anatomical connectivities</w:t>
      </w:r>
      <w:r w:rsidR="00AA4C9F">
        <w:rPr>
          <w:lang w:bidi="fa-IR"/>
        </w:rPr>
        <w:t xml:space="preserve"> </w:t>
      </w:r>
      <w:r>
        <w:rPr>
          <w:lang w:bidi="fa-IR"/>
        </w:rPr>
        <w:t>at their final state after 1 million rewiring attempts</w:t>
      </w:r>
      <w:r w:rsidR="00AA4C9F">
        <w:rPr>
          <w:lang w:bidi="fa-IR"/>
        </w:rPr>
        <w:t>. In the plots, the minority and majority nodes are colored sky blue and pink, respectively. In both matrix visualizations and graph diagrams</w:t>
      </w:r>
      <w:r w:rsidR="00C209D0">
        <w:rPr>
          <w:lang w:bidi="fa-IR"/>
        </w:rPr>
        <w:t>,</w:t>
      </w:r>
      <w:r w:rsidR="00AA4C9F">
        <w:rPr>
          <w:lang w:bidi="fa-IR"/>
        </w:rPr>
        <w:t xml:space="preserve"> the within-minority and within-majority edges are colored blue and red, respectively</w:t>
      </w:r>
      <w:r w:rsidR="00C209D0">
        <w:rPr>
          <w:lang w:bidi="fa-IR"/>
        </w:rPr>
        <w:t>. T</w:t>
      </w:r>
      <w:r w:rsidR="00AA4C9F">
        <w:rPr>
          <w:lang w:bidi="fa-IR"/>
        </w:rPr>
        <w:t>he inter-partition edges, connecting nodes of minority subset to nodes of majority, are colored green</w:t>
      </w:r>
      <w:r w:rsidR="00C209D0">
        <w:rPr>
          <w:lang w:bidi="fa-IR"/>
        </w:rPr>
        <w:t>.</w:t>
      </w:r>
      <w:r w:rsidR="00C1325A">
        <w:rPr>
          <w:lang w:bidi="fa-IR"/>
        </w:rPr>
        <w:t xml:space="preserve"> Although there are variations among models, either within- or between-families,</w:t>
      </w:r>
      <w:r w:rsidR="00C209D0">
        <w:rPr>
          <w:lang w:bidi="fa-IR"/>
        </w:rPr>
        <w:t xml:space="preserve"> </w:t>
      </w:r>
      <w:r w:rsidR="00C1325A">
        <w:rPr>
          <w:lang w:bidi="fa-IR"/>
        </w:rPr>
        <w:t>in a</w:t>
      </w:r>
      <w:r>
        <w:rPr>
          <w:lang w:bidi="fa-IR"/>
        </w:rPr>
        <w:t xml:space="preserve">ll models (except </w:t>
      </w:r>
      <w:r w:rsidR="005E73AA">
        <w:rPr>
          <w:lang w:bidi="fa-IR"/>
        </w:rPr>
        <w:t>for</w:t>
      </w:r>
      <w:r w:rsidR="002057AD">
        <w:rPr>
          <w:lang w:bidi="fa-IR"/>
        </w:rPr>
        <w:t xml:space="preserve"> the </w:t>
      </w:r>
      <w:r>
        <w:rPr>
          <w:lang w:bidi="fa-IR"/>
        </w:rPr>
        <w:t xml:space="preserve">OT2, OT3, UC1, and UC3; see </w:t>
      </w:r>
      <w:r w:rsidR="00633B68">
        <w:rPr>
          <w:lang w:bidi="fa-IR"/>
        </w:rPr>
        <w:t>the discussion</w:t>
      </w:r>
      <w:r>
        <w:rPr>
          <w:lang w:bidi="fa-IR"/>
        </w:rPr>
        <w:t>)</w:t>
      </w:r>
      <w:r w:rsidR="00C1325A">
        <w:rPr>
          <w:lang w:bidi="fa-IR"/>
        </w:rPr>
        <w:t>, several densely coupled s</w:t>
      </w:r>
      <w:r w:rsidR="000F3DBB">
        <w:rPr>
          <w:lang w:bidi="fa-IR"/>
        </w:rPr>
        <w:t xml:space="preserve">ets of nodes, i.e., modules, </w:t>
      </w:r>
      <w:r w:rsidR="00C1325A">
        <w:rPr>
          <w:lang w:bidi="fa-IR"/>
        </w:rPr>
        <w:t>(</w:t>
      </w:r>
      <w:commentRangeStart w:id="637"/>
      <w:r w:rsidR="00C1325A" w:rsidRPr="00BE0CC8">
        <w:rPr>
          <w:color w:val="FF0000"/>
          <w:lang w:bidi="fa-IR"/>
        </w:rPr>
        <w:t>better phrasing?</w:t>
      </w:r>
      <w:r w:rsidR="00C1325A">
        <w:rPr>
          <w:lang w:bidi="fa-IR"/>
        </w:rPr>
        <w:t xml:space="preserve">) </w:t>
      </w:r>
      <w:commentRangeEnd w:id="637"/>
      <w:r w:rsidR="00224212">
        <w:rPr>
          <w:rStyle w:val="CommentReference"/>
        </w:rPr>
        <w:commentReference w:id="637"/>
      </w:r>
      <w:r w:rsidR="00C1325A">
        <w:rPr>
          <w:lang w:bidi="fa-IR"/>
        </w:rPr>
        <w:t>emerged.</w:t>
      </w:r>
      <w:r w:rsidR="000F3DBB">
        <w:rPr>
          <w:lang w:bidi="fa-IR"/>
        </w:rPr>
        <w:t xml:space="preserve"> These </w:t>
      </w:r>
      <w:commentRangeStart w:id="638"/>
      <w:r w:rsidR="000F3DBB">
        <w:rPr>
          <w:lang w:bidi="fa-IR"/>
        </w:rPr>
        <w:t xml:space="preserve">modules </w:t>
      </w:r>
      <w:commentRangeEnd w:id="638"/>
      <w:r w:rsidR="000F3DBB">
        <w:rPr>
          <w:rStyle w:val="CommentReference"/>
        </w:rPr>
        <w:commentReference w:id="638"/>
      </w:r>
      <w:r w:rsidR="000F3DBB">
        <w:rPr>
          <w:lang w:bidi="fa-IR"/>
        </w:rPr>
        <w:t xml:space="preserve">can be </w:t>
      </w:r>
      <w:del w:id="639" w:author="Cees van Leeuwen" w:date="2020-01-04T19:23:00Z">
        <w:r w:rsidR="000F3DBB" w:rsidDel="00224212">
          <w:rPr>
            <w:lang w:bidi="fa-IR"/>
          </w:rPr>
          <w:delText xml:space="preserve">spotted </w:delText>
        </w:r>
      </w:del>
      <w:ins w:id="640" w:author="Cees van Leeuwen" w:date="2020-01-04T19:23:00Z">
        <w:r w:rsidR="00224212">
          <w:rPr>
            <w:lang w:bidi="fa-IR"/>
          </w:rPr>
          <w:t xml:space="preserve">identified </w:t>
        </w:r>
      </w:ins>
      <w:r w:rsidR="000F3DBB">
        <w:rPr>
          <w:lang w:bidi="fa-IR"/>
        </w:rPr>
        <w:t xml:space="preserve">as squares in the serialized adjacency matrices. </w:t>
      </w:r>
      <w:r w:rsidR="00BA50E4">
        <w:rPr>
          <w:lang w:bidi="fa-IR"/>
        </w:rPr>
        <w:t xml:space="preserve">All plots are </w:t>
      </w:r>
      <w:r w:rsidR="00BA50E4">
        <w:rPr>
          <w:lang w:bidi="fa-IR"/>
        </w:rPr>
        <w:lastRenderedPageBreak/>
        <w:t xml:space="preserve">available online on Open Science Framework (osf.io/…). Figure </w:t>
      </w:r>
      <w:r w:rsidR="00DF16F5">
        <w:rPr>
          <w:lang w:bidi="fa-IR"/>
        </w:rPr>
        <w:t>1</w:t>
      </w:r>
      <w:r w:rsidR="00BA50E4">
        <w:rPr>
          <w:lang w:bidi="fa-IR"/>
        </w:rPr>
        <w:t xml:space="preserve"> shows two representative networks per family. </w:t>
      </w:r>
      <w:r w:rsidR="00C209D0">
        <w:rPr>
          <w:lang w:bidi="fa-IR"/>
        </w:rPr>
        <w:t xml:space="preserve">As evident in the plots, </w:t>
      </w:r>
      <w:r w:rsidR="00BA50E4">
        <w:rPr>
          <w:lang w:bidi="fa-IR"/>
        </w:rPr>
        <w:t>the networks manifest a</w:t>
      </w:r>
      <w:r w:rsidR="00EB7420">
        <w:rPr>
          <w:lang w:bidi="fa-IR"/>
        </w:rPr>
        <w:t xml:space="preserve"> </w:t>
      </w:r>
      <w:r w:rsidR="00BA50E4">
        <w:rPr>
          <w:lang w:bidi="fa-IR"/>
        </w:rPr>
        <w:t xml:space="preserve">range </w:t>
      </w:r>
      <w:r w:rsidR="00EB7420">
        <w:rPr>
          <w:lang w:bidi="fa-IR"/>
        </w:rPr>
        <w:t>of</w:t>
      </w:r>
      <w:r w:rsidR="00BA50E4">
        <w:rPr>
          <w:lang w:bidi="fa-IR"/>
        </w:rPr>
        <w:t xml:space="preserve"> different</w:t>
      </w:r>
      <w:r w:rsidR="00EB7420">
        <w:rPr>
          <w:lang w:bidi="fa-IR"/>
        </w:rPr>
        <w:t xml:space="preserve"> </w:t>
      </w:r>
      <w:r w:rsidR="00BA50E4">
        <w:rPr>
          <w:lang w:bidi="fa-IR"/>
        </w:rPr>
        <w:t xml:space="preserve">structures. Yet, </w:t>
      </w:r>
      <w:del w:id="641" w:author="Cees van Leeuwen" w:date="2020-01-04T19:24:00Z">
        <w:r w:rsidR="000F3DBB" w:rsidDel="00224212">
          <w:rPr>
            <w:lang w:bidi="fa-IR"/>
          </w:rPr>
          <w:delText xml:space="preserve">one can distinguish </w:delText>
        </w:r>
      </w:del>
      <w:r w:rsidR="000F3DBB">
        <w:rPr>
          <w:lang w:bidi="fa-IR"/>
        </w:rPr>
        <w:t>similarities</w:t>
      </w:r>
      <w:ins w:id="642" w:author="Cees van Leeuwen" w:date="2020-01-04T19:24:00Z">
        <w:r w:rsidR="00224212">
          <w:rPr>
            <w:lang w:bidi="fa-IR"/>
          </w:rPr>
          <w:t xml:space="preserve"> can be observed</w:t>
        </w:r>
      </w:ins>
      <w:r w:rsidR="000F3DBB">
        <w:rPr>
          <w:lang w:bidi="fa-IR"/>
        </w:rPr>
        <w:t xml:space="preserve"> among models belonging to the same families.</w:t>
      </w:r>
    </w:p>
    <w:p w14:paraId="4FA6513B" w14:textId="77777777" w:rsidR="00D02F73" w:rsidRDefault="000F3DBB" w:rsidP="00DF16F5">
      <w:pPr>
        <w:rPr>
          <w:ins w:id="643" w:author="Cees van Leeuwen" w:date="2020-01-04T19:28:00Z"/>
          <w:lang w:bidi="fa-IR"/>
        </w:rPr>
      </w:pPr>
      <w:r>
        <w:rPr>
          <w:lang w:bidi="fa-IR"/>
        </w:rPr>
        <w:t>The baseline models (BL2 and BL8</w:t>
      </w:r>
      <w:r w:rsidR="00523955">
        <w:rPr>
          <w:lang w:bidi="fa-IR"/>
        </w:rPr>
        <w:t xml:space="preserve">, Fig </w:t>
      </w:r>
      <w:r w:rsidR="00DF16F5">
        <w:rPr>
          <w:lang w:bidi="fa-IR"/>
        </w:rPr>
        <w:t>1</w:t>
      </w:r>
      <w:r>
        <w:rPr>
          <w:lang w:bidi="fa-IR"/>
        </w:rPr>
        <w:t xml:space="preserve">) </w:t>
      </w:r>
      <w:ins w:id="644" w:author="Cees van Leeuwen" w:date="2020-01-04T19:27:00Z">
        <w:r w:rsidR="00D02F73">
          <w:rPr>
            <w:lang w:bidi="fa-IR"/>
          </w:rPr>
          <w:t xml:space="preserve">typically </w:t>
        </w:r>
      </w:ins>
      <w:r>
        <w:rPr>
          <w:lang w:bidi="fa-IR"/>
        </w:rPr>
        <w:t xml:space="preserve">include three densely coupled modules, and a few </w:t>
      </w:r>
      <w:del w:id="645" w:author="Cees van Leeuwen" w:date="2020-01-04T19:25:00Z">
        <w:r w:rsidDel="00224212">
          <w:rPr>
            <w:lang w:bidi="fa-IR"/>
          </w:rPr>
          <w:delText>bigger</w:delText>
        </w:r>
      </w:del>
      <w:ins w:id="646" w:author="Cees van Leeuwen" w:date="2020-01-04T19:25:00Z">
        <w:r w:rsidR="00224212">
          <w:rPr>
            <w:lang w:bidi="fa-IR"/>
          </w:rPr>
          <w:t>larger</w:t>
        </w:r>
      </w:ins>
      <w:r>
        <w:rPr>
          <w:lang w:bidi="fa-IR"/>
        </w:rPr>
        <w:t>, sparser sets of nodes. The</w:t>
      </w:r>
      <w:del w:id="647" w:author="Cees van Leeuwen" w:date="2020-01-04T19:25:00Z">
        <w:r w:rsidDel="00224212">
          <w:rPr>
            <w:lang w:bidi="fa-IR"/>
          </w:rPr>
          <w:delText>se</w:delText>
        </w:r>
      </w:del>
      <w:r>
        <w:rPr>
          <w:lang w:bidi="fa-IR"/>
        </w:rPr>
        <w:t xml:space="preserve"> modules are not isolated from the rest of the network</w:t>
      </w:r>
      <w:ins w:id="648" w:author="Cees van Leeuwen" w:date="2020-01-04T19:25:00Z">
        <w:r w:rsidR="00224212">
          <w:rPr>
            <w:lang w:bidi="fa-IR"/>
          </w:rPr>
          <w:t>,</w:t>
        </w:r>
      </w:ins>
      <w:r>
        <w:rPr>
          <w:lang w:bidi="fa-IR"/>
        </w:rPr>
        <w:t xml:space="preserve"> as inter-modular edges </w:t>
      </w:r>
      <w:r w:rsidR="004D175C">
        <w:rPr>
          <w:lang w:bidi="fa-IR"/>
        </w:rPr>
        <w:t>keep them connected to other nodes (</w:t>
      </w:r>
      <w:commentRangeStart w:id="649"/>
      <w:r w:rsidR="004D175C" w:rsidRPr="00BE0CC8">
        <w:rPr>
          <w:color w:val="FF0000"/>
          <w:lang w:bidi="fa-IR"/>
        </w:rPr>
        <w:t>better phrasing?</w:t>
      </w:r>
      <w:r w:rsidR="004D175C">
        <w:rPr>
          <w:lang w:bidi="fa-IR"/>
        </w:rPr>
        <w:t xml:space="preserve">). </w:t>
      </w:r>
      <w:commentRangeEnd w:id="649"/>
      <w:r w:rsidR="00224212">
        <w:rPr>
          <w:rStyle w:val="CommentReference"/>
        </w:rPr>
        <w:commentReference w:id="649"/>
      </w:r>
      <w:r w:rsidR="004D175C">
        <w:rPr>
          <w:lang w:bidi="fa-IR"/>
        </w:rPr>
        <w:t>The unserialized adjacency matrices show that the density of edges are quite uniform over subsets of nodes.</w:t>
      </w:r>
    </w:p>
    <w:p w14:paraId="3A87191A" w14:textId="77777777" w:rsidR="000F3DBB" w:rsidRDefault="004D175C" w:rsidP="00DF16F5">
      <w:pPr>
        <w:rPr>
          <w:lang w:bidi="fa-IR"/>
        </w:rPr>
      </w:pPr>
      <w:del w:id="650" w:author="Cees van Leeuwen" w:date="2020-01-04T19:28:00Z">
        <w:r w:rsidDel="00D02F73">
          <w:rPr>
            <w:lang w:bidi="fa-IR"/>
          </w:rPr>
          <w:delText xml:space="preserve"> </w:delText>
        </w:r>
      </w:del>
      <w:r>
        <w:rPr>
          <w:lang w:bidi="fa-IR"/>
        </w:rPr>
        <w:t>In the OC f</w:t>
      </w:r>
      <w:r w:rsidR="006964BC">
        <w:rPr>
          <w:lang w:bidi="fa-IR"/>
        </w:rPr>
        <w:t>amily, wherein the minority has</w:t>
      </w:r>
      <w:r>
        <w:rPr>
          <w:lang w:bidi="fa-IR"/>
        </w:rPr>
        <w:t xml:space="preserve"> relatively higher coupling strength, </w:t>
      </w:r>
      <w:r w:rsidR="006935AC">
        <w:rPr>
          <w:lang w:bidi="fa-IR"/>
        </w:rPr>
        <w:t xml:space="preserve">the edge density is higher for the minority subset. Moreover, </w:t>
      </w:r>
      <w:del w:id="651" w:author="Cees van Leeuwen" w:date="2020-01-04T19:28:00Z">
        <w:r w:rsidR="006935AC" w:rsidDel="00D02F73">
          <w:rPr>
            <w:lang w:bidi="fa-IR"/>
          </w:rPr>
          <w:delText>the</w:delText>
        </w:r>
        <w:r w:rsidR="006964BC" w:rsidDel="00D02F73">
          <w:rPr>
            <w:lang w:bidi="fa-IR"/>
          </w:rPr>
          <w:delText xml:space="preserve">y </w:delText>
        </w:r>
      </w:del>
      <w:ins w:id="652" w:author="Cees van Leeuwen" w:date="2020-01-04T19:28:00Z">
        <w:r w:rsidR="00D02F73">
          <w:rPr>
            <w:lang w:bidi="fa-IR"/>
          </w:rPr>
          <w:t xml:space="preserve">the OC networks </w:t>
        </w:r>
      </w:ins>
      <w:r w:rsidR="006964BC">
        <w:rPr>
          <w:lang w:bidi="fa-IR"/>
        </w:rPr>
        <w:t xml:space="preserve">have </w:t>
      </w:r>
      <w:r w:rsidR="00523955">
        <w:rPr>
          <w:lang w:bidi="fa-IR"/>
        </w:rPr>
        <w:t>more distinct modules</w:t>
      </w:r>
      <w:ins w:id="653" w:author="Cees van Leeuwen" w:date="2020-01-04T19:28:00Z">
        <w:r w:rsidR="00D02F73">
          <w:rPr>
            <w:lang w:bidi="fa-IR"/>
          </w:rPr>
          <w:t xml:space="preserve"> than the BL models</w:t>
        </w:r>
      </w:ins>
      <w:r w:rsidR="00523955">
        <w:rPr>
          <w:lang w:bidi="fa-IR"/>
        </w:rPr>
        <w:t xml:space="preserve">. OC2 (Fig </w:t>
      </w:r>
      <w:r w:rsidR="00DF16F5">
        <w:rPr>
          <w:lang w:bidi="fa-IR"/>
        </w:rPr>
        <w:t>1</w:t>
      </w:r>
      <w:r w:rsidR="00523955">
        <w:rPr>
          <w:lang w:bidi="fa-IR"/>
        </w:rPr>
        <w:t>), for instance, only has two modules, both of which are highly connected. H</w:t>
      </w:r>
      <w:r w:rsidR="005E1C1A">
        <w:rPr>
          <w:lang w:bidi="fa-IR"/>
        </w:rPr>
        <w:t>igher edge density in the minority subset and h</w:t>
      </w:r>
      <w:r w:rsidR="00523955">
        <w:rPr>
          <w:lang w:bidi="fa-IR"/>
        </w:rPr>
        <w:t>ighly distinct modules are also the case for UT family</w:t>
      </w:r>
      <w:ins w:id="654" w:author="Cees van Leeuwen" w:date="2020-01-04T19:29:00Z">
        <w:r w:rsidR="00D02F73">
          <w:rPr>
            <w:lang w:bidi="fa-IR"/>
          </w:rPr>
          <w:t>,</w:t>
        </w:r>
      </w:ins>
      <w:r w:rsidR="00523955">
        <w:rPr>
          <w:lang w:bidi="fa-IR"/>
        </w:rPr>
        <w:t xml:space="preserve"> which has lower turbulence parameter in the minority nodes (</w:t>
      </w:r>
      <w:r w:rsidR="005E1C1A">
        <w:rPr>
          <w:lang w:bidi="fa-IR"/>
        </w:rPr>
        <w:t xml:space="preserve">UT5 and UT 8, </w:t>
      </w:r>
      <w:r w:rsidR="00523955">
        <w:rPr>
          <w:lang w:bidi="fa-IR"/>
        </w:rPr>
        <w:t xml:space="preserve">Fig </w:t>
      </w:r>
      <w:r w:rsidR="00DF16F5">
        <w:rPr>
          <w:lang w:bidi="fa-IR"/>
        </w:rPr>
        <w:t>1</w:t>
      </w:r>
      <w:r w:rsidR="00523955">
        <w:rPr>
          <w:lang w:bidi="fa-IR"/>
        </w:rPr>
        <w:t>).</w:t>
      </w:r>
      <w:r w:rsidR="005E1C1A">
        <w:rPr>
          <w:lang w:bidi="fa-IR"/>
        </w:rPr>
        <w:t xml:space="preserve"> </w:t>
      </w:r>
      <w:r w:rsidR="00A177EB">
        <w:rPr>
          <w:lang w:bidi="fa-IR"/>
        </w:rPr>
        <w:t>Th</w:t>
      </w:r>
      <w:ins w:id="655" w:author="Cees van Leeuwen" w:date="2020-01-04T19:30:00Z">
        <w:r w:rsidR="00D02F73">
          <w:rPr>
            <w:lang w:bidi="fa-IR"/>
          </w:rPr>
          <w:t>e</w:t>
        </w:r>
      </w:ins>
      <w:del w:id="656" w:author="Cees van Leeuwen" w:date="2020-01-04T19:29:00Z">
        <w:r w:rsidR="00A177EB" w:rsidDel="00D02F73">
          <w:rPr>
            <w:lang w:bidi="fa-IR"/>
          </w:rPr>
          <w:delText>is</w:delText>
        </w:r>
      </w:del>
      <w:r w:rsidR="00A177EB">
        <w:rPr>
          <w:lang w:bidi="fa-IR"/>
        </w:rPr>
        <w:t xml:space="preserve"> similarity</w:t>
      </w:r>
      <w:ins w:id="657" w:author="Cees van Leeuwen" w:date="2020-01-04T19:30:00Z">
        <w:r w:rsidR="00D02F73">
          <w:rPr>
            <w:lang w:bidi="fa-IR"/>
          </w:rPr>
          <w:t xml:space="preserve"> between OC and UT models</w:t>
        </w:r>
      </w:ins>
      <w:r w:rsidR="00A177EB">
        <w:rPr>
          <w:lang w:bidi="fa-IR"/>
        </w:rPr>
        <w:t xml:space="preserve"> was expected</w:t>
      </w:r>
      <w:ins w:id="658" w:author="Cees van Leeuwen" w:date="2020-01-04T19:30:00Z">
        <w:r w:rsidR="00D02F73">
          <w:rPr>
            <w:lang w:bidi="fa-IR"/>
          </w:rPr>
          <w:t>,</w:t>
        </w:r>
      </w:ins>
      <w:r w:rsidR="00A177EB">
        <w:rPr>
          <w:lang w:bidi="fa-IR"/>
        </w:rPr>
        <w:t xml:space="preserve"> as the nodes with lower turbulences and higher coupling strengths can synchronize more easily. However, i</w:t>
      </w:r>
      <w:r w:rsidR="005E1C1A">
        <w:rPr>
          <w:lang w:bidi="fa-IR"/>
        </w:rPr>
        <w:t>t is in</w:t>
      </w:r>
      <w:r w:rsidR="00A177EB">
        <w:rPr>
          <w:lang w:bidi="fa-IR"/>
        </w:rPr>
        <w:t>teresting to note that the effect of better synchrony is not limited to the minority nodes; highly connected modules also emerge among the majority nodes.</w:t>
      </w:r>
    </w:p>
    <w:p w14:paraId="6BDADE06" w14:textId="77777777" w:rsidR="00A177EB" w:rsidRDefault="00BC519F" w:rsidP="00DF16F5">
      <w:pPr>
        <w:rPr>
          <w:lang w:bidi="fa-IR"/>
        </w:rPr>
      </w:pPr>
      <w:r>
        <w:rPr>
          <w:lang w:bidi="fa-IR"/>
        </w:rPr>
        <w:t xml:space="preserve">In </w:t>
      </w:r>
      <w:r w:rsidR="005E4B36">
        <w:rPr>
          <w:lang w:bidi="fa-IR"/>
        </w:rPr>
        <w:t xml:space="preserve">the </w:t>
      </w:r>
      <w:r>
        <w:rPr>
          <w:lang w:bidi="fa-IR"/>
        </w:rPr>
        <w:t>OT family</w:t>
      </w:r>
      <w:r w:rsidR="008655C1">
        <w:rPr>
          <w:lang w:bidi="fa-IR"/>
        </w:rPr>
        <w:t>, the edge density is lower in the minority partition. Moreover,</w:t>
      </w:r>
      <w:r w:rsidR="00E66D75">
        <w:rPr>
          <w:lang w:bidi="fa-IR"/>
        </w:rPr>
        <w:t xml:space="preserve"> the</w:t>
      </w:r>
      <w:r>
        <w:rPr>
          <w:lang w:bidi="fa-IR"/>
        </w:rPr>
        <w:t xml:space="preserve"> higher </w:t>
      </w:r>
      <w:r w:rsidR="00E66D75">
        <w:rPr>
          <w:lang w:bidi="fa-IR"/>
        </w:rPr>
        <w:t>level of turbulence parameter</w:t>
      </w:r>
      <w:r>
        <w:rPr>
          <w:lang w:bidi="fa-IR"/>
        </w:rPr>
        <w:t xml:space="preserve"> </w:t>
      </w:r>
      <w:r w:rsidR="00E66D75">
        <w:rPr>
          <w:lang w:bidi="fa-IR"/>
        </w:rPr>
        <w:t xml:space="preserve">for </w:t>
      </w:r>
      <w:r w:rsidR="008655C1">
        <w:rPr>
          <w:lang w:bidi="fa-IR"/>
        </w:rPr>
        <w:t>minority nodes result</w:t>
      </w:r>
      <w:r w:rsidR="00E66D75">
        <w:rPr>
          <w:lang w:bidi="fa-IR"/>
        </w:rPr>
        <w:t>ed</w:t>
      </w:r>
      <w:r w:rsidR="008655C1">
        <w:rPr>
          <w:lang w:bidi="fa-IR"/>
        </w:rPr>
        <w:t xml:space="preserve"> in highly connected modules among the majority nodes (see OT4 in Fig </w:t>
      </w:r>
      <w:r w:rsidR="00DF16F5">
        <w:rPr>
          <w:lang w:bidi="fa-IR"/>
        </w:rPr>
        <w:t>1</w:t>
      </w:r>
      <w:r w:rsidR="008655C1">
        <w:rPr>
          <w:lang w:bidi="fa-IR"/>
        </w:rPr>
        <w:t xml:space="preserve">). </w:t>
      </w:r>
      <w:r w:rsidR="00E66D75">
        <w:rPr>
          <w:lang w:bidi="fa-IR"/>
        </w:rPr>
        <w:t xml:space="preserve">In the UC family, the edge density of the minority (which had lower coupling strengths) is lower than that of the majority. Moreover, lower coupling strength of the minority prevented minority nodes to form modules, and they were absorbed into modules formed mainly by the majority nodes. See UC5 and UC7 in Fig </w:t>
      </w:r>
      <w:r w:rsidR="00DF16F5">
        <w:rPr>
          <w:lang w:bidi="fa-IR"/>
        </w:rPr>
        <w:t>1</w:t>
      </w:r>
      <w:r w:rsidR="00E66D75">
        <w:rPr>
          <w:lang w:bidi="fa-IR"/>
        </w:rPr>
        <w:t>.</w:t>
      </w:r>
    </w:p>
    <w:p w14:paraId="46847561" w14:textId="77777777" w:rsidR="00C209D0" w:rsidRDefault="00BE7884" w:rsidP="00BE0CC8">
      <w:pPr>
        <w:pStyle w:val="Heading2"/>
        <w:rPr>
          <w:lang w:bidi="fa-IR"/>
        </w:rPr>
      </w:pPr>
      <w:r>
        <w:rPr>
          <w:lang w:bidi="fa-IR"/>
        </w:rPr>
        <w:lastRenderedPageBreak/>
        <w:t>Network statistics</w:t>
      </w:r>
    </w:p>
    <w:p w14:paraId="6297E4FA" w14:textId="77777777" w:rsidR="00366056" w:rsidRDefault="005E73AA" w:rsidP="00DF16F5">
      <w:pPr>
        <w:rPr>
          <w:lang w:bidi="fa-IR"/>
        </w:rPr>
      </w:pPr>
      <w:r>
        <w:rPr>
          <w:lang w:bidi="fa-IR"/>
        </w:rPr>
        <w:t>Among the network statistics mentioned</w:t>
      </w:r>
      <w:r w:rsidR="00C32A9D">
        <w:rPr>
          <w:lang w:bidi="fa-IR"/>
        </w:rPr>
        <w:t xml:space="preserve"> in the methods section, the evolution of clustering coefficient, modularity, edge density, small-world index, assortativity,</w:t>
      </w:r>
      <w:r w:rsidR="00366056">
        <w:rPr>
          <w:lang w:bidi="fa-IR"/>
        </w:rPr>
        <w:t xml:space="preserve"> and</w:t>
      </w:r>
      <w:r w:rsidR="00C32A9D">
        <w:rPr>
          <w:lang w:bidi="fa-IR"/>
        </w:rPr>
        <w:t xml:space="preserve"> average path length were plotted for anatomical </w:t>
      </w:r>
      <w:r w:rsidR="006B043F">
        <w:rPr>
          <w:lang w:bidi="fa-IR"/>
        </w:rPr>
        <w:t>networks of all models and th</w:t>
      </w:r>
      <w:r w:rsidR="00C32A9D">
        <w:rPr>
          <w:lang w:bidi="fa-IR"/>
        </w:rPr>
        <w:t>e</w:t>
      </w:r>
      <w:r w:rsidR="006B043F">
        <w:rPr>
          <w:lang w:bidi="fa-IR"/>
        </w:rPr>
        <w:t>ir</w:t>
      </w:r>
      <w:r w:rsidR="00C32A9D">
        <w:rPr>
          <w:lang w:bidi="fa-IR"/>
        </w:rPr>
        <w:t xml:space="preserve"> sub-networks (viz., within-minority, within-majority, and interpartition).</w:t>
      </w:r>
      <w:r w:rsidR="00366056">
        <w:rPr>
          <w:lang w:bidi="fa-IR"/>
        </w:rPr>
        <w:t xml:space="preserve"> </w:t>
      </w:r>
      <w:r w:rsidR="006B043F">
        <w:rPr>
          <w:lang w:bidi="fa-IR"/>
        </w:rPr>
        <w:t xml:space="preserve">Figure </w:t>
      </w:r>
      <w:r w:rsidR="00DF16F5">
        <w:rPr>
          <w:lang w:bidi="fa-IR"/>
        </w:rPr>
        <w:t>2</w:t>
      </w:r>
      <w:r w:rsidR="006B043F">
        <w:rPr>
          <w:lang w:bidi="fa-IR"/>
        </w:rPr>
        <w:t xml:space="preserve"> shows these plots for the minority, majority, and whole networks, stacked per famil</w:t>
      </w:r>
      <w:ins w:id="659" w:author="Cees van Leeuwen" w:date="2020-01-04T19:32:00Z">
        <w:r w:rsidR="00D02F73">
          <w:rPr>
            <w:lang w:bidi="fa-IR"/>
          </w:rPr>
          <w:t>y</w:t>
        </w:r>
      </w:ins>
      <w:del w:id="660" w:author="Cees van Leeuwen" w:date="2020-01-04T19:32:00Z">
        <w:r w:rsidR="006B043F" w:rsidDel="00D02F73">
          <w:rPr>
            <w:lang w:bidi="fa-IR"/>
          </w:rPr>
          <w:delText>ies</w:delText>
        </w:r>
      </w:del>
      <w:r w:rsidR="006B043F">
        <w:rPr>
          <w:lang w:bidi="fa-IR"/>
        </w:rPr>
        <w:t xml:space="preserve"> (</w:t>
      </w:r>
      <w:r w:rsidR="006B043F" w:rsidRPr="00BE0CC8">
        <w:rPr>
          <w:color w:val="FF0000"/>
          <w:lang w:bidi="fa-IR"/>
        </w:rPr>
        <w:t>better phrasing?</w:t>
      </w:r>
      <w:r w:rsidR="006B043F">
        <w:rPr>
          <w:lang w:bidi="fa-IR"/>
        </w:rPr>
        <w:t>).</w:t>
      </w:r>
      <w:r w:rsidR="00366056">
        <w:rPr>
          <w:lang w:bidi="fa-IR"/>
        </w:rPr>
        <w:t xml:space="preserve"> The individual plots (including those of the interpartition sub-network) are available on the OSF repository. Furthermore, the normalized rich club coefficient of the final state of anatomical networks are plotted in Fig </w:t>
      </w:r>
      <w:r w:rsidR="00DF16F5">
        <w:rPr>
          <w:lang w:bidi="fa-IR"/>
        </w:rPr>
        <w:t>3</w:t>
      </w:r>
      <w:r w:rsidR="00366056">
        <w:rPr>
          <w:lang w:bidi="fa-IR"/>
        </w:rPr>
        <w:t>.</w:t>
      </w:r>
    </w:p>
    <w:p w14:paraId="78382362" w14:textId="77777777" w:rsidR="00DB4013" w:rsidRDefault="00A43E6F" w:rsidP="007065F6">
      <w:pPr>
        <w:rPr>
          <w:lang w:bidi="fa-IR"/>
        </w:rPr>
      </w:pPr>
      <w:r>
        <w:rPr>
          <w:lang w:bidi="fa-IR"/>
        </w:rPr>
        <w:t xml:space="preserve"> </w:t>
      </w:r>
      <w:r w:rsidR="00A358FE">
        <w:rPr>
          <w:lang w:bidi="fa-IR"/>
        </w:rPr>
        <w:t xml:space="preserve">Let us first </w:t>
      </w:r>
      <w:del w:id="661" w:author="Cees van Leeuwen" w:date="2020-01-04T19:32:00Z">
        <w:r w:rsidR="00A358FE" w:rsidDel="00D02F73">
          <w:rPr>
            <w:lang w:bidi="fa-IR"/>
          </w:rPr>
          <w:delText>take a look at</w:delText>
        </w:r>
      </w:del>
      <w:ins w:id="662" w:author="Cees van Leeuwen" w:date="2020-01-04T19:32:00Z">
        <w:r w:rsidR="00D02F73">
          <w:rPr>
            <w:lang w:bidi="fa-IR"/>
          </w:rPr>
          <w:t>consider</w:t>
        </w:r>
      </w:ins>
      <w:r w:rsidR="00A358FE">
        <w:rPr>
          <w:lang w:bidi="fa-IR"/>
        </w:rPr>
        <w:t xml:space="preserve"> </w:t>
      </w:r>
      <w:r w:rsidR="00DC656B">
        <w:rPr>
          <w:lang w:bidi="fa-IR"/>
        </w:rPr>
        <w:t xml:space="preserve">the evolution of network statistics </w:t>
      </w:r>
      <w:r w:rsidR="00A358FE">
        <w:rPr>
          <w:lang w:bidi="fa-IR"/>
        </w:rPr>
        <w:t>for the whole networks. As evident in the plots,</w:t>
      </w:r>
      <w:r w:rsidR="00484CF5">
        <w:rPr>
          <w:lang w:bidi="fa-IR"/>
        </w:rPr>
        <w:t xml:space="preserve"> modularity, clustering coefficients, small-worldness, and degree assortativity of all models </w:t>
      </w:r>
      <w:commentRangeStart w:id="663"/>
      <w:r w:rsidR="00484CF5">
        <w:rPr>
          <w:lang w:bidi="fa-IR"/>
        </w:rPr>
        <w:t xml:space="preserve">increase noticeably after 60 thousand rewiring attempts </w:t>
      </w:r>
      <w:commentRangeEnd w:id="663"/>
      <w:r w:rsidR="004F1321">
        <w:rPr>
          <w:rStyle w:val="CommentReference"/>
        </w:rPr>
        <w:commentReference w:id="663"/>
      </w:r>
      <w:commentRangeStart w:id="664"/>
      <w:commentRangeStart w:id="665"/>
      <w:r w:rsidR="00484CF5">
        <w:rPr>
          <w:lang w:bidi="fa-IR"/>
        </w:rPr>
        <w:t>(roughly by a factor of 4.5, 3.7, 3.9, and 3, respectively)</w:t>
      </w:r>
      <w:commentRangeEnd w:id="664"/>
      <w:r w:rsidR="00484CF5">
        <w:rPr>
          <w:rStyle w:val="CommentReference"/>
        </w:rPr>
        <w:commentReference w:id="664"/>
      </w:r>
      <w:commentRangeEnd w:id="665"/>
      <w:r w:rsidR="00D02F73">
        <w:rPr>
          <w:rStyle w:val="CommentReference"/>
        </w:rPr>
        <w:commentReference w:id="665"/>
      </w:r>
      <w:r w:rsidR="00484CF5">
        <w:rPr>
          <w:lang w:bidi="fa-IR"/>
        </w:rPr>
        <w:t>. Meanwhile, the average path length increases no more than 15%. The network statistics fluctua</w:t>
      </w:r>
      <w:r w:rsidR="007B6127">
        <w:rPr>
          <w:lang w:bidi="fa-IR"/>
        </w:rPr>
        <w:t xml:space="preserve">te afterward, and the fluctuation is more pronounced for degree assortativity. The majority subnetworks show similar trends. </w:t>
      </w:r>
      <w:r w:rsidR="0046249B">
        <w:rPr>
          <w:lang w:bidi="fa-IR"/>
        </w:rPr>
        <w:t>In</w:t>
      </w:r>
      <w:r w:rsidR="00FB1436">
        <w:rPr>
          <w:lang w:bidi="fa-IR"/>
        </w:rPr>
        <w:t xml:space="preserve"> the minority subnetworks</w:t>
      </w:r>
      <w:r w:rsidR="00433129">
        <w:rPr>
          <w:lang w:bidi="fa-IR"/>
        </w:rPr>
        <w:t>—</w:t>
      </w:r>
      <w:r w:rsidR="0046249B">
        <w:rPr>
          <w:lang w:bidi="fa-IR"/>
        </w:rPr>
        <w:t xml:space="preserve">although </w:t>
      </w:r>
      <w:r w:rsidR="00433129">
        <w:rPr>
          <w:lang w:bidi="fa-IR"/>
        </w:rPr>
        <w:t>with higher fluctuations and instability in OC, UT, and UC—</w:t>
      </w:r>
      <w:r w:rsidR="0046249B">
        <w:rPr>
          <w:lang w:bidi="fa-IR"/>
        </w:rPr>
        <w:t>we observe an increase i</w:t>
      </w:r>
      <w:r w:rsidR="00D15609">
        <w:rPr>
          <w:lang w:bidi="fa-IR"/>
        </w:rPr>
        <w:t xml:space="preserve">n these statistics </w:t>
      </w:r>
      <w:r w:rsidR="0046249B">
        <w:rPr>
          <w:lang w:bidi="fa-IR"/>
        </w:rPr>
        <w:t>after 60 thousand rewiring attempts.</w:t>
      </w:r>
      <w:r w:rsidR="00B9223C">
        <w:rPr>
          <w:lang w:bidi="fa-IR"/>
        </w:rPr>
        <w:t xml:space="preserve"> The network statistics of minority subnetworks of OT and BL families resemble those of the whole networks in the same families.</w:t>
      </w:r>
      <w:r w:rsidR="00D15609">
        <w:rPr>
          <w:lang w:bidi="fa-IR"/>
        </w:rPr>
        <w:t xml:space="preserve"> The edge density in the minority </w:t>
      </w:r>
      <w:r w:rsidR="002F4C81">
        <w:rPr>
          <w:lang w:bidi="fa-IR"/>
        </w:rPr>
        <w:t>subnetworks, although unstable, are bigger than one. This means that the minority nodes connect more strongly to each other compared to other nodes.</w:t>
      </w:r>
    </w:p>
    <w:p w14:paraId="1CB25B44" w14:textId="77777777" w:rsidR="00301D59" w:rsidRPr="00C25C1E" w:rsidRDefault="00DB4013" w:rsidP="00DF16F5">
      <w:pPr>
        <w:rPr>
          <w:lang w:bidi="fa-IR"/>
        </w:rPr>
      </w:pPr>
      <w:r>
        <w:rPr>
          <w:lang w:bidi="fa-IR"/>
        </w:rPr>
        <w:t xml:space="preserve">The </w:t>
      </w:r>
      <w:r w:rsidR="00DC656B">
        <w:rPr>
          <w:lang w:bidi="fa-IR"/>
        </w:rPr>
        <w:t xml:space="preserve">normalized </w:t>
      </w:r>
      <w:r>
        <w:rPr>
          <w:lang w:bidi="fa-IR"/>
        </w:rPr>
        <w:t xml:space="preserve">rich </w:t>
      </w:r>
      <w:r w:rsidR="00DC656B">
        <w:rPr>
          <w:lang w:bidi="fa-IR"/>
        </w:rPr>
        <w:t xml:space="preserve">club coefficients of </w:t>
      </w:r>
      <w:r w:rsidR="00E0720F">
        <w:rPr>
          <w:lang w:bidi="fa-IR"/>
        </w:rPr>
        <w:t xml:space="preserve">the anatomical networks are shown in Figure </w:t>
      </w:r>
      <w:r w:rsidR="00DF16F5">
        <w:rPr>
          <w:lang w:bidi="fa-IR"/>
        </w:rPr>
        <w:t>3</w:t>
      </w:r>
      <w:r w:rsidR="00E0720F">
        <w:rPr>
          <w:lang w:bidi="fa-IR"/>
        </w:rPr>
        <w:t xml:space="preserve">. </w:t>
      </w:r>
      <w:r w:rsidR="00ED4C08" w:rsidRPr="007065F6">
        <w:rPr>
          <w:color w:val="FF0000"/>
          <w:lang w:bidi="fa-IR"/>
        </w:rPr>
        <w:t xml:space="preserve">THE CODE IS RUNNING, TO BE </w:t>
      </w:r>
      <w:r w:rsidR="00DF16F5">
        <w:rPr>
          <w:color w:val="FF0000"/>
          <w:lang w:bidi="fa-IR"/>
        </w:rPr>
        <w:t xml:space="preserve">PLOTTED AND </w:t>
      </w:r>
      <w:r w:rsidR="00ED4C08" w:rsidRPr="007065F6">
        <w:rPr>
          <w:color w:val="FF0000"/>
          <w:lang w:bidi="fa-IR"/>
        </w:rPr>
        <w:t>WRITTEN LATER</w:t>
      </w:r>
      <w:r w:rsidR="00AE49B6">
        <w:rPr>
          <w:lang w:bidi="fa-IR"/>
        </w:rPr>
        <w:t>.</w:t>
      </w:r>
    </w:p>
    <w:p w14:paraId="01641281" w14:textId="77777777" w:rsidR="00AE49B6" w:rsidRDefault="00AE49B6" w:rsidP="007065F6">
      <w:pPr>
        <w:pStyle w:val="Heading2"/>
        <w:rPr>
          <w:lang w:bidi="fa-IR"/>
        </w:rPr>
      </w:pPr>
      <w:r>
        <w:rPr>
          <w:lang w:bidi="fa-IR"/>
        </w:rPr>
        <w:lastRenderedPageBreak/>
        <w:t>Family comparisons</w:t>
      </w:r>
    </w:p>
    <w:p w14:paraId="77268752" w14:textId="77777777" w:rsidR="00710637" w:rsidRDefault="003F004A" w:rsidP="004F1321">
      <w:pPr>
        <w:rPr>
          <w:lang w:bidi="fa-IR"/>
        </w:rPr>
      </w:pPr>
      <w:r>
        <w:rPr>
          <w:lang w:bidi="fa-IR"/>
        </w:rPr>
        <w:t xml:space="preserve">To </w:t>
      </w:r>
      <w:del w:id="666" w:author="Cees van Leeuwen" w:date="2020-01-04T19:34:00Z">
        <w:r w:rsidDel="00D02F73">
          <w:rPr>
            <w:lang w:bidi="fa-IR"/>
          </w:rPr>
          <w:delText xml:space="preserve">get a better intuition </w:delText>
        </w:r>
        <w:r w:rsidR="00937D70" w:rsidDel="00D02F73">
          <w:rPr>
            <w:lang w:bidi="fa-IR"/>
          </w:rPr>
          <w:delText>about</w:delText>
        </w:r>
      </w:del>
      <w:ins w:id="667" w:author="Cees van Leeuwen" w:date="2020-01-04T19:34:00Z">
        <w:r w:rsidR="00D02F73">
          <w:rPr>
            <w:lang w:bidi="fa-IR"/>
          </w:rPr>
          <w:t>more closely observe</w:t>
        </w:r>
      </w:ins>
      <w:r w:rsidR="00937D70">
        <w:rPr>
          <w:lang w:bidi="fa-IR"/>
        </w:rPr>
        <w:t xml:space="preserve"> </w:t>
      </w:r>
      <w:r>
        <w:rPr>
          <w:lang w:bidi="fa-IR"/>
        </w:rPr>
        <w:t xml:space="preserve">how NetSimile and HHG similarity measures diverge, they were </w:t>
      </w:r>
      <w:del w:id="668" w:author="Cees van Leeuwen" w:date="2020-01-04T19:35:00Z">
        <w:r w:rsidDel="00D02F73">
          <w:rPr>
            <w:lang w:bidi="fa-IR"/>
          </w:rPr>
          <w:delText>put together</w:delText>
        </w:r>
      </w:del>
      <w:ins w:id="669" w:author="Cees van Leeuwen" w:date="2020-01-04T19:35:00Z">
        <w:r w:rsidR="00D02F73">
          <w:rPr>
            <w:lang w:bidi="fa-IR"/>
          </w:rPr>
          <w:t>composed</w:t>
        </w:r>
      </w:ins>
      <w:r>
        <w:rPr>
          <w:lang w:bidi="fa-IR"/>
        </w:rPr>
        <w:t xml:space="preserve"> in new matrices wherein the lower triangle belongs to </w:t>
      </w:r>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HHG</m:t>
            </m:r>
          </m:sub>
          <m:sup>
            <m:r>
              <w:rPr>
                <w:rFonts w:ascii="Cambria Math" w:hAnsi="Cambria Math"/>
                <w:lang w:bidi="fa-IR"/>
              </w:rPr>
              <m:t>N</m:t>
            </m:r>
          </m:sup>
        </m:sSubSup>
      </m:oMath>
      <w:r>
        <w:rPr>
          <w:lang w:bidi="fa-IR"/>
        </w:rPr>
        <w:t xml:space="preserve"> and the upper triangle belongs to </w:t>
      </w:r>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N</m:t>
            </m:r>
          </m:sup>
        </m:sSubSup>
      </m:oMath>
      <w:r>
        <w:rPr>
          <w:lang w:bidi="fa-IR"/>
        </w:rPr>
        <w:t xml:space="preserve">, i.e., </w:t>
      </w:r>
      <m:oMath>
        <m:sSup>
          <m:sSupPr>
            <m:ctrlPr>
              <w:rPr>
                <w:rFonts w:ascii="Cambria Math" w:hAnsi="Cambria Math"/>
                <w:i/>
                <w:sz w:val="22"/>
                <w:szCs w:val="22"/>
                <w:lang w:bidi="fa-IR"/>
              </w:rPr>
            </m:ctrlPr>
          </m:sSupPr>
          <m:e>
            <m:r>
              <w:rPr>
                <w:rFonts w:ascii="Cambria Math" w:hAnsi="Cambria Math"/>
                <w:sz w:val="22"/>
                <w:szCs w:val="22"/>
                <w:lang w:bidi="fa-IR"/>
              </w:rPr>
              <m:t>Dissimilarities</m:t>
            </m:r>
          </m:e>
          <m:sup>
            <m:r>
              <w:rPr>
                <w:rFonts w:ascii="Cambria Math" w:hAnsi="Cambria Math"/>
                <w:sz w:val="22"/>
                <w:szCs w:val="22"/>
                <w:lang w:bidi="fa-IR"/>
              </w:rPr>
              <m:t>N</m:t>
            </m:r>
          </m:sup>
        </m:sSup>
        <m:r>
          <w:rPr>
            <w:rFonts w:ascii="Cambria Math" w:hAnsi="Cambria Math"/>
            <w:sz w:val="22"/>
            <w:szCs w:val="22"/>
            <w:lang w:bidi="fa-IR"/>
          </w:rPr>
          <m:t>= low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HHG</m:t>
            </m:r>
          </m:sub>
          <m:sup>
            <m:r>
              <w:rPr>
                <w:rFonts w:ascii="Cambria Math" w:hAnsi="Cambria Math"/>
                <w:sz w:val="22"/>
                <w:szCs w:val="22"/>
                <w:lang w:bidi="fa-IR"/>
              </w:rPr>
              <m:t>N</m:t>
            </m:r>
          </m:sup>
        </m:sSubSup>
        <m:r>
          <w:rPr>
            <w:rFonts w:ascii="Cambria Math" w:hAnsi="Cambria Math"/>
            <w:sz w:val="22"/>
            <w:szCs w:val="22"/>
            <w:lang w:bidi="fa-IR"/>
          </w:rPr>
          <m:t>) + upp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NetSimile</m:t>
            </m:r>
          </m:sub>
          <m:sup>
            <m:r>
              <w:rPr>
                <w:rFonts w:ascii="Cambria Math" w:hAnsi="Cambria Math"/>
                <w:sz w:val="22"/>
                <w:szCs w:val="22"/>
                <w:lang w:bidi="fa-IR"/>
              </w:rPr>
              <m:t>N</m:t>
            </m:r>
          </m:sup>
        </m:sSubSup>
        <m:r>
          <w:rPr>
            <w:rFonts w:ascii="Cambria Math" w:hAnsi="Cambria Math"/>
            <w:sz w:val="22"/>
            <w:szCs w:val="22"/>
            <w:lang w:bidi="fa-IR"/>
          </w:rPr>
          <m:t>)</m:t>
        </m:r>
      </m:oMath>
      <w:r>
        <w:rPr>
          <w:lang w:bidi="fa-IR"/>
        </w:rPr>
        <w:t xml:space="preserve">. </w:t>
      </w:r>
      <w:r w:rsidRPr="003E67CD">
        <w:rPr>
          <w:lang w:bidi="fa-IR"/>
        </w:rPr>
        <w:t xml:space="preserve"> </w:t>
      </w:r>
      <w:r>
        <w:rPr>
          <w:lang w:bidi="fa-IR"/>
        </w:rPr>
        <w:t xml:space="preserve">The matrices of </w:t>
      </w:r>
      <m:oMath>
        <m:sSup>
          <m:sSupPr>
            <m:ctrlPr>
              <w:rPr>
                <w:rFonts w:ascii="Cambria Math" w:hAnsi="Cambria Math"/>
                <w:i/>
                <w:lang w:bidi="fa-IR"/>
              </w:rPr>
            </m:ctrlPr>
          </m:sSupPr>
          <m:e>
            <m:r>
              <w:rPr>
                <w:rFonts w:ascii="Cambria Math" w:hAnsi="Cambria Math"/>
                <w:lang w:bidi="fa-IR"/>
              </w:rPr>
              <m:t>Dissimilarities</m:t>
            </m:r>
          </m:e>
          <m:sup>
            <m:r>
              <w:rPr>
                <w:rFonts w:ascii="Cambria Math" w:hAnsi="Cambria Math"/>
                <w:lang w:bidi="fa-IR"/>
              </w:rPr>
              <m:t>N</m:t>
            </m:r>
          </m:sup>
        </m:sSup>
      </m:oMath>
      <w:r>
        <w:rPr>
          <w:lang w:bidi="fa-IR"/>
        </w:rPr>
        <w:t xml:space="preserve"> </w:t>
      </w:r>
      <w:r w:rsidR="00937D70">
        <w:rPr>
          <w:lang w:bidi="fa-IR"/>
        </w:rPr>
        <w:t xml:space="preserve">were </w:t>
      </w:r>
      <w:r>
        <w:rPr>
          <w:lang w:bidi="fa-IR"/>
        </w:rPr>
        <w:t xml:space="preserve">plotted </w:t>
      </w:r>
      <w:r w:rsidR="00937D70">
        <w:rPr>
          <w:lang w:bidi="fa-IR"/>
        </w:rPr>
        <w:t xml:space="preserve">in Fig </w:t>
      </w:r>
      <w:r w:rsidR="004F1321">
        <w:rPr>
          <w:lang w:bidi="fa-IR"/>
        </w:rPr>
        <w:t>4</w:t>
      </w:r>
      <w:r w:rsidR="00937D70">
        <w:rPr>
          <w:lang w:bidi="fa-IR"/>
        </w:rPr>
        <w:t xml:space="preserve"> </w:t>
      </w:r>
      <w:r>
        <w:rPr>
          <w:lang w:bidi="fa-IR"/>
        </w:rPr>
        <w:t>as heat</w:t>
      </w:r>
      <w:r w:rsidR="00937D70">
        <w:rPr>
          <w:lang w:bidi="fa-IR"/>
        </w:rPr>
        <w:t xml:space="preserve"> </w:t>
      </w:r>
      <w:r>
        <w:rPr>
          <w:lang w:bidi="fa-IR"/>
        </w:rPr>
        <w:t>maps using `ComplexHeatmap` R package (</w:t>
      </w:r>
      <w:r>
        <w:rPr>
          <w:color w:val="FF0000"/>
          <w:lang w:bidi="fa-IR"/>
        </w:rPr>
        <w:t>citation</w:t>
      </w:r>
      <w:r>
        <w:rPr>
          <w:lang w:bidi="fa-IR"/>
        </w:rPr>
        <w:t xml:space="preserve">). </w:t>
      </w:r>
      <w:r w:rsidR="00FC6D5B">
        <w:rPr>
          <w:lang w:bidi="fa-IR"/>
        </w:rPr>
        <w:t xml:space="preserve">In this figure, </w:t>
      </w:r>
      <w:r w:rsidR="00C01305">
        <w:rPr>
          <w:lang w:bidi="fa-IR"/>
        </w:rPr>
        <w:t>lower dis</w:t>
      </w:r>
      <w:r w:rsidR="00FC6D5B">
        <w:rPr>
          <w:lang w:bidi="fa-IR"/>
        </w:rPr>
        <w:t>similarity</w:t>
      </w:r>
      <w:r w:rsidR="00937D70">
        <w:rPr>
          <w:lang w:bidi="fa-IR"/>
        </w:rPr>
        <w:t xml:space="preserve"> </w:t>
      </w:r>
      <w:r w:rsidR="00C01305">
        <w:rPr>
          <w:lang w:bidi="fa-IR"/>
        </w:rPr>
        <w:t xml:space="preserve">(hence higher similarity) </w:t>
      </w:r>
      <w:r w:rsidR="00937D70">
        <w:rPr>
          <w:lang w:bidi="fa-IR"/>
        </w:rPr>
        <w:t>measures are coded by brighter colors</w:t>
      </w:r>
      <w:r w:rsidR="00FC6D5B">
        <w:rPr>
          <w:lang w:bidi="fa-IR"/>
        </w:rPr>
        <w:t>.</w:t>
      </w:r>
      <w:r w:rsidR="00C01305">
        <w:rPr>
          <w:lang w:bidi="fa-IR"/>
        </w:rPr>
        <w:t xml:space="preserve"> </w:t>
      </w:r>
      <w:r w:rsidR="00937D70">
        <w:rPr>
          <w:lang w:bidi="fa-IR"/>
        </w:rPr>
        <w:t xml:space="preserve">Moreover, the matrices of </w:t>
      </w:r>
      <m:oMath>
        <m:sSubSup>
          <m:sSubSupPr>
            <m:ctrlPr>
              <w:rPr>
                <w:rFonts w:ascii="Cambria Math" w:hAnsi="Cambria Math"/>
                <w:i/>
              </w:rPr>
            </m:ctrlPr>
          </m:sSubSupPr>
          <m:e>
            <m:r>
              <w:rPr>
                <w:rFonts w:ascii="Cambria Math" w:hAnsi="Cambria Math"/>
                <w:lang w:bidi="fa-IR"/>
              </w:rPr>
              <m:t>Contrast</m:t>
            </m:r>
          </m:e>
          <m:sub/>
          <m:sup>
            <m:r>
              <w:rPr>
                <w:rFonts w:ascii="Cambria Math" w:hAnsi="Cambria Math"/>
                <w:lang w:bidi="fa-IR"/>
              </w:rPr>
              <m:t>N</m:t>
            </m:r>
          </m:sup>
        </m:sSubSup>
      </m:oMath>
      <w:r w:rsidR="00937D70">
        <w:rPr>
          <w:lang w:bidi="fa-IR"/>
        </w:rPr>
        <w:t xml:space="preserve"> are plotted as triangular matrices in the same figure</w:t>
      </w:r>
      <w:r w:rsidR="00C01305">
        <w:rPr>
          <w:lang w:bidi="fa-IR"/>
        </w:rPr>
        <w:t xml:space="preserve">. The cell colors, coded similarly to the heat maps, denote average contrast measures derived from NetSimile algorithm and average HHG p-values (i.e., </w:t>
      </w:r>
      <m:oMath>
        <m:sSubSup>
          <m:sSubSupPr>
            <m:ctrlPr>
              <w:rPr>
                <w:rFonts w:ascii="Cambria Math" w:hAnsi="Cambria Math"/>
                <w:i/>
              </w:rPr>
            </m:ctrlPr>
          </m:sSubSupPr>
          <m:e>
            <m:r>
              <w:rPr>
                <w:rFonts w:ascii="Cambria Math" w:hAnsi="Cambria Math"/>
                <w:lang w:bidi="fa-IR"/>
              </w:rPr>
              <m:t>Contrast</m:t>
            </m:r>
          </m:e>
          <m:sub>
            <m:r>
              <w:rPr>
                <w:rFonts w:ascii="Cambria Math" w:hAnsi="Cambria Math"/>
              </w:rPr>
              <m:t>HHG</m:t>
            </m:r>
          </m:sub>
          <m:sup>
            <m:r>
              <w:rPr>
                <w:rFonts w:ascii="Cambria Math" w:hAnsi="Cambria Math"/>
                <w:lang w:bidi="fa-IR"/>
              </w:rPr>
              <m:t>N</m:t>
            </m:r>
          </m:sup>
        </m:sSubSup>
      </m:oMath>
      <w:r w:rsidR="00C01305">
        <w:t>)</w:t>
      </w:r>
      <w:r w:rsidR="00C01305">
        <w:rPr>
          <w:lang w:bidi="fa-IR"/>
        </w:rPr>
        <w:t xml:space="preserve"> are indicated in each cell.</w:t>
      </w:r>
      <w:r w:rsidR="009375C4">
        <w:rPr>
          <w:lang w:bidi="fa-IR"/>
        </w:rPr>
        <w:t xml:space="preserve"> A</w:t>
      </w:r>
      <w:r w:rsidR="00FC6D5B">
        <w:rPr>
          <w:lang w:bidi="fa-IR"/>
        </w:rPr>
        <w:t xml:space="preserve">s can be seen in this figure, </w:t>
      </w:r>
      <w:r w:rsidR="009375C4">
        <w:rPr>
          <w:lang w:bidi="fa-IR"/>
        </w:rPr>
        <w:t>the within- and between-family NetSimile contrasts of both anatomical and functional networks are in agreement. (</w:t>
      </w:r>
      <w:commentRangeStart w:id="670"/>
      <w:r w:rsidR="009375C4">
        <w:rPr>
          <w:color w:val="FF0000"/>
          <w:lang w:bidi="fa-IR"/>
        </w:rPr>
        <w:t>B</w:t>
      </w:r>
      <w:r w:rsidR="009375C4" w:rsidRPr="00B7717F">
        <w:rPr>
          <w:color w:val="FF0000"/>
          <w:lang w:bidi="fa-IR"/>
        </w:rPr>
        <w:t>etter phrasing?</w:t>
      </w:r>
      <w:r w:rsidR="009375C4">
        <w:rPr>
          <w:lang w:bidi="fa-IR"/>
        </w:rPr>
        <w:t>)</w:t>
      </w:r>
      <w:commentRangeEnd w:id="670"/>
      <w:r w:rsidR="00D02F73">
        <w:rPr>
          <w:rStyle w:val="CommentReference"/>
        </w:rPr>
        <w:commentReference w:id="670"/>
      </w:r>
    </w:p>
    <w:p w14:paraId="1C22584B" w14:textId="77777777" w:rsidR="003F004A" w:rsidRDefault="003F004A" w:rsidP="004F1321">
      <w:pPr>
        <w:rPr>
          <w:rFonts w:cs="Arial"/>
          <w:rtl/>
          <w:lang w:bidi="fa-IR"/>
        </w:rPr>
      </w:pPr>
      <w:commentRangeStart w:id="671"/>
      <w:commentRangeStart w:id="672"/>
      <w:r>
        <w:rPr>
          <w:rFonts w:cs="Arial"/>
          <w:lang w:bidi="fa-IR"/>
        </w:rPr>
        <w:t xml:space="preserve">The differentiation scores </w:t>
      </w:r>
      <w:del w:id="673" w:author="Cees van Leeuwen" w:date="2020-01-04T19:37:00Z">
        <w:r w:rsidDel="00357DD2">
          <w:rPr>
            <w:rFonts w:cs="Arial"/>
            <w:lang w:bidi="fa-IR"/>
          </w:rPr>
          <w:delText xml:space="preserve">of families </w:delText>
        </w:r>
      </w:del>
      <w:del w:id="674" w:author="Cees van Leeuwen" w:date="2020-01-04T19:38:00Z">
        <w:r w:rsidDel="00357DD2">
          <w:rPr>
            <w:rFonts w:cs="Arial"/>
            <w:lang w:bidi="fa-IR"/>
          </w:rPr>
          <w:delText xml:space="preserve">are plotted in Figure </w:delText>
        </w:r>
        <w:r w:rsidR="004F1321" w:rsidDel="00357DD2">
          <w:rPr>
            <w:rFonts w:cs="Arial"/>
            <w:lang w:bidi="fa-IR"/>
          </w:rPr>
          <w:delText>5</w:delText>
        </w:r>
        <w:r w:rsidR="00C337DF" w:rsidDel="00357DD2">
          <w:rPr>
            <w:rFonts w:cs="Arial"/>
            <w:lang w:bidi="fa-IR"/>
          </w:rPr>
          <w:delText xml:space="preserve"> </w:delText>
        </w:r>
      </w:del>
      <w:r w:rsidR="00C337DF">
        <w:rPr>
          <w:rFonts w:cs="Arial"/>
          <w:lang w:bidi="fa-IR"/>
        </w:rPr>
        <w:t>for both anatomical and functional connectivities</w:t>
      </w:r>
      <w:ins w:id="675" w:author="Cees van Leeuwen" w:date="2020-01-04T19:37:00Z">
        <w:r w:rsidR="00357DD2" w:rsidRPr="00357DD2">
          <w:rPr>
            <w:rFonts w:cs="Arial"/>
            <w:lang w:bidi="fa-IR"/>
          </w:rPr>
          <w:t xml:space="preserve"> </w:t>
        </w:r>
        <w:r w:rsidR="00357DD2">
          <w:rPr>
            <w:rFonts w:cs="Arial"/>
            <w:lang w:bidi="fa-IR"/>
          </w:rPr>
          <w:t>of families</w:t>
        </w:r>
      </w:ins>
      <w:ins w:id="676" w:author="Cees van Leeuwen" w:date="2020-01-04T19:38:00Z">
        <w:r w:rsidR="00357DD2" w:rsidRPr="00357DD2">
          <w:rPr>
            <w:rFonts w:cs="Arial"/>
            <w:lang w:bidi="fa-IR"/>
          </w:rPr>
          <w:t xml:space="preserve"> </w:t>
        </w:r>
        <w:r w:rsidR="00357DD2">
          <w:rPr>
            <w:rFonts w:cs="Arial"/>
            <w:lang w:bidi="fa-IR"/>
          </w:rPr>
          <w:t>are plotted in Figure 5</w:t>
        </w:r>
      </w:ins>
      <w:r>
        <w:rPr>
          <w:rFonts w:cs="Arial"/>
          <w:lang w:bidi="fa-IR"/>
        </w:rPr>
        <w:t xml:space="preserve">. </w:t>
      </w:r>
      <w:r w:rsidR="00C337DF">
        <w:rPr>
          <w:rFonts w:cs="Arial"/>
          <w:lang w:bidi="fa-IR"/>
        </w:rPr>
        <w:t>D</w:t>
      </w:r>
      <w:r>
        <w:rPr>
          <w:rFonts w:cs="Arial"/>
          <w:lang w:bidi="fa-IR"/>
        </w:rPr>
        <w:t>ifferentiation value</w:t>
      </w:r>
      <w:r w:rsidR="00C70056">
        <w:rPr>
          <w:rFonts w:cs="Arial"/>
          <w:lang w:bidi="fa-IR"/>
        </w:rPr>
        <w:t>s above one (dashed line) imply that</w:t>
      </w:r>
      <w:r>
        <w:rPr>
          <w:rFonts w:cs="Arial"/>
          <w:lang w:bidi="fa-IR"/>
        </w:rPr>
        <w:t xml:space="preserve"> </w:t>
      </w:r>
      <w:r w:rsidR="00C70056">
        <w:rPr>
          <w:rFonts w:cs="Arial"/>
          <w:lang w:bidi="fa-IR"/>
        </w:rPr>
        <w:t xml:space="preserve">the </w:t>
      </w:r>
      <w:r>
        <w:rPr>
          <w:rFonts w:cs="Arial"/>
          <w:lang w:bidi="fa-IR"/>
        </w:rPr>
        <w:t>within-family resemblance of network structures</w:t>
      </w:r>
      <w:r w:rsidR="00C70056">
        <w:rPr>
          <w:rFonts w:cs="Arial"/>
          <w:lang w:bidi="fa-IR"/>
        </w:rPr>
        <w:t xml:space="preserve"> of family </w:t>
      </w:r>
      <w:r w:rsidR="00C70056">
        <w:rPr>
          <w:lang w:bidi="fa-IR"/>
        </w:rPr>
        <w:t>$f_i$</w:t>
      </w:r>
      <w:r w:rsidR="00C70056">
        <w:rPr>
          <w:rFonts w:cs="Arial"/>
          <w:lang w:bidi="fa-IR"/>
        </w:rPr>
        <w:t xml:space="preserve"> </w:t>
      </w:r>
      <w:r>
        <w:rPr>
          <w:rFonts w:cs="Arial"/>
          <w:lang w:bidi="fa-IR"/>
        </w:rPr>
        <w:t>is higher than the average resemblance of its members to the members of other families.</w:t>
      </w:r>
      <w:commentRangeEnd w:id="671"/>
      <w:r w:rsidR="00C70056">
        <w:rPr>
          <w:rStyle w:val="CommentReference"/>
        </w:rPr>
        <w:commentReference w:id="671"/>
      </w:r>
      <w:commentRangeEnd w:id="672"/>
      <w:r w:rsidR="00357DD2">
        <w:rPr>
          <w:rStyle w:val="CommentReference"/>
        </w:rPr>
        <w:commentReference w:id="672"/>
      </w:r>
      <w:r w:rsidR="00C70056">
        <w:rPr>
          <w:rFonts w:cs="Arial"/>
          <w:lang w:bidi="fa-IR"/>
        </w:rPr>
        <w:t xml:space="preserve"> </w:t>
      </w:r>
      <w:r w:rsidR="005A69A6">
        <w:rPr>
          <w:rFonts w:cs="Arial"/>
          <w:lang w:bidi="fa-IR"/>
        </w:rPr>
        <w:t xml:space="preserve">We observe elevated differentiations in both anatomical and functional networks of OC, BL, and UT. This measure is </w:t>
      </w:r>
      <w:r w:rsidR="007271D5">
        <w:rPr>
          <w:rFonts w:cs="Arial"/>
          <w:lang w:bidi="fa-IR"/>
        </w:rPr>
        <w:t>remarkabl</w:t>
      </w:r>
      <w:ins w:id="677" w:author="Cees van Leeuwen" w:date="2020-01-04T19:39:00Z">
        <w:r w:rsidR="00357DD2">
          <w:rPr>
            <w:rFonts w:cs="Arial"/>
            <w:lang w:bidi="fa-IR"/>
          </w:rPr>
          <w:t>y</w:t>
        </w:r>
      </w:ins>
      <w:del w:id="678" w:author="Cees van Leeuwen" w:date="2020-01-04T19:39:00Z">
        <w:r w:rsidR="007271D5" w:rsidDel="00357DD2">
          <w:rPr>
            <w:rFonts w:cs="Arial"/>
            <w:lang w:bidi="fa-IR"/>
          </w:rPr>
          <w:delText>e</w:delText>
        </w:r>
      </w:del>
      <w:r w:rsidR="007271D5">
        <w:rPr>
          <w:rFonts w:cs="Arial"/>
          <w:lang w:bidi="fa-IR"/>
        </w:rPr>
        <w:t xml:space="preserve"> higher for the anatomical network of OC family.</w:t>
      </w:r>
    </w:p>
    <w:p w14:paraId="6CA1EBDE" w14:textId="77777777" w:rsidR="00AE49B6" w:rsidRDefault="003F004A" w:rsidP="004F1321">
      <w:pPr>
        <w:rPr>
          <w:lang w:bidi="fa-IR"/>
        </w:rPr>
      </w:pPr>
      <w:r>
        <w:rPr>
          <w:rFonts w:cs="Arial"/>
          <w:lang w:bidi="fa-IR"/>
        </w:rPr>
        <w:t>Finally, in order to have both family resemblance and family differentiation in a single frame, we summarized the</w:t>
      </w:r>
      <w:r w:rsidR="006972BE">
        <w:rPr>
          <w:rFonts w:cs="Arial"/>
          <w:lang w:bidi="fa-IR"/>
        </w:rPr>
        <w:t>ir</w:t>
      </w:r>
      <w:r>
        <w:rPr>
          <w:rFonts w:cs="Arial"/>
          <w:lang w:bidi="fa-IR"/>
        </w:rPr>
        <w:t xml:space="preserve"> values in </w:t>
      </w:r>
      <w:r w:rsidR="006972BE">
        <w:rPr>
          <w:rFonts w:cs="Arial"/>
          <w:lang w:bidi="fa-IR"/>
        </w:rPr>
        <w:t xml:space="preserve">the </w:t>
      </w:r>
      <w:r>
        <w:rPr>
          <w:rFonts w:cs="Arial"/>
          <w:lang w:bidi="fa-IR"/>
        </w:rPr>
        <w:t xml:space="preserve">graphs shown in Figure </w:t>
      </w:r>
      <w:r w:rsidR="004F1321">
        <w:rPr>
          <w:rFonts w:cs="Arial"/>
          <w:lang w:bidi="fa-IR"/>
        </w:rPr>
        <w:t>6</w:t>
      </w:r>
      <w:r>
        <w:rPr>
          <w:rFonts w:cs="Arial"/>
          <w:lang w:bidi="fa-IR"/>
        </w:rPr>
        <w:t xml:space="preserve">. </w:t>
      </w:r>
      <w:r w:rsidR="006972BE">
        <w:rPr>
          <w:rFonts w:cs="Arial"/>
          <w:lang w:bidi="fa-IR"/>
        </w:rPr>
        <w:t xml:space="preserve">In these </w:t>
      </w:r>
      <w:r>
        <w:rPr>
          <w:rFonts w:cs="Arial"/>
          <w:lang w:bidi="fa-IR"/>
        </w:rPr>
        <w:t>graph</w:t>
      </w:r>
      <w:r w:rsidR="006972BE">
        <w:rPr>
          <w:rFonts w:cs="Arial"/>
          <w:lang w:bidi="fa-IR"/>
        </w:rPr>
        <w:t>s,</w:t>
      </w:r>
      <w:r>
        <w:rPr>
          <w:rFonts w:cs="Arial"/>
          <w:lang w:bidi="fa-IR"/>
        </w:rPr>
        <w:t xml:space="preserve"> </w:t>
      </w:r>
      <w:del w:id="679" w:author="Cees van Leeuwen" w:date="2020-01-04T19:39:00Z">
        <w:r w:rsidR="006972BE" w:rsidDel="00357DD2">
          <w:rPr>
            <w:rFonts w:cs="Arial"/>
            <w:lang w:bidi="fa-IR"/>
          </w:rPr>
          <w:delText xml:space="preserve">the </w:delText>
        </w:r>
      </w:del>
      <w:ins w:id="680" w:author="Cees van Leeuwen" w:date="2020-01-04T19:39:00Z">
        <w:r w:rsidR="00357DD2">
          <w:rPr>
            <w:rFonts w:cs="Arial"/>
            <w:lang w:bidi="fa-IR"/>
          </w:rPr>
          <w:t xml:space="preserve">individual </w:t>
        </w:r>
      </w:ins>
      <w:r w:rsidR="006972BE">
        <w:rPr>
          <w:rFonts w:cs="Arial"/>
          <w:lang w:bidi="fa-IR"/>
        </w:rPr>
        <w:t xml:space="preserve">nodes </w:t>
      </w:r>
      <w:del w:id="681" w:author="Cees van Leeuwen" w:date="2020-01-04T19:39:00Z">
        <w:r w:rsidDel="00357DD2">
          <w:rPr>
            <w:rFonts w:cs="Arial"/>
            <w:lang w:bidi="fa-IR"/>
          </w:rPr>
          <w:delText xml:space="preserve">are </w:delText>
        </w:r>
      </w:del>
      <w:ins w:id="682" w:author="Cees van Leeuwen" w:date="2020-01-04T19:39:00Z">
        <w:r w:rsidR="00357DD2">
          <w:rPr>
            <w:rFonts w:cs="Arial"/>
            <w:lang w:bidi="fa-IR"/>
          </w:rPr>
          <w:t xml:space="preserve">represent </w:t>
        </w:r>
      </w:ins>
      <w:r>
        <w:rPr>
          <w:rFonts w:cs="Arial"/>
          <w:lang w:bidi="fa-IR"/>
        </w:rPr>
        <w:t xml:space="preserve">families of models. </w:t>
      </w:r>
      <w:r w:rsidR="006972BE">
        <w:rPr>
          <w:rFonts w:cs="Arial"/>
          <w:lang w:bidi="fa-IR"/>
        </w:rPr>
        <w:t>E</w:t>
      </w:r>
      <w:r>
        <w:rPr>
          <w:rFonts w:cs="Arial"/>
          <w:lang w:bidi="fa-IR"/>
        </w:rPr>
        <w:t xml:space="preserve">dge color and size </w:t>
      </w:r>
      <w:r w:rsidR="006972BE">
        <w:rPr>
          <w:rFonts w:cs="Arial"/>
          <w:lang w:bidi="fa-IR"/>
        </w:rPr>
        <w:t xml:space="preserve">code </w:t>
      </w:r>
      <w:r>
        <w:rPr>
          <w:rFonts w:cs="Arial"/>
          <w:lang w:bidi="fa-IR"/>
        </w:rPr>
        <w:t xml:space="preserve">between-family </w:t>
      </w:r>
      <w:r w:rsidR="006972BE">
        <w:rPr>
          <w:rFonts w:cs="Arial"/>
          <w:lang w:bidi="fa-IR"/>
        </w:rPr>
        <w:t xml:space="preserve">contrast and </w:t>
      </w:r>
      <w:r>
        <w:rPr>
          <w:rFonts w:cs="Arial"/>
          <w:lang w:bidi="fa-IR"/>
        </w:rPr>
        <w:t xml:space="preserve">node color capture within-family </w:t>
      </w:r>
      <w:r w:rsidR="006972BE">
        <w:rPr>
          <w:rFonts w:cs="Arial"/>
          <w:lang w:bidi="fa-IR"/>
        </w:rPr>
        <w:t>contrast</w:t>
      </w:r>
      <w:r>
        <w:rPr>
          <w:rFonts w:cs="Arial"/>
          <w:lang w:bidi="fa-IR"/>
        </w:rPr>
        <w:t xml:space="preserve">. The size of each node is proportional to the value of the differentiation score of its corresponding family. The </w:t>
      </w:r>
      <w:r w:rsidR="00AE67A3">
        <w:rPr>
          <w:rFonts w:cs="Arial"/>
          <w:lang w:bidi="fa-IR"/>
        </w:rPr>
        <w:t xml:space="preserve">families </w:t>
      </w:r>
      <w:r>
        <w:rPr>
          <w:rFonts w:cs="Arial"/>
          <w:lang w:bidi="fa-IR"/>
        </w:rPr>
        <w:t xml:space="preserve">with </w:t>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e>
        </m:d>
        <m:r>
          <w:rPr>
            <w:rFonts w:ascii="Cambria Math" w:hAnsi="Cambria Math"/>
            <w:lang w:bidi="fa-IR"/>
          </w:rPr>
          <m:t>&gt;1</m:t>
        </m:r>
      </m:oMath>
      <w:r w:rsidR="00A032A1">
        <w:rPr>
          <w:rFonts w:cs="Arial"/>
          <w:lang w:bidi="fa-IR"/>
        </w:rPr>
        <w:t xml:space="preserve"> </w:t>
      </w:r>
      <w:r>
        <w:rPr>
          <w:rFonts w:cs="Arial"/>
          <w:lang w:bidi="fa-IR"/>
        </w:rPr>
        <w:t>are marked with asterisks.</w:t>
      </w:r>
    </w:p>
    <w:p w14:paraId="1AE28D73" w14:textId="77777777" w:rsidR="00C25C1E" w:rsidRDefault="00C25C1E" w:rsidP="00C25C1E">
      <w:pPr>
        <w:pStyle w:val="Heading1"/>
        <w:rPr>
          <w:lang w:bidi="fa-IR"/>
        </w:rPr>
      </w:pPr>
      <w:r>
        <w:rPr>
          <w:lang w:bidi="fa-IR"/>
        </w:rPr>
        <w:lastRenderedPageBreak/>
        <w:t>Discussion</w:t>
      </w:r>
    </w:p>
    <w:p w14:paraId="00593A8A" w14:textId="77777777" w:rsidR="00B279B6" w:rsidRDefault="00B279B6" w:rsidP="00B279B6">
      <w:pPr>
        <w:rPr>
          <w:ins w:id="683" w:author="Cees van Leeuwen" w:date="2020-01-04T19:40:00Z"/>
          <w:color w:val="FF0000"/>
          <w:lang w:bidi="fa-IR"/>
        </w:rPr>
      </w:pPr>
      <w:r w:rsidRPr="00DF16F5">
        <w:rPr>
          <w:color w:val="FF0000"/>
          <w:lang w:bidi="fa-IR"/>
        </w:rPr>
        <w:t>TO BE WRITTEN</w:t>
      </w:r>
    </w:p>
    <w:p w14:paraId="7A2777BA" w14:textId="77777777" w:rsidR="002332B3" w:rsidRDefault="002332B3" w:rsidP="00B279B6">
      <w:pPr>
        <w:rPr>
          <w:ins w:id="684" w:author="Cees van Leeuwen" w:date="2020-01-04T19:40:00Z"/>
          <w:color w:val="FF0000"/>
          <w:lang w:bidi="fa-IR"/>
        </w:rPr>
      </w:pPr>
      <w:ins w:id="685" w:author="Cees van Leeuwen" w:date="2020-01-04T19:40:00Z">
        <w:r>
          <w:rPr>
            <w:color w:val="FF0000"/>
            <w:lang w:bidi="fa-IR"/>
          </w:rPr>
          <w:t>Start with a brief summary of the main results</w:t>
        </w:r>
      </w:ins>
    </w:p>
    <w:p w14:paraId="5729123B" w14:textId="77777777" w:rsidR="002332B3" w:rsidRDefault="002332B3" w:rsidP="00B279B6">
      <w:pPr>
        <w:rPr>
          <w:ins w:id="686" w:author="Cees van Leeuwen" w:date="2020-01-04T19:41:00Z"/>
          <w:color w:val="FF0000"/>
          <w:lang w:bidi="fa-IR"/>
        </w:rPr>
      </w:pPr>
      <w:ins w:id="687" w:author="Cees van Leeuwen" w:date="2020-01-04T19:40:00Z">
        <w:r>
          <w:rPr>
            <w:color w:val="FF0000"/>
            <w:lang w:bidi="fa-IR"/>
          </w:rPr>
          <w:t>-BL networks evolve in accordance with the literature to SWN with modular</w:t>
        </w:r>
      </w:ins>
      <w:ins w:id="688" w:author="Cees van Leeuwen" w:date="2020-01-04T19:41:00Z">
        <w:r>
          <w:rPr>
            <w:color w:val="FF0000"/>
            <w:lang w:bidi="fa-IR"/>
          </w:rPr>
          <w:t xml:space="preserve"> and rich club structure?</w:t>
        </w:r>
      </w:ins>
    </w:p>
    <w:p w14:paraId="5DAD4CCE" w14:textId="77777777" w:rsidR="002332B3" w:rsidRDefault="002332B3" w:rsidP="00B279B6">
      <w:pPr>
        <w:rPr>
          <w:ins w:id="689" w:author="Cees van Leeuwen" w:date="2020-01-04T19:42:00Z"/>
          <w:color w:val="FF0000"/>
          <w:lang w:bidi="fa-IR"/>
        </w:rPr>
      </w:pPr>
      <w:ins w:id="690" w:author="Cees van Leeuwen" w:date="2020-01-04T19:41:00Z">
        <w:r>
          <w:rPr>
            <w:color w:val="FF0000"/>
            <w:lang w:bidi="fa-IR"/>
          </w:rPr>
          <w:t>- The other families do so too(</w:t>
        </w:r>
      </w:ins>
      <w:ins w:id="691" w:author="Cees van Leeuwen" w:date="2020-01-04T19:42:00Z">
        <w:r>
          <w:rPr>
            <w:color w:val="FF0000"/>
            <w:lang w:bidi="fa-IR"/>
          </w:rPr>
          <w:t>?) to what extent?</w:t>
        </w:r>
      </w:ins>
    </w:p>
    <w:p w14:paraId="5C685FD6" w14:textId="77777777" w:rsidR="002332B3" w:rsidRDefault="002332B3" w:rsidP="00B279B6">
      <w:pPr>
        <w:rPr>
          <w:ins w:id="692" w:author="Cees van Leeuwen" w:date="2020-01-04T19:43:00Z"/>
          <w:color w:val="FF0000"/>
          <w:lang w:bidi="fa-IR"/>
        </w:rPr>
      </w:pPr>
      <w:ins w:id="693" w:author="Cees van Leeuwen" w:date="2020-01-04T19:42:00Z">
        <w:r>
          <w:rPr>
            <w:color w:val="FF0000"/>
            <w:lang w:bidi="fa-IR"/>
          </w:rPr>
          <w:t xml:space="preserve">-Evolution of these properties is robust against changes to the </w:t>
        </w:r>
      </w:ins>
      <w:ins w:id="694" w:author="Cees van Leeuwen" w:date="2020-01-04T19:43:00Z">
        <w:r>
          <w:rPr>
            <w:color w:val="FF0000"/>
            <w:lang w:bidi="fa-IR"/>
          </w:rPr>
          <w:t>turbulence and connectivity parameters, so these parameters can be used to implement cognitive functions in evolving networks</w:t>
        </w:r>
      </w:ins>
    </w:p>
    <w:p w14:paraId="2B318F40" w14:textId="77777777" w:rsidR="002332B3" w:rsidRDefault="002332B3" w:rsidP="00B279B6">
      <w:pPr>
        <w:rPr>
          <w:ins w:id="695" w:author="Cees van Leeuwen" w:date="2020-01-04T19:44:00Z"/>
          <w:color w:val="FF0000"/>
          <w:lang w:bidi="fa-IR"/>
        </w:rPr>
      </w:pPr>
      <w:ins w:id="696" w:author="Cees van Leeuwen" w:date="2020-01-04T19:43:00Z">
        <w:r>
          <w:rPr>
            <w:color w:val="FF0000"/>
            <w:lang w:bidi="fa-IR"/>
          </w:rPr>
          <w:t>-</w:t>
        </w:r>
      </w:ins>
      <w:ins w:id="697" w:author="Cees van Leeuwen" w:date="2020-01-04T19:44:00Z">
        <w:r>
          <w:rPr>
            <w:color w:val="FF0000"/>
            <w:lang w:bidi="fa-IR"/>
          </w:rPr>
          <w:t>The families differentiate, both in structure and function from the BL models (to different extents; which ones more?</w:t>
        </w:r>
      </w:ins>
    </w:p>
    <w:p w14:paraId="2751636B" w14:textId="77777777" w:rsidR="002332B3" w:rsidRPr="00DF16F5" w:rsidRDefault="002332B3" w:rsidP="00B279B6">
      <w:pPr>
        <w:rPr>
          <w:color w:val="FF0000"/>
          <w:lang w:bidi="fa-IR"/>
        </w:rPr>
      </w:pPr>
      <w:ins w:id="698" w:author="Cees van Leeuwen" w:date="2020-01-04T19:44:00Z">
        <w:r>
          <w:rPr>
            <w:color w:val="FF0000"/>
            <w:lang w:bidi="fa-IR"/>
          </w:rPr>
          <w:t>-Differentiation can be used to identify functional components in these networks</w:t>
        </w:r>
      </w:ins>
      <w:ins w:id="699" w:author="Cees van Leeuwen" w:date="2020-01-04T19:45:00Z">
        <w:r>
          <w:rPr>
            <w:color w:val="FF0000"/>
            <w:lang w:bidi="fa-IR"/>
          </w:rPr>
          <w:t>. This warrants the use of structural and functional connectivity measures in neuro-imaging.</w:t>
        </w:r>
      </w:ins>
    </w:p>
    <w:p w14:paraId="785FB930" w14:textId="77777777" w:rsidR="00B279B6" w:rsidRPr="00B279B6" w:rsidRDefault="00B279B6" w:rsidP="00B279B6">
      <w:pPr>
        <w:rPr>
          <w:lang w:bidi="fa-IR"/>
        </w:rPr>
      </w:pPr>
    </w:p>
    <w:p w14:paraId="0B5064EC" w14:textId="77777777" w:rsidR="004F3890" w:rsidRDefault="004F3890" w:rsidP="00B279B6">
      <w:pPr>
        <w:pStyle w:val="Heading1"/>
        <w:rPr>
          <w:lang w:bidi="fa-IR"/>
        </w:rPr>
      </w:pPr>
      <w:r>
        <w:rPr>
          <w:lang w:bidi="fa-IR"/>
        </w:rPr>
        <w:t>References</w:t>
      </w:r>
    </w:p>
    <w:p w14:paraId="263C563A" w14:textId="77777777" w:rsidR="009655A5" w:rsidRPr="00BA2501" w:rsidRDefault="009655A5" w:rsidP="004F3890">
      <w:pPr>
        <w:pStyle w:val="bibitem"/>
        <w:widowControl/>
        <w:spacing w:line="276" w:lineRule="auto"/>
        <w:rPr>
          <w:rFonts w:eastAsia="MS Mincho"/>
          <w:noProof w:val="0"/>
          <w:sz w:val="24"/>
          <w:szCs w:val="24"/>
          <w:bdr w:val="nil"/>
          <w:lang w:val="en-US" w:eastAsia="en-US"/>
          <w:rPrChange w:id="700" w:author="Cees van Leeuwen" w:date="2020-01-04T14:20:00Z">
            <w:rPr>
              <w:rFonts w:eastAsia="MS Mincho"/>
              <w:noProof w:val="0"/>
              <w:sz w:val="24"/>
              <w:szCs w:val="24"/>
              <w:bdr w:val="nil"/>
              <w:lang w:val="nl-BE" w:eastAsia="en-US"/>
            </w:rPr>
          </w:rPrChange>
        </w:rPr>
      </w:pPr>
      <w:r w:rsidRPr="00BA2501">
        <w:rPr>
          <w:rFonts w:eastAsia="MS Mincho"/>
          <w:noProof w:val="0"/>
          <w:sz w:val="24"/>
          <w:szCs w:val="24"/>
          <w:bdr w:val="nil"/>
          <w:lang w:val="en-US" w:eastAsia="en-US"/>
          <w:rPrChange w:id="701" w:author="Cees van Leeuwen" w:date="2020-01-04T14:20:00Z">
            <w:rPr>
              <w:rFonts w:eastAsia="MS Mincho"/>
              <w:noProof w:val="0"/>
              <w:sz w:val="24"/>
              <w:szCs w:val="24"/>
              <w:bdr w:val="nil"/>
              <w:lang w:val="nl-BE" w:eastAsia="en-US"/>
            </w:rPr>
          </w:rPrChange>
        </w:rPr>
        <w:t xml:space="preserve">Avena-Koenigsberger, A., Misic, B., &amp; Sporns, O. (2018). </w:t>
      </w:r>
      <w:r w:rsidRPr="009655A5">
        <w:rPr>
          <w:rFonts w:eastAsia="MS Mincho"/>
          <w:noProof w:val="0"/>
          <w:sz w:val="24"/>
          <w:szCs w:val="24"/>
          <w:bdr w:val="nil"/>
          <w:lang w:val="en-US" w:eastAsia="en-US"/>
        </w:rPr>
        <w:t xml:space="preserve">Communication dynamics in complex brain networks. </w:t>
      </w:r>
      <w:r w:rsidRPr="00BA2501">
        <w:rPr>
          <w:rFonts w:eastAsia="MS Mincho"/>
          <w:i/>
          <w:iCs/>
          <w:noProof w:val="0"/>
          <w:sz w:val="24"/>
          <w:szCs w:val="24"/>
          <w:bdr w:val="nil"/>
          <w:lang w:val="en-US" w:eastAsia="en-US"/>
          <w:rPrChange w:id="702" w:author="Cees van Leeuwen" w:date="2020-01-04T14:20:00Z">
            <w:rPr>
              <w:rFonts w:eastAsia="MS Mincho"/>
              <w:i/>
              <w:iCs/>
              <w:noProof w:val="0"/>
              <w:sz w:val="24"/>
              <w:szCs w:val="24"/>
              <w:bdr w:val="nil"/>
              <w:lang w:val="nl-BE" w:eastAsia="en-US"/>
            </w:rPr>
          </w:rPrChange>
        </w:rPr>
        <w:t>Nature Reviews Neuroscience,</w:t>
      </w:r>
      <w:r w:rsidRPr="00BA2501">
        <w:rPr>
          <w:rFonts w:eastAsia="MS Mincho"/>
          <w:noProof w:val="0"/>
          <w:sz w:val="24"/>
          <w:szCs w:val="24"/>
          <w:bdr w:val="nil"/>
          <w:lang w:val="en-US" w:eastAsia="en-US"/>
          <w:rPrChange w:id="703" w:author="Cees van Leeuwen" w:date="2020-01-04T14:20:00Z">
            <w:rPr>
              <w:rFonts w:eastAsia="MS Mincho"/>
              <w:noProof w:val="0"/>
              <w:sz w:val="24"/>
              <w:szCs w:val="24"/>
              <w:bdr w:val="nil"/>
              <w:lang w:val="nl-BE" w:eastAsia="en-US"/>
            </w:rPr>
          </w:rPrChange>
        </w:rPr>
        <w:t xml:space="preserve"> </w:t>
      </w:r>
      <w:r w:rsidRPr="00BA2501">
        <w:rPr>
          <w:rFonts w:eastAsia="MS Mincho"/>
          <w:bCs/>
          <w:noProof w:val="0"/>
          <w:sz w:val="24"/>
          <w:szCs w:val="24"/>
          <w:bdr w:val="nil"/>
          <w:lang w:val="en-US" w:eastAsia="en-US"/>
          <w:rPrChange w:id="704" w:author="Cees van Leeuwen" w:date="2020-01-04T14:20:00Z">
            <w:rPr>
              <w:rFonts w:eastAsia="MS Mincho"/>
              <w:bCs/>
              <w:noProof w:val="0"/>
              <w:sz w:val="24"/>
              <w:szCs w:val="24"/>
              <w:bdr w:val="nil"/>
              <w:lang w:val="nl-BE" w:eastAsia="en-US"/>
            </w:rPr>
          </w:rPrChange>
        </w:rPr>
        <w:t>19</w:t>
      </w:r>
      <w:r w:rsidRPr="00BA2501">
        <w:rPr>
          <w:rFonts w:eastAsia="MS Mincho"/>
          <w:noProof w:val="0"/>
          <w:sz w:val="24"/>
          <w:szCs w:val="24"/>
          <w:bdr w:val="nil"/>
          <w:lang w:val="en-US" w:eastAsia="en-US"/>
          <w:rPrChange w:id="705" w:author="Cees van Leeuwen" w:date="2020-01-04T14:20:00Z">
            <w:rPr>
              <w:rFonts w:eastAsia="MS Mincho"/>
              <w:noProof w:val="0"/>
              <w:sz w:val="24"/>
              <w:szCs w:val="24"/>
              <w:bdr w:val="nil"/>
              <w:lang w:val="nl-BE" w:eastAsia="en-US"/>
            </w:rPr>
          </w:rPrChange>
        </w:rPr>
        <w:t>, 17.</w:t>
      </w:r>
    </w:p>
    <w:p w14:paraId="73C4B427" w14:textId="77777777" w:rsidR="004F3890" w:rsidRDefault="004F3890" w:rsidP="004F3890">
      <w:pPr>
        <w:pStyle w:val="bibitem"/>
        <w:widowControl/>
        <w:spacing w:line="276" w:lineRule="auto"/>
        <w:rPr>
          <w:sz w:val="24"/>
          <w:szCs w:val="24"/>
          <w:lang w:val="en-US"/>
        </w:rPr>
      </w:pPr>
      <w:r w:rsidRPr="00BA2501">
        <w:rPr>
          <w:sz w:val="24"/>
          <w:szCs w:val="24"/>
          <w:lang w:val="en-US"/>
          <w:rPrChange w:id="706" w:author="Cees van Leeuwen" w:date="2020-01-04T14:20:00Z">
            <w:rPr>
              <w:sz w:val="24"/>
              <w:szCs w:val="24"/>
              <w:lang w:val="nl-BE"/>
            </w:rPr>
          </w:rPrChange>
        </w:rPr>
        <w:t xml:space="preserve">Butz, M., Wörgötter, F., &amp; van Ooyen A. (2009). </w:t>
      </w:r>
      <w:r w:rsidRPr="00112CD4">
        <w:rPr>
          <w:sz w:val="24"/>
          <w:szCs w:val="24"/>
          <w:lang w:val="en-US"/>
        </w:rPr>
        <w:t xml:space="preserve">Activity-dependent structural plasticity </w:t>
      </w:r>
      <w:r w:rsidRPr="00112CD4">
        <w:rPr>
          <w:i/>
          <w:sz w:val="24"/>
          <w:szCs w:val="24"/>
          <w:lang w:val="en-US"/>
        </w:rPr>
        <w:t>Brain Res</w:t>
      </w:r>
      <w:r>
        <w:rPr>
          <w:i/>
          <w:sz w:val="24"/>
          <w:szCs w:val="24"/>
          <w:lang w:val="en-US"/>
        </w:rPr>
        <w:t>earch</w:t>
      </w:r>
      <w:r w:rsidRPr="00112CD4">
        <w:rPr>
          <w:i/>
          <w:sz w:val="24"/>
          <w:szCs w:val="24"/>
          <w:lang w:val="en-US"/>
        </w:rPr>
        <w:t xml:space="preserve"> Rev</w:t>
      </w:r>
      <w:r>
        <w:rPr>
          <w:i/>
          <w:sz w:val="24"/>
          <w:szCs w:val="24"/>
          <w:lang w:val="en-US"/>
        </w:rPr>
        <w:t>iew,</w:t>
      </w:r>
      <w:r w:rsidRPr="00112CD4">
        <w:rPr>
          <w:sz w:val="24"/>
          <w:szCs w:val="24"/>
          <w:lang w:val="en-US"/>
        </w:rPr>
        <w:t xml:space="preserve"> 60</w:t>
      </w:r>
      <w:r>
        <w:rPr>
          <w:sz w:val="24"/>
          <w:szCs w:val="24"/>
          <w:lang w:val="en-US"/>
        </w:rPr>
        <w:t>,</w:t>
      </w:r>
      <w:r w:rsidRPr="00787283">
        <w:rPr>
          <w:lang w:val="en-US"/>
        </w:rPr>
        <w:t xml:space="preserve"> </w:t>
      </w:r>
      <w:r w:rsidRPr="00112CD4">
        <w:rPr>
          <w:sz w:val="24"/>
          <w:szCs w:val="24"/>
          <w:lang w:val="en-US"/>
        </w:rPr>
        <w:t>287-305</w:t>
      </w:r>
      <w:r>
        <w:rPr>
          <w:sz w:val="24"/>
          <w:szCs w:val="24"/>
          <w:lang w:val="en-US"/>
        </w:rPr>
        <w:t>.</w:t>
      </w:r>
    </w:p>
    <w:p w14:paraId="5C402823" w14:textId="77777777" w:rsidR="00DE5E2F" w:rsidRDefault="004F3890" w:rsidP="004F3890">
      <w:pPr>
        <w:pStyle w:val="bibitem"/>
        <w:widowControl/>
        <w:spacing w:line="276" w:lineRule="auto"/>
        <w:rPr>
          <w:rFonts w:asciiTheme="minorHAnsi" w:hAnsiTheme="minorHAnsi"/>
        </w:rPr>
      </w:pPr>
      <w:r w:rsidRPr="00BE0CC8">
        <w:rPr>
          <w:sz w:val="24"/>
          <w:szCs w:val="24"/>
          <w:lang w:val="nl-BE"/>
        </w:rPr>
        <w:t>Gong, P</w:t>
      </w:r>
      <w:r w:rsidR="00DE5E2F" w:rsidRPr="00BE0CC8">
        <w:rPr>
          <w:sz w:val="24"/>
          <w:szCs w:val="24"/>
          <w:lang w:val="nl-BE"/>
        </w:rPr>
        <w:t xml:space="preserve">. &amp; </w:t>
      </w:r>
      <w:r w:rsidRPr="00BE0CC8">
        <w:rPr>
          <w:sz w:val="24"/>
          <w:szCs w:val="24"/>
          <w:lang w:val="nl-BE"/>
        </w:rPr>
        <w:t>van Leeuwen</w:t>
      </w:r>
      <w:r w:rsidR="00DE5E2F" w:rsidRPr="00BE0CC8">
        <w:rPr>
          <w:sz w:val="24"/>
          <w:szCs w:val="24"/>
          <w:lang w:val="nl-BE"/>
        </w:rPr>
        <w:t>,</w:t>
      </w:r>
      <w:r w:rsidRPr="00BE0CC8">
        <w:rPr>
          <w:sz w:val="24"/>
          <w:szCs w:val="24"/>
          <w:lang w:val="nl-BE"/>
        </w:rPr>
        <w:t xml:space="preserve"> C</w:t>
      </w:r>
      <w:r w:rsidR="00DE5E2F" w:rsidRPr="00BE0CC8">
        <w:rPr>
          <w:sz w:val="24"/>
          <w:szCs w:val="24"/>
          <w:lang w:val="nl-BE"/>
        </w:rPr>
        <w:t>.</w:t>
      </w:r>
      <w:r w:rsidRPr="00BE0CC8">
        <w:rPr>
          <w:sz w:val="24"/>
          <w:szCs w:val="24"/>
          <w:lang w:val="nl-BE"/>
        </w:rPr>
        <w:t xml:space="preserve"> (2003)</w:t>
      </w:r>
      <w:r w:rsidR="00DE5E2F" w:rsidRPr="00BE0CC8">
        <w:rPr>
          <w:sz w:val="24"/>
          <w:szCs w:val="24"/>
          <w:lang w:val="nl-BE"/>
        </w:rPr>
        <w:t>.</w:t>
      </w:r>
      <w:r w:rsidRPr="00BE0CC8">
        <w:rPr>
          <w:sz w:val="24"/>
          <w:szCs w:val="24"/>
          <w:lang w:val="nl-BE"/>
        </w:rPr>
        <w:t xml:space="preserve"> </w:t>
      </w:r>
      <w:r w:rsidR="00DE5E2F" w:rsidRPr="00BE0CC8">
        <w:rPr>
          <w:rFonts w:asciiTheme="minorHAnsi" w:hAnsiTheme="minorHAnsi"/>
          <w:sz w:val="22"/>
        </w:rPr>
        <w:t xml:space="preserve">Emergence of scale-free network with chaotic units. </w:t>
      </w:r>
      <w:r w:rsidR="00DE5E2F" w:rsidRPr="00BE0CC8">
        <w:rPr>
          <w:rFonts w:asciiTheme="minorHAnsi" w:hAnsiTheme="minorHAnsi"/>
          <w:i/>
          <w:sz w:val="22"/>
        </w:rPr>
        <w:t>Physica A, Statistical mechanics and its applications</w:t>
      </w:r>
      <w:r w:rsidR="00DE5E2F" w:rsidRPr="00BE0CC8">
        <w:rPr>
          <w:rFonts w:asciiTheme="minorHAnsi" w:hAnsiTheme="minorHAnsi"/>
          <w:sz w:val="22"/>
        </w:rPr>
        <w:t xml:space="preserve">, </w:t>
      </w:r>
      <w:r w:rsidR="00DE5E2F" w:rsidRPr="00BE0CC8">
        <w:rPr>
          <w:rFonts w:asciiTheme="minorHAnsi" w:hAnsiTheme="minorHAnsi"/>
          <w:i/>
          <w:sz w:val="22"/>
        </w:rPr>
        <w:t>321</w:t>
      </w:r>
      <w:r w:rsidR="00DE5E2F" w:rsidRPr="00BE0CC8">
        <w:rPr>
          <w:rFonts w:asciiTheme="minorHAnsi" w:hAnsiTheme="minorHAnsi"/>
          <w:sz w:val="22"/>
        </w:rPr>
        <w:t>, 679–688</w:t>
      </w:r>
      <w:r w:rsidR="00DE5E2F" w:rsidRPr="008F2F9F">
        <w:rPr>
          <w:rFonts w:asciiTheme="minorHAnsi" w:hAnsiTheme="minorHAnsi"/>
        </w:rPr>
        <w:t xml:space="preserve">. </w:t>
      </w:r>
    </w:p>
    <w:p w14:paraId="2450BD2E" w14:textId="77777777" w:rsidR="004F3890" w:rsidRPr="008D0535" w:rsidRDefault="00DE5E2F" w:rsidP="004F3890">
      <w:pPr>
        <w:pStyle w:val="bibitem"/>
        <w:widowControl/>
        <w:spacing w:line="276" w:lineRule="auto"/>
        <w:rPr>
          <w:sz w:val="24"/>
          <w:szCs w:val="24"/>
          <w:lang w:val="en-US"/>
        </w:rPr>
      </w:pPr>
      <w:r w:rsidRPr="00BA2501">
        <w:rPr>
          <w:sz w:val="24"/>
          <w:szCs w:val="24"/>
          <w:lang w:val="en-US"/>
          <w:rPrChange w:id="707" w:author="Cees van Leeuwen" w:date="2020-01-04T14:20:00Z">
            <w:rPr>
              <w:sz w:val="24"/>
              <w:szCs w:val="24"/>
              <w:lang w:val="nl-BE"/>
            </w:rPr>
          </w:rPrChange>
        </w:rPr>
        <w:t xml:space="preserve">Gong, P. &amp; van Leeuwen, C. </w:t>
      </w:r>
      <w:r w:rsidR="004F3890" w:rsidRPr="00BA2501">
        <w:rPr>
          <w:sz w:val="24"/>
          <w:szCs w:val="24"/>
          <w:lang w:val="en-US"/>
          <w:rPrChange w:id="708" w:author="Cees van Leeuwen" w:date="2020-01-04T14:20:00Z">
            <w:rPr>
              <w:sz w:val="24"/>
              <w:szCs w:val="24"/>
              <w:lang w:val="nl-BE"/>
            </w:rPr>
          </w:rPrChange>
        </w:rPr>
        <w:t>(2004)</w:t>
      </w:r>
      <w:r w:rsidRPr="00BA2501">
        <w:rPr>
          <w:sz w:val="24"/>
          <w:szCs w:val="24"/>
          <w:lang w:val="en-US"/>
          <w:rPrChange w:id="709" w:author="Cees van Leeuwen" w:date="2020-01-04T14:20:00Z">
            <w:rPr>
              <w:sz w:val="24"/>
              <w:szCs w:val="24"/>
              <w:lang w:val="nl-BE"/>
            </w:rPr>
          </w:rPrChange>
        </w:rPr>
        <w:t>.</w:t>
      </w:r>
      <w:r w:rsidR="004F3890" w:rsidRPr="00BA2501">
        <w:rPr>
          <w:sz w:val="24"/>
          <w:szCs w:val="24"/>
          <w:lang w:val="en-US"/>
          <w:rPrChange w:id="710" w:author="Cees van Leeuwen" w:date="2020-01-04T14:20:00Z">
            <w:rPr>
              <w:sz w:val="24"/>
              <w:szCs w:val="24"/>
              <w:lang w:val="nl-BE"/>
            </w:rPr>
          </w:rPrChange>
        </w:rPr>
        <w:t xml:space="preserve"> </w:t>
      </w:r>
      <w:r w:rsidR="004F3890" w:rsidRPr="008D0535">
        <w:rPr>
          <w:sz w:val="24"/>
          <w:szCs w:val="24"/>
          <w:lang w:val="en-US"/>
        </w:rPr>
        <w:t xml:space="preserve">Evolution to a small-world network with chaotic units </w:t>
      </w:r>
      <w:r w:rsidR="004F3890" w:rsidRPr="008D0535">
        <w:rPr>
          <w:i/>
          <w:iCs/>
          <w:sz w:val="24"/>
          <w:szCs w:val="24"/>
          <w:lang w:val="en-US"/>
        </w:rPr>
        <w:t>Europh</w:t>
      </w:r>
      <w:r>
        <w:rPr>
          <w:i/>
          <w:iCs/>
          <w:sz w:val="24"/>
          <w:szCs w:val="24"/>
          <w:lang w:val="en-US"/>
        </w:rPr>
        <w:t>ysics</w:t>
      </w:r>
      <w:r w:rsidR="004F3890" w:rsidRPr="008D0535">
        <w:rPr>
          <w:i/>
          <w:iCs/>
          <w:sz w:val="24"/>
          <w:szCs w:val="24"/>
          <w:lang w:val="en-US"/>
        </w:rPr>
        <w:t xml:space="preserve"> Lett</w:t>
      </w:r>
      <w:r>
        <w:rPr>
          <w:i/>
          <w:iCs/>
          <w:sz w:val="24"/>
          <w:szCs w:val="24"/>
          <w:lang w:val="en-US"/>
        </w:rPr>
        <w:t>ers,</w:t>
      </w:r>
      <w:r w:rsidR="004F3890" w:rsidRPr="008D0535">
        <w:rPr>
          <w:i/>
          <w:iCs/>
          <w:sz w:val="24"/>
          <w:szCs w:val="24"/>
          <w:lang w:val="en-US"/>
        </w:rPr>
        <w:t xml:space="preserve"> </w:t>
      </w:r>
      <w:r>
        <w:rPr>
          <w:sz w:val="24"/>
          <w:szCs w:val="24"/>
          <w:lang w:val="en-US"/>
        </w:rPr>
        <w:t xml:space="preserve">6, </w:t>
      </w:r>
      <w:r w:rsidR="004F3890" w:rsidRPr="008D0535">
        <w:rPr>
          <w:sz w:val="24"/>
          <w:szCs w:val="24"/>
          <w:lang w:val="en-US"/>
        </w:rPr>
        <w:t>328–333</w:t>
      </w:r>
      <w:r>
        <w:rPr>
          <w:sz w:val="24"/>
          <w:szCs w:val="24"/>
          <w:lang w:val="en-US"/>
        </w:rPr>
        <w:t>.</w:t>
      </w:r>
    </w:p>
    <w:p w14:paraId="487647DB" w14:textId="77777777" w:rsidR="004F3890" w:rsidRDefault="00140C89" w:rsidP="00BE0CC8">
      <w:pPr>
        <w:pStyle w:val="bibitem"/>
        <w:widowControl/>
        <w:spacing w:line="276" w:lineRule="auto"/>
        <w:ind w:left="0" w:firstLine="0"/>
        <w:rPr>
          <w:sz w:val="24"/>
          <w:szCs w:val="24"/>
          <w:lang w:val="en-US"/>
        </w:rPr>
      </w:pPr>
      <w:r w:rsidRPr="00BE0CC8">
        <w:rPr>
          <w:sz w:val="24"/>
          <w:szCs w:val="24"/>
          <w:lang w:val="nl-BE"/>
        </w:rPr>
        <w:t xml:space="preserve">Hellrigel, S., Jarman, N., &amp; van Leeuwen (2019). </w:t>
      </w:r>
      <w:r w:rsidRPr="00140C89">
        <w:rPr>
          <w:sz w:val="24"/>
          <w:szCs w:val="24"/>
          <w:lang w:val="en-US"/>
        </w:rPr>
        <w:t xml:space="preserve">Adaptive rewiring of weighted networks. </w:t>
      </w:r>
      <w:r w:rsidRPr="00BE0CC8">
        <w:rPr>
          <w:i/>
          <w:sz w:val="24"/>
          <w:szCs w:val="24"/>
          <w:lang w:val="en-US"/>
        </w:rPr>
        <w:t>Cognitive Systems Research, 55</w:t>
      </w:r>
      <w:r w:rsidRPr="00140C89">
        <w:rPr>
          <w:sz w:val="24"/>
          <w:szCs w:val="24"/>
          <w:lang w:val="en-US"/>
        </w:rPr>
        <w:t>, 205-218.</w:t>
      </w:r>
    </w:p>
    <w:p w14:paraId="7CAF7499" w14:textId="77777777" w:rsidR="00AB1352" w:rsidRDefault="00AB1352" w:rsidP="004F3890">
      <w:pPr>
        <w:pStyle w:val="bibitem"/>
        <w:spacing w:line="276" w:lineRule="auto"/>
        <w:rPr>
          <w:b/>
          <w:sz w:val="24"/>
          <w:szCs w:val="24"/>
          <w:lang w:val="en-US"/>
        </w:rPr>
      </w:pPr>
      <w:r w:rsidRPr="00BA2501">
        <w:rPr>
          <w:sz w:val="24"/>
          <w:szCs w:val="24"/>
          <w:lang w:val="en-US"/>
          <w:rPrChange w:id="711" w:author="Cees van Leeuwen" w:date="2020-01-04T14:20:00Z">
            <w:rPr>
              <w:sz w:val="24"/>
              <w:szCs w:val="24"/>
              <w:lang w:val="nl-BE"/>
            </w:rPr>
          </w:rPrChange>
        </w:rPr>
        <w:t xml:space="preserve">Jarman, N., Steur, E., Trengove, C., Tyukin, I., &amp; van Leeuwen, C. (2017). </w:t>
      </w:r>
      <w:r w:rsidRPr="00AB1352">
        <w:rPr>
          <w:sz w:val="24"/>
          <w:szCs w:val="24"/>
          <w:lang w:val="en-US"/>
        </w:rPr>
        <w:t xml:space="preserve">Self-organisation of small-world networks by adaptive rewiring in response to graph diffusion. </w:t>
      </w:r>
      <w:r w:rsidRPr="00AB1352">
        <w:rPr>
          <w:i/>
          <w:sz w:val="24"/>
          <w:szCs w:val="24"/>
          <w:lang w:val="en-US"/>
        </w:rPr>
        <w:t>Scientific Reports</w:t>
      </w:r>
      <w:r w:rsidRPr="00AB1352">
        <w:rPr>
          <w:sz w:val="24"/>
          <w:szCs w:val="24"/>
          <w:lang w:val="en-US"/>
        </w:rPr>
        <w:t>, 7, 13518.</w:t>
      </w:r>
      <w:r w:rsidRPr="00AB1352">
        <w:rPr>
          <w:b/>
          <w:sz w:val="24"/>
          <w:szCs w:val="24"/>
          <w:lang w:val="en-US"/>
        </w:rPr>
        <w:t xml:space="preserve"> </w:t>
      </w:r>
    </w:p>
    <w:p w14:paraId="7218FBD4" w14:textId="77777777" w:rsidR="00AB1352" w:rsidRDefault="00AB1352" w:rsidP="004F3890">
      <w:pPr>
        <w:pStyle w:val="bibitem"/>
        <w:spacing w:line="276" w:lineRule="auto"/>
        <w:rPr>
          <w:i/>
          <w:sz w:val="24"/>
          <w:szCs w:val="24"/>
          <w:lang w:val="en-US"/>
        </w:rPr>
      </w:pPr>
      <w:r w:rsidRPr="00BE0CC8">
        <w:rPr>
          <w:sz w:val="24"/>
          <w:szCs w:val="24"/>
          <w:lang w:val="sv-SE"/>
        </w:rPr>
        <w:t>Jarman, N., Trengove, C., Steur, E.,</w:t>
      </w:r>
      <w:r w:rsidRPr="00AB1352">
        <w:rPr>
          <w:sz w:val="24"/>
          <w:szCs w:val="24"/>
          <w:lang w:val="sv-SE"/>
        </w:rPr>
        <w:t xml:space="preserve"> Tyukin, I., &amp; van Leeuwen, C. (2014). Spatially </w:t>
      </w:r>
      <w:r w:rsidRPr="00AB1352">
        <w:rPr>
          <w:sz w:val="24"/>
          <w:szCs w:val="24"/>
          <w:lang w:val="en-US"/>
        </w:rPr>
        <w:t xml:space="preserve">constrained adaptive rewiring in cortical networks creates spatially modular small world architectures. </w:t>
      </w:r>
      <w:r w:rsidRPr="00AB1352">
        <w:rPr>
          <w:i/>
          <w:sz w:val="24"/>
          <w:szCs w:val="24"/>
          <w:lang w:val="en-US"/>
        </w:rPr>
        <w:t xml:space="preserve">Cognitive Neurodynamics, 8, 479-497.  </w:t>
      </w:r>
    </w:p>
    <w:p w14:paraId="4381E3BC" w14:textId="77777777" w:rsidR="004F3890" w:rsidRDefault="004F3890" w:rsidP="004F3890">
      <w:pPr>
        <w:pStyle w:val="bibitem"/>
        <w:spacing w:line="276" w:lineRule="auto"/>
        <w:rPr>
          <w:sz w:val="24"/>
          <w:szCs w:val="24"/>
          <w:lang w:val="en-US"/>
        </w:rPr>
      </w:pPr>
      <w:r w:rsidRPr="00376578">
        <w:rPr>
          <w:sz w:val="24"/>
          <w:szCs w:val="24"/>
          <w:lang w:val="en-US"/>
        </w:rPr>
        <w:t>Papadopoulos</w:t>
      </w:r>
      <w:r>
        <w:rPr>
          <w:sz w:val="24"/>
          <w:szCs w:val="24"/>
          <w:lang w:val="en-US"/>
        </w:rPr>
        <w:t>,</w:t>
      </w:r>
      <w:r w:rsidRPr="00376578">
        <w:rPr>
          <w:sz w:val="24"/>
          <w:szCs w:val="24"/>
          <w:lang w:val="en-US"/>
        </w:rPr>
        <w:t xml:space="preserve"> L</w:t>
      </w:r>
      <w:r>
        <w:rPr>
          <w:sz w:val="24"/>
          <w:szCs w:val="24"/>
          <w:lang w:val="en-US"/>
        </w:rPr>
        <w:t>.</w:t>
      </w:r>
      <w:r w:rsidRPr="00376578">
        <w:rPr>
          <w:sz w:val="24"/>
          <w:szCs w:val="24"/>
          <w:lang w:val="en-US"/>
        </w:rPr>
        <w:t>, Kim</w:t>
      </w:r>
      <w:r>
        <w:rPr>
          <w:sz w:val="24"/>
          <w:szCs w:val="24"/>
          <w:lang w:val="en-US"/>
        </w:rPr>
        <w:t>,</w:t>
      </w:r>
      <w:r w:rsidRPr="00376578">
        <w:rPr>
          <w:sz w:val="24"/>
          <w:szCs w:val="24"/>
          <w:lang w:val="en-US"/>
        </w:rPr>
        <w:t xml:space="preserve"> J</w:t>
      </w:r>
      <w:r>
        <w:rPr>
          <w:sz w:val="24"/>
          <w:szCs w:val="24"/>
          <w:lang w:val="en-US"/>
        </w:rPr>
        <w:t>.</w:t>
      </w:r>
      <w:r w:rsidRPr="00376578">
        <w:rPr>
          <w:sz w:val="24"/>
          <w:szCs w:val="24"/>
          <w:lang w:val="en-US"/>
        </w:rPr>
        <w:t>Z</w:t>
      </w:r>
      <w:r>
        <w:rPr>
          <w:sz w:val="24"/>
          <w:szCs w:val="24"/>
          <w:lang w:val="en-US"/>
        </w:rPr>
        <w:t>.</w:t>
      </w:r>
      <w:r w:rsidRPr="00376578">
        <w:rPr>
          <w:sz w:val="24"/>
          <w:szCs w:val="24"/>
          <w:lang w:val="en-US"/>
        </w:rPr>
        <w:t>, Kurths</w:t>
      </w:r>
      <w:r>
        <w:rPr>
          <w:sz w:val="24"/>
          <w:szCs w:val="24"/>
          <w:lang w:val="en-US"/>
        </w:rPr>
        <w:t>,</w:t>
      </w:r>
      <w:r w:rsidRPr="00376578">
        <w:rPr>
          <w:sz w:val="24"/>
          <w:szCs w:val="24"/>
          <w:lang w:val="en-US"/>
        </w:rPr>
        <w:t xml:space="preserve"> J</w:t>
      </w:r>
      <w:r>
        <w:rPr>
          <w:sz w:val="24"/>
          <w:szCs w:val="24"/>
          <w:lang w:val="en-US"/>
        </w:rPr>
        <w:t>.</w:t>
      </w:r>
      <w:r w:rsidRPr="00376578">
        <w:rPr>
          <w:sz w:val="24"/>
          <w:szCs w:val="24"/>
          <w:lang w:val="en-US"/>
        </w:rPr>
        <w:t xml:space="preserve">, </w:t>
      </w:r>
      <w:r>
        <w:rPr>
          <w:sz w:val="24"/>
          <w:szCs w:val="24"/>
          <w:lang w:val="en-US"/>
        </w:rPr>
        <w:t xml:space="preserve">&amp; </w:t>
      </w:r>
      <w:r w:rsidRPr="00376578">
        <w:rPr>
          <w:sz w:val="24"/>
          <w:szCs w:val="24"/>
          <w:lang w:val="en-US"/>
        </w:rPr>
        <w:t>Bassett</w:t>
      </w:r>
      <w:r>
        <w:rPr>
          <w:sz w:val="24"/>
          <w:szCs w:val="24"/>
          <w:lang w:val="en-US"/>
        </w:rPr>
        <w:t>,</w:t>
      </w:r>
      <w:r w:rsidRPr="00376578">
        <w:rPr>
          <w:sz w:val="24"/>
          <w:szCs w:val="24"/>
          <w:lang w:val="en-US"/>
        </w:rPr>
        <w:t xml:space="preserve"> D</w:t>
      </w:r>
      <w:r>
        <w:rPr>
          <w:sz w:val="24"/>
          <w:szCs w:val="24"/>
          <w:lang w:val="en-US"/>
        </w:rPr>
        <w:t>.</w:t>
      </w:r>
      <w:r w:rsidRPr="00376578">
        <w:rPr>
          <w:sz w:val="24"/>
          <w:szCs w:val="24"/>
          <w:lang w:val="en-US"/>
        </w:rPr>
        <w:t>S</w:t>
      </w:r>
      <w:r>
        <w:rPr>
          <w:sz w:val="24"/>
          <w:szCs w:val="24"/>
          <w:lang w:val="en-US"/>
        </w:rPr>
        <w:t>.</w:t>
      </w:r>
      <w:r w:rsidRPr="00376578">
        <w:rPr>
          <w:sz w:val="24"/>
          <w:szCs w:val="24"/>
          <w:lang w:val="en-US"/>
        </w:rPr>
        <w:t xml:space="preserve"> (2017)</w:t>
      </w:r>
      <w:r>
        <w:rPr>
          <w:sz w:val="24"/>
          <w:szCs w:val="24"/>
          <w:lang w:val="en-US"/>
        </w:rPr>
        <w:t>.</w:t>
      </w:r>
      <w:r w:rsidRPr="00376578">
        <w:rPr>
          <w:sz w:val="24"/>
          <w:szCs w:val="24"/>
          <w:lang w:val="en-US"/>
        </w:rPr>
        <w:t xml:space="preserve"> Development of structural correlations</w:t>
      </w:r>
      <w:r w:rsidRPr="008D0535">
        <w:rPr>
          <w:sz w:val="24"/>
          <w:szCs w:val="24"/>
          <w:lang w:val="en-US"/>
        </w:rPr>
        <w:t xml:space="preserve"> and synchronization from adaptive rewiring in networks of kuramoto </w:t>
      </w:r>
      <w:r w:rsidRPr="008D0535">
        <w:rPr>
          <w:sz w:val="24"/>
          <w:szCs w:val="24"/>
          <w:lang w:val="en-US"/>
        </w:rPr>
        <w:lastRenderedPageBreak/>
        <w:t xml:space="preserve">oscillators, </w:t>
      </w:r>
      <w:r w:rsidRPr="008D0535">
        <w:rPr>
          <w:i/>
          <w:iCs/>
          <w:sz w:val="24"/>
          <w:szCs w:val="24"/>
          <w:lang w:val="en-US"/>
        </w:rPr>
        <w:t>Chaos</w:t>
      </w:r>
      <w:r>
        <w:rPr>
          <w:i/>
          <w:iCs/>
          <w:sz w:val="24"/>
          <w:szCs w:val="24"/>
          <w:lang w:val="en-US"/>
        </w:rPr>
        <w:t>,</w:t>
      </w:r>
      <w:r w:rsidRPr="008D0535">
        <w:rPr>
          <w:i/>
          <w:iCs/>
          <w:sz w:val="24"/>
          <w:szCs w:val="24"/>
          <w:lang w:val="en-US"/>
        </w:rPr>
        <w:t xml:space="preserve"> </w:t>
      </w:r>
      <w:r>
        <w:rPr>
          <w:sz w:val="24"/>
          <w:szCs w:val="24"/>
          <w:lang w:val="en-US"/>
        </w:rPr>
        <w:t>27,</w:t>
      </w:r>
      <w:r w:rsidRPr="008D0535">
        <w:rPr>
          <w:sz w:val="24"/>
          <w:szCs w:val="24"/>
          <w:lang w:val="en-US"/>
        </w:rPr>
        <w:t> 073115</w:t>
      </w:r>
      <w:r w:rsidR="00A04BAC">
        <w:rPr>
          <w:sz w:val="24"/>
          <w:szCs w:val="24"/>
          <w:lang w:val="en-US"/>
        </w:rPr>
        <w:t>.</w:t>
      </w:r>
    </w:p>
    <w:p w14:paraId="690A768A" w14:textId="77777777" w:rsidR="006209E1" w:rsidRDefault="006209E1" w:rsidP="00BE0CC8">
      <w:pPr>
        <w:pStyle w:val="bibitem"/>
        <w:spacing w:line="276" w:lineRule="auto"/>
      </w:pPr>
      <w:r w:rsidRPr="006209E1">
        <w:rPr>
          <w:sz w:val="24"/>
          <w:szCs w:val="24"/>
          <w:lang w:val="nl-NL"/>
        </w:rPr>
        <w:t xml:space="preserve">van Leeuwen, C. &amp; </w:t>
      </w:r>
      <w:r w:rsidRPr="00BE0CC8">
        <w:rPr>
          <w:sz w:val="24"/>
          <w:szCs w:val="24"/>
          <w:lang w:val="nl-NL"/>
        </w:rPr>
        <w:t>Raffone A.</w:t>
      </w:r>
      <w:r w:rsidRPr="006209E1">
        <w:rPr>
          <w:sz w:val="24"/>
          <w:szCs w:val="24"/>
          <w:lang w:val="nl-NL"/>
        </w:rPr>
        <w:t xml:space="preserve"> (2001). </w:t>
      </w:r>
      <w:r w:rsidRPr="006209E1">
        <w:rPr>
          <w:sz w:val="24"/>
          <w:szCs w:val="24"/>
          <w:lang w:val="en-US"/>
        </w:rPr>
        <w:t xml:space="preserve">Coupled nonlinear maps as models of perceptual pattern and memory trace dynamics. </w:t>
      </w:r>
      <w:r w:rsidRPr="006209E1">
        <w:rPr>
          <w:i/>
          <w:sz w:val="24"/>
          <w:szCs w:val="24"/>
          <w:lang w:val="en-US"/>
        </w:rPr>
        <w:t>Cognitive Processing</w:t>
      </w:r>
      <w:r w:rsidRPr="006209E1">
        <w:rPr>
          <w:sz w:val="24"/>
          <w:szCs w:val="24"/>
          <w:lang w:val="en-US"/>
        </w:rPr>
        <w:t xml:space="preserve">, </w:t>
      </w:r>
      <w:r w:rsidRPr="006209E1">
        <w:rPr>
          <w:i/>
          <w:sz w:val="24"/>
          <w:szCs w:val="24"/>
          <w:lang w:val="en-US"/>
        </w:rPr>
        <w:t>2</w:t>
      </w:r>
      <w:r w:rsidRPr="006209E1">
        <w:rPr>
          <w:sz w:val="24"/>
          <w:szCs w:val="24"/>
          <w:lang w:val="en-US"/>
        </w:rPr>
        <w:t xml:space="preserve">, 67–116. </w:t>
      </w:r>
    </w:p>
    <w:p w14:paraId="517284C4" w14:textId="77777777" w:rsidR="00DE5E2F" w:rsidRPr="00BE0CC8" w:rsidRDefault="00DE5E2F" w:rsidP="00BE0CC8">
      <w:pPr>
        <w:pStyle w:val="bibitem"/>
        <w:spacing w:line="276" w:lineRule="auto"/>
        <w:rPr>
          <w:szCs w:val="24"/>
        </w:rPr>
      </w:pPr>
      <w:r w:rsidRPr="00BE0CC8">
        <w:rPr>
          <w:sz w:val="24"/>
          <w:szCs w:val="24"/>
          <w:lang w:val="en-US"/>
        </w:rPr>
        <w:t xml:space="preserve">Rubinov, M., Sporns, O., van Leeuwen, C. &amp; Breakspear, M. (2009).Symbiotic relationship between brain structure and dynamics. </w:t>
      </w:r>
      <w:r w:rsidR="009655A5" w:rsidRPr="00BE0CC8">
        <w:rPr>
          <w:i/>
          <w:sz w:val="24"/>
          <w:szCs w:val="24"/>
          <w:lang w:val="en-US"/>
        </w:rPr>
        <w:t>BMC Neuroscience, 10</w:t>
      </w:r>
      <w:r w:rsidR="009655A5" w:rsidRPr="00BE0CC8">
        <w:rPr>
          <w:sz w:val="24"/>
          <w:szCs w:val="24"/>
          <w:lang w:val="en-US"/>
        </w:rPr>
        <w:t>, 55.</w:t>
      </w:r>
    </w:p>
    <w:p w14:paraId="315C3DFA" w14:textId="77777777" w:rsidR="00A04BAC" w:rsidRPr="00B2251E" w:rsidRDefault="00A04BAC" w:rsidP="00BE0CC8">
      <w:pPr>
        <w:pStyle w:val="bibitem"/>
        <w:spacing w:line="276" w:lineRule="auto"/>
      </w:pPr>
      <w:r w:rsidRPr="00BE0CC8">
        <w:rPr>
          <w:sz w:val="24"/>
          <w:szCs w:val="24"/>
          <w:lang w:val="en-US"/>
        </w:rPr>
        <w:t xml:space="preserve">van Leeuwen, C., Steyvers, M., &amp; Nooter, M. (1997). Stability and intermittency in large-scale coupled oscillator models for perceptual segmentation. </w:t>
      </w:r>
      <w:r w:rsidRPr="00BE0CC8">
        <w:rPr>
          <w:i/>
          <w:sz w:val="24"/>
          <w:szCs w:val="24"/>
          <w:lang w:val="en-US"/>
        </w:rPr>
        <w:t>Journal of Mathematical Psychology, 41</w:t>
      </w:r>
      <w:r w:rsidRPr="00BE0CC8">
        <w:rPr>
          <w:sz w:val="24"/>
          <w:szCs w:val="24"/>
          <w:lang w:val="en-US"/>
        </w:rPr>
        <w:t>, 319–344.</w:t>
      </w:r>
    </w:p>
    <w:p w14:paraId="3AC27371" w14:textId="77777777" w:rsidR="00DE5E2F" w:rsidRDefault="00DE5E2F" w:rsidP="004F3890">
      <w:pPr>
        <w:pStyle w:val="bibitem"/>
        <w:spacing w:line="276" w:lineRule="auto"/>
        <w:rPr>
          <w:sz w:val="24"/>
          <w:szCs w:val="24"/>
          <w:lang w:val="en-US"/>
        </w:rPr>
      </w:pPr>
    </w:p>
    <w:p w14:paraId="50D384CD" w14:textId="77777777" w:rsidR="004F3890" w:rsidRPr="00112CD4" w:rsidRDefault="004F3890" w:rsidP="004F3890">
      <w:pPr>
        <w:pStyle w:val="bibitem"/>
        <w:widowControl/>
        <w:spacing w:line="276" w:lineRule="auto"/>
        <w:rPr>
          <w:sz w:val="24"/>
          <w:szCs w:val="24"/>
          <w:lang w:val="en-US"/>
        </w:rPr>
      </w:pPr>
    </w:p>
    <w:p w14:paraId="5D9A82A4" w14:textId="77777777" w:rsidR="004F3890" w:rsidRPr="004F3890" w:rsidRDefault="004F3890" w:rsidP="00BE0CC8">
      <w:pPr>
        <w:rPr>
          <w:lang w:bidi="fa-IR"/>
        </w:rPr>
      </w:pPr>
    </w:p>
    <w:p w14:paraId="0B92A313" w14:textId="77777777" w:rsidR="00FB1368" w:rsidRDefault="00FB1368" w:rsidP="00FB1368">
      <w:pPr>
        <w:rPr>
          <w:lang w:bidi="fa-IR"/>
        </w:rPr>
      </w:pPr>
    </w:p>
    <w:p w14:paraId="1386CD0C" w14:textId="77777777" w:rsidR="00301D59" w:rsidRDefault="00301D59">
      <w:pPr>
        <w:rPr>
          <w:rFonts w:asciiTheme="majorHAnsi" w:eastAsiaTheme="majorEastAsia" w:hAnsiTheme="majorHAnsi" w:cstheme="majorBidi"/>
        </w:rPr>
      </w:pPr>
      <w:r>
        <w:br w:type="page"/>
      </w:r>
    </w:p>
    <w:p w14:paraId="3575013A" w14:textId="77777777" w:rsidR="009167C1" w:rsidRDefault="00345333" w:rsidP="00BE0CC8">
      <w:pPr>
        <w:pStyle w:val="Heading1"/>
      </w:pPr>
      <w:r>
        <w:lastRenderedPageBreak/>
        <w:t>Figure</w:t>
      </w:r>
      <w:r w:rsidR="009167C1">
        <w:t>s</w:t>
      </w:r>
    </w:p>
    <w:p w14:paraId="64BCECED" w14:textId="77777777" w:rsidR="005532A9" w:rsidRDefault="005532A9" w:rsidP="005532A9">
      <w:pPr>
        <w:ind w:firstLine="0"/>
        <w:jc w:val="center"/>
      </w:pPr>
    </w:p>
    <w:p w14:paraId="3EDA3EA7" w14:textId="77777777" w:rsidR="004D6B86" w:rsidRDefault="004D6B86" w:rsidP="00BE0CC8">
      <w:pPr>
        <w:ind w:firstLine="0"/>
        <w:rPr>
          <w:rtl/>
        </w:rPr>
      </w:pPr>
    </w:p>
    <w:p w14:paraId="55A25E7D" w14:textId="77777777" w:rsidR="00DF16F5" w:rsidRDefault="00DF16F5" w:rsidP="00DF16F5">
      <w:pPr>
        <w:pStyle w:val="TableFigure"/>
      </w:pPr>
      <w:r>
        <w:rPr>
          <w:rStyle w:val="Emphasis"/>
        </w:rPr>
        <w:t>Figure 1</w:t>
      </w:r>
      <w:r>
        <w:t>. Network structures of representative models.</w:t>
      </w:r>
    </w:p>
    <w:p w14:paraId="510FC8BC" w14:textId="77777777" w:rsidR="004A1979" w:rsidRPr="00DF16F5" w:rsidRDefault="00DF16F5" w:rsidP="004A1979">
      <w:pPr>
        <w:pStyle w:val="TableFigure"/>
      </w:pPr>
      <w:r>
        <w:rPr>
          <w:rStyle w:val="Emphasis"/>
        </w:rPr>
        <w:t>Figure 2</w:t>
      </w:r>
      <w:r>
        <w:rPr>
          <w:rStyle w:val="Emphasis"/>
          <w:i w:val="0"/>
          <w:iCs w:val="0"/>
        </w:rPr>
        <w:t>. Evolution of network statistics</w:t>
      </w:r>
      <w:r w:rsidR="004A1979" w:rsidRPr="004A1979">
        <w:t xml:space="preserve"> </w:t>
      </w:r>
    </w:p>
    <w:p w14:paraId="6594C0A4" w14:textId="77777777" w:rsidR="004A1979" w:rsidRPr="00DF16F5" w:rsidRDefault="004A1979" w:rsidP="004A1979">
      <w:pPr>
        <w:pStyle w:val="TableFigure"/>
      </w:pPr>
      <w:r>
        <w:rPr>
          <w:rStyle w:val="Emphasis"/>
        </w:rPr>
        <w:t>Figure 3</w:t>
      </w:r>
      <w:r>
        <w:t>. Rich club coefficients</w:t>
      </w:r>
    </w:p>
    <w:p w14:paraId="16AF4672" w14:textId="77777777" w:rsidR="004A1979" w:rsidRPr="00DF16F5" w:rsidRDefault="004A1979" w:rsidP="004A1979">
      <w:pPr>
        <w:pStyle w:val="TableFigure"/>
      </w:pPr>
      <w:r>
        <w:rPr>
          <w:rStyle w:val="Emphasis"/>
        </w:rPr>
        <w:t>Figure 4</w:t>
      </w:r>
      <w:r>
        <w:t>. Heat maps of pairwise similarities of networks and family comparisons.</w:t>
      </w:r>
    </w:p>
    <w:p w14:paraId="5D2E4859" w14:textId="77777777" w:rsidR="00DF16F5" w:rsidRDefault="00B25AD8" w:rsidP="004A1979">
      <w:pPr>
        <w:pStyle w:val="TableFigure"/>
        <w:rPr>
          <w:rFonts w:cs="Times New Roman"/>
        </w:rPr>
      </w:pPr>
      <w:r w:rsidRPr="00B25AD8">
        <w:rPr>
          <w:rFonts w:cs="Times New Roman"/>
          <w:i/>
          <w:iCs/>
        </w:rPr>
        <w:t xml:space="preserve">Figure </w:t>
      </w:r>
      <w:r w:rsidR="004A1979">
        <w:rPr>
          <w:rFonts w:cs="Times New Roman"/>
          <w:i/>
          <w:iCs/>
        </w:rPr>
        <w:t>5</w:t>
      </w:r>
      <w:r w:rsidRPr="00B25AD8">
        <w:rPr>
          <w:rFonts w:cs="Times New Roman"/>
        </w:rPr>
        <w:t xml:space="preserve">. </w:t>
      </w:r>
      <w:r w:rsidR="007166F3">
        <w:rPr>
          <w:rFonts w:cs="Times New Roman"/>
        </w:rPr>
        <w:t xml:space="preserve">Differentiation score of families for </w:t>
      </w:r>
      <w:r w:rsidR="00F96F92">
        <w:rPr>
          <w:rFonts w:cs="Times New Roman"/>
        </w:rPr>
        <w:t xml:space="preserve">the anatomical and </w:t>
      </w:r>
      <w:r w:rsidR="005B7ACA">
        <w:rPr>
          <w:rFonts w:cs="Times New Roman"/>
        </w:rPr>
        <w:t xml:space="preserve">functional </w:t>
      </w:r>
      <w:r w:rsidR="00F96F92">
        <w:rPr>
          <w:rFonts w:cs="Times New Roman"/>
        </w:rPr>
        <w:t>networks</w:t>
      </w:r>
      <w:r w:rsidRPr="00B25AD8">
        <w:rPr>
          <w:rFonts w:cs="Times New Roman"/>
        </w:rPr>
        <w:t>.</w:t>
      </w:r>
    </w:p>
    <w:p w14:paraId="539A5C5E" w14:textId="77777777" w:rsidR="001A0D68" w:rsidRDefault="001A0D68" w:rsidP="004A1979">
      <w:pPr>
        <w:pStyle w:val="TableFigure"/>
        <w:rPr>
          <w:rFonts w:cs="Times New Roman"/>
        </w:rPr>
      </w:pPr>
      <w:r w:rsidRPr="001A0D68">
        <w:rPr>
          <w:rFonts w:cs="Times New Roman"/>
          <w:i/>
          <w:iCs/>
        </w:rPr>
        <w:t xml:space="preserve">Figure </w:t>
      </w:r>
      <w:r w:rsidR="004A1979">
        <w:rPr>
          <w:rFonts w:cs="Times New Roman"/>
          <w:i/>
          <w:iCs/>
        </w:rPr>
        <w:t>6</w:t>
      </w:r>
      <w:r w:rsidRPr="001A0D68">
        <w:rPr>
          <w:rFonts w:cs="Times New Roman"/>
        </w:rPr>
        <w:t xml:space="preserve">. </w:t>
      </w:r>
      <w:r w:rsidR="00C14CA1">
        <w:rPr>
          <w:rFonts w:cs="Times New Roman"/>
        </w:rPr>
        <w:t xml:space="preserve">Graph representation of family resemblance and </w:t>
      </w:r>
      <w:r w:rsidR="00883D43">
        <w:rPr>
          <w:rFonts w:cs="Times New Roman"/>
        </w:rPr>
        <w:t>differentiation.</w:t>
      </w:r>
    </w:p>
    <w:p w14:paraId="63D65A69" w14:textId="77777777" w:rsidR="00695453" w:rsidRDefault="00695453" w:rsidP="001A0D68">
      <w:pPr>
        <w:spacing w:before="240"/>
        <w:ind w:firstLine="0"/>
        <w:contextualSpacing/>
        <w:rPr>
          <w:rFonts w:cs="Times New Roman"/>
        </w:rPr>
      </w:pPr>
    </w:p>
    <w:p w14:paraId="31576D4D" w14:textId="77777777" w:rsidR="00E77904" w:rsidRDefault="00E77904">
      <w:pPr>
        <w:rPr>
          <w:rFonts w:cs="Times New Roman"/>
        </w:rPr>
      </w:pPr>
      <w:r>
        <w:rPr>
          <w:rFonts w:cs="Times New Roman"/>
        </w:rPr>
        <w:br w:type="page"/>
      </w:r>
    </w:p>
    <w:p w14:paraId="0208DFD2" w14:textId="77777777" w:rsidR="00E77904" w:rsidRDefault="001B328B" w:rsidP="00BE0CC8">
      <w:pPr>
        <w:pStyle w:val="Heading1"/>
      </w:pPr>
      <w:r>
        <w:lastRenderedPageBreak/>
        <w:t>Supplementary Materials</w:t>
      </w:r>
    </w:p>
    <w:p w14:paraId="297F1B49" w14:textId="77777777" w:rsidR="001B328B" w:rsidRDefault="001B328B" w:rsidP="00BE0CC8">
      <w:pPr>
        <w:pStyle w:val="Heading2"/>
        <w:rPr>
          <w:lang w:bidi="fa-IR"/>
        </w:rPr>
      </w:pPr>
      <w:r>
        <w:rPr>
          <w:lang w:bidi="fa-IR"/>
        </w:rPr>
        <w:t>Network Comparison</w:t>
      </w:r>
    </w:p>
    <w:p w14:paraId="0C468881" w14:textId="77777777" w:rsidR="00E77904" w:rsidRDefault="00E77904" w:rsidP="00BE0CC8">
      <w:pPr>
        <w:rPr>
          <w:lang w:bidi="fa-IR"/>
        </w:rPr>
      </w:pPr>
      <w:r>
        <w:rPr>
          <w:lang w:bidi="fa-IR"/>
        </w:rPr>
        <w:t xml:space="preserve">Dozens of methods have been proposed to be used in network comparison (for a review, see </w:t>
      </w:r>
      <w:r w:rsidRPr="0050485A">
        <w:rPr>
          <w:color w:val="FF0000"/>
          <w:lang w:bidi="fa-IR"/>
        </w:rPr>
        <w:t>citation needed</w:t>
      </w:r>
      <w:r>
        <w:rPr>
          <w:lang w:bidi="fa-IR"/>
        </w:rPr>
        <w:t>). The well-known methods are adapted to cases where the nodes are labeled (i.e., distinguishable) a priori. These methods are not always suitable for non-labeled networks (wherein the nodes are not assigned to any labels, which is the case for our models), as they require a primary step of inferring (or estimating) node labels or matching the nodes for the networks being compared (also known as node correspondence problem), which is computationally very costly (</w:t>
      </w:r>
      <w:r w:rsidRPr="0050485A">
        <w:rPr>
          <w:color w:val="FF0000"/>
          <w:lang w:bidi="fa-IR"/>
        </w:rPr>
        <w:t>citation needed</w:t>
      </w:r>
      <w:r>
        <w:rPr>
          <w:lang w:bidi="fa-IR"/>
        </w:rPr>
        <w:t>).</w:t>
      </w:r>
    </w:p>
    <w:p w14:paraId="08EF8433" w14:textId="77777777" w:rsidR="00E77904" w:rsidRPr="00A04B4A" w:rsidRDefault="00E77904">
      <w:pPr>
        <w:pStyle w:val="Heading3"/>
        <w:rPr>
          <w:rFonts w:asciiTheme="minorHAnsi" w:eastAsiaTheme="minorEastAsia" w:hAnsiTheme="minorHAnsi" w:cstheme="minorBidi"/>
          <w:lang w:bidi="fa-IR"/>
        </w:rPr>
      </w:pPr>
      <w:r>
        <w:rPr>
          <w:lang w:bidi="fa-IR"/>
        </w:rPr>
        <w:t>Networks as distributions</w:t>
      </w:r>
    </w:p>
    <w:p w14:paraId="67AF4901" w14:textId="77777777" w:rsidR="00E77904" w:rsidRDefault="00E77904" w:rsidP="00E77904">
      <w:pPr>
        <w:rPr>
          <w:lang w:bidi="fa-IR"/>
        </w:rPr>
      </w:pPr>
      <w:r>
        <w:rPr>
          <w:lang w:bidi="fa-IR"/>
        </w:rPr>
        <w:t xml:space="preserve">As we have seen, there are numerous network statistics that can describe network structures either locally or globally. The local measures are suitable for node-wise (or clique-wise) comparisons, while the global measures are aggregates of some local properties that provide </w:t>
      </w:r>
      <w:r w:rsidR="008B073B">
        <w:rPr>
          <w:lang w:bidi="fa-IR"/>
        </w:rPr>
        <w:t>"</w:t>
      </w:r>
      <w:r>
        <w:rPr>
          <w:lang w:bidi="fa-IR"/>
        </w:rPr>
        <w:t>summary statistics</w:t>
      </w:r>
      <w:r w:rsidR="008B073B">
        <w:rPr>
          <w:lang w:bidi="fa-IR"/>
        </w:rPr>
        <w:t>"</w:t>
      </w:r>
      <w:r>
        <w:rPr>
          <w:lang w:bidi="fa-IR"/>
        </w:rPr>
        <w:t xml:space="preserve"> for the structure. The local measures hardly lead to holistic description of networks as the nodes are usually described in isolation from other nodes. On the other hand, valuable structural information is sacrificed along aggregation taking place in deriving global structural measures. Therefore, neither local nor global measures are optimal for comparison of networks. A solution to this issue would be taking an </w:t>
      </w:r>
      <w:r w:rsidRPr="003A58B8">
        <w:rPr>
          <w:lang w:bidi="fa-IR"/>
        </w:rPr>
        <w:t xml:space="preserve">intermediary </w:t>
      </w:r>
      <w:r>
        <w:rPr>
          <w:lang w:bidi="fa-IR"/>
        </w:rPr>
        <w:t>(</w:t>
      </w:r>
      <w:r w:rsidRPr="0050485A">
        <w:rPr>
          <w:color w:val="FF0000"/>
          <w:lang w:bidi="fa-IR"/>
        </w:rPr>
        <w:t>?</w:t>
      </w:r>
      <w:r>
        <w:rPr>
          <w:lang w:bidi="fa-IR"/>
        </w:rPr>
        <w:t>) approach by putting the distribution of various local measures under the spotlight. This way, we get to keep all</w:t>
      </w:r>
      <w:r w:rsidRPr="007E7358">
        <w:rPr>
          <w:rStyle w:val="FootnoteReference"/>
        </w:rPr>
        <w:footnoteReference w:id="4"/>
      </w:r>
      <w:r>
        <w:rPr>
          <w:lang w:bidi="fa-IR"/>
        </w:rPr>
        <w:t xml:space="preserve"> the information we can harvest from structure. Then, we can decide how to use this information in network comparison.</w:t>
      </w:r>
    </w:p>
    <w:p w14:paraId="4A909935" w14:textId="77777777" w:rsidR="00E77904" w:rsidRDefault="00E77904" w:rsidP="00E77904">
      <w:pPr>
        <w:rPr>
          <w:rFonts w:cs="Arial"/>
        </w:rPr>
      </w:pPr>
      <w:r w:rsidRPr="00034E99">
        <w:rPr>
          <w:rFonts w:ascii="Times New Roman" w:hAnsi="Times New Roman" w:cs="Times New Roman"/>
        </w:rPr>
        <w:lastRenderedPageBreak/>
        <w:t>Berlingerio</w:t>
      </w:r>
      <w:r>
        <w:rPr>
          <w:rFonts w:ascii="Times New Roman" w:hAnsi="Times New Roman" w:cs="Times New Roman"/>
        </w:rPr>
        <w:t xml:space="preserve"> et al. </w:t>
      </w:r>
      <w:r>
        <w:rPr>
          <w:lang w:bidi="fa-IR"/>
        </w:rPr>
        <w:fldChar w:fldCharType="begin"/>
      </w:r>
      <w:r>
        <w:rPr>
          <w:lang w:bidi="fa-IR"/>
        </w:rPr>
        <w:instrText xml:space="preserve"> ADDIN ZOTERO_ITEM CSL_CITATION {"citationID":"4uwmAp4j","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50485A">
        <w:rPr>
          <w:rFonts w:ascii="Times New Roman" w:hAnsi="Times New Roman" w:cs="Times New Roman"/>
        </w:rPr>
        <w:t>(2012)</w:t>
      </w:r>
      <w:r>
        <w:rPr>
          <w:lang w:bidi="fa-IR"/>
        </w:rPr>
        <w:fldChar w:fldCharType="end"/>
      </w:r>
      <w:r>
        <w:rPr>
          <w:lang w:bidi="fa-IR"/>
        </w:rPr>
        <w:t xml:space="preserve"> </w:t>
      </w:r>
      <w:r w:rsidRPr="00391D73">
        <w:rPr>
          <w:rFonts w:cs="Arial"/>
          <w:lang w:bidi="fa-IR"/>
        </w:rPr>
        <w:t xml:space="preserve">suggest </w:t>
      </w:r>
      <w:r>
        <w:rPr>
          <w:rFonts w:cs="Arial"/>
          <w:lang w:bidi="fa-IR"/>
        </w:rPr>
        <w:t xml:space="preserve">characterizing each node i of the network with a seven-dimensional feature vector consisting of the following </w:t>
      </w:r>
      <w:r w:rsidRPr="00391D73">
        <w:rPr>
          <w:rFonts w:cs="Arial"/>
          <w:lang w:bidi="fa-IR"/>
        </w:rPr>
        <w:t>local measures</w:t>
      </w:r>
      <w:r>
        <w:rPr>
          <w:rFonts w:cs="Arial"/>
          <w:lang w:bidi="fa-IR"/>
        </w:rPr>
        <w:t xml:space="preserve"> that capture characteristics of the node and its surrounding subset of the network</w:t>
      </w:r>
      <w:r w:rsidRPr="00391D73">
        <w:rPr>
          <w:rFonts w:cs="Arial"/>
          <w:lang w:bidi="fa-IR"/>
        </w:rPr>
        <w:t xml:space="preserve">: </w:t>
      </w:r>
      <m:oMath>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r>
          <w:rPr>
            <w:rFonts w:ascii="Cambria Math" w:hAnsi="Cambria Math" w:cs="Arial"/>
          </w:rPr>
          <m:t xml:space="preserve"> = |N(i)|</m:t>
        </m:r>
        <m:r>
          <w:rPr>
            <w:rStyle w:val="FootnoteReference"/>
            <w:i/>
          </w:rPr>
          <w:footnoteReference w:id="5"/>
        </m:r>
      </m:oMath>
      <w:r w:rsidRPr="00391D73">
        <w:rPr>
          <w:rFonts w:cs="Arial"/>
          <w:lang w:bidi="fa-IR"/>
        </w:rPr>
        <w:t xml:space="preserve">, degree (i.e., number of neighbors); </w:t>
      </w:r>
      <m:oMath>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i</m:t>
            </m:r>
          </m:sub>
        </m:sSub>
      </m:oMath>
      <w:r w:rsidRPr="00391D73">
        <w:rPr>
          <w:rFonts w:cs="Arial"/>
          <w:lang w:bidi="fa-IR"/>
        </w:rPr>
        <w:t xml:space="preserve">, local clustering coefficient (i.e., </w:t>
      </w:r>
      <w:r w:rsidRPr="00391D73">
        <w:rPr>
          <w:rFonts w:cs="Arial"/>
        </w:rPr>
        <w:t>the number of triangles connected to node i over the number of connected triples centered on node i</w:t>
      </w:r>
      <w:r w:rsidRPr="00391D73">
        <w:rPr>
          <w:rFonts w:cs="Arial"/>
          <w:lang w:bidi="fa-IR"/>
        </w:rPr>
        <w:t xml:space="preserve">);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j</m:t>
                </m:r>
              </m:sub>
            </m:sSub>
          </m:e>
        </m:nary>
      </m:oMath>
      <w:r w:rsidRPr="00391D73">
        <w:rPr>
          <w:rFonts w:cs="Arial"/>
        </w:rPr>
        <w:t xml:space="preserve">, average degree of node’s neighbors;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j</m:t>
                </m:r>
              </m:sub>
            </m:sSub>
          </m:e>
        </m:nary>
      </m:oMath>
      <w:r w:rsidRPr="00391D73">
        <w:rPr>
          <w:rFonts w:cs="Arial"/>
        </w:rPr>
        <w:t xml:space="preserve">, average clustering coefficient of node’s neighbors;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the number of edges in the egonet</w:t>
      </w:r>
      <w:r w:rsidRPr="007E7358">
        <w:rPr>
          <w:rStyle w:val="FootnoteReference"/>
        </w:rPr>
        <w:footnoteReference w:id="6"/>
      </w:r>
      <w:r w:rsidRPr="00391D73">
        <w:rPr>
          <w:rFonts w:cs="Arial"/>
        </w:rPr>
        <w:t xml:space="preserve"> of node i;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the number of outgoing edges from the egonet of node i</w:t>
      </w:r>
      <w:r w:rsidRPr="007E7358">
        <w:rPr>
          <w:rStyle w:val="FootnoteReference"/>
        </w:rPr>
        <w:footnoteReference w:id="7"/>
      </w:r>
      <w:r w:rsidRPr="00391D73">
        <w:rPr>
          <w:rFonts w:cs="Arial"/>
        </w:rPr>
        <w:t xml:space="preserve">; and </w:t>
      </w:r>
      <m:oMath>
        <m:r>
          <w:rPr>
            <w:rFonts w:ascii="Cambria Math" w:hAnsi="Cambria Math" w:cs="Arial"/>
          </w:rPr>
          <m:t>|N(ego(i))|</m:t>
        </m:r>
      </m:oMath>
      <w:r w:rsidRPr="00391D73">
        <w:rPr>
          <w:rFonts w:cs="Arial"/>
        </w:rPr>
        <w:t>, the number of neighbors of egonet of node i.</w:t>
      </w:r>
      <w:r>
        <w:rPr>
          <w:rFonts w:cs="Arial"/>
        </w:rPr>
        <w:t xml:space="preserve"> Although one can add more local features to this vector, </w:t>
      </w:r>
      <w:r w:rsidRPr="00034E99">
        <w:rPr>
          <w:rFonts w:ascii="Times New Roman" w:hAnsi="Times New Roman" w:cs="Times New Roman"/>
        </w:rPr>
        <w:t>Berlingerio</w:t>
      </w:r>
      <w:r>
        <w:rPr>
          <w:rFonts w:ascii="Times New Roman" w:hAnsi="Times New Roman" w:cs="Times New Roman"/>
        </w:rPr>
        <w:t xml:space="preserve"> and colleagues have shown that these features suffice for decent comparison of networks in their algorithm, i,e, NetSimile. </w:t>
      </w:r>
      <w:r>
        <w:rPr>
          <w:rFonts w:cs="Arial"/>
        </w:rPr>
        <w:t>Having the feature vectors of all nodes, we reach a 7-variate distribution which can be used to compare networks.</w:t>
      </w:r>
    </w:p>
    <w:p w14:paraId="28526B09" w14:textId="77777777" w:rsidR="00E77904" w:rsidRPr="00A04B4A" w:rsidRDefault="00E77904">
      <w:pPr>
        <w:pStyle w:val="Heading3"/>
        <w:rPr>
          <w:rFonts w:asciiTheme="minorHAnsi" w:eastAsiaTheme="minorEastAsia" w:hAnsiTheme="minorHAnsi" w:cstheme="minorBidi"/>
          <w:lang w:bidi="fa-IR"/>
        </w:rPr>
      </w:pPr>
      <w:r>
        <w:rPr>
          <w:lang w:bidi="fa-IR"/>
        </w:rPr>
        <w:t>The NetSimile method.</w:t>
      </w:r>
    </w:p>
    <w:p w14:paraId="7CE0F781" w14:textId="77777777" w:rsidR="00E77904" w:rsidRDefault="00E77904" w:rsidP="00E77904">
      <w:pPr>
        <w:rPr>
          <w:lang w:bidi="fa-IR"/>
        </w:rPr>
      </w:pPr>
      <w:r>
        <w:rPr>
          <w:lang w:bidi="fa-IR"/>
        </w:rPr>
        <w:t xml:space="preserve">Given the distributions of local features, one can compare the distributions by means of comparing their summary statistics. In NetSimile, the feature distribution (which is a nodesXfeatures matrix) is aggregated into a 35-dimensional signature vector consisting of five summary statistics for each feature: median, mean, standard deviation, skewness, and kurtosis. The comparison of networks is thus reduced to calculating distances (or similarities) of the signature vectors. NetSimile is superior to other methods of inferring network similarity as its computational complexity grows linearly with the size of the networks, and </w:t>
      </w:r>
      <w:r>
        <w:rPr>
          <w:lang w:bidi="fa-IR"/>
        </w:rPr>
        <w:lastRenderedPageBreak/>
        <w:t>more importantly, it allows comparison of networks of different sizes. One now must define an appropriate method of calculating the distances.</w:t>
      </w:r>
    </w:p>
    <w:p w14:paraId="5D841BC1" w14:textId="77777777" w:rsidR="00E77904" w:rsidRDefault="00E77904" w:rsidP="00BA3DB6">
      <w:pPr>
        <w:rPr>
          <w:rFonts w:ascii="Times New Roman" w:hAnsi="Times New Roman"/>
        </w:rPr>
      </w:pPr>
      <w:r>
        <w:rPr>
          <w:lang w:bidi="fa-IR"/>
        </w:rPr>
        <w:t>As we know (</w:t>
      </w:r>
      <w:r w:rsidRPr="0050485A">
        <w:rPr>
          <w:color w:val="FF0000"/>
          <w:lang w:bidi="fa-IR"/>
        </w:rPr>
        <w:t>citation needed?</w:t>
      </w:r>
      <w:r>
        <w:rPr>
          <w:lang w:bidi="fa-IR"/>
        </w:rPr>
        <w:t xml:space="preserve">), the ranks of summary statistics characterize the overall shape of distributions thus is a highly discriminative metric in their comparison. Then, the values of these summary statistics provide information about the similarities among the distributions on top of their overall shapes. Hence, the signature vectors are akin to ranked lists. It has been shown that the </w:t>
      </w:r>
      <w:r w:rsidR="00BA3DB6">
        <w:rPr>
          <w:lang w:bidi="fa-IR"/>
        </w:rPr>
        <w:t>Canberra distance, defined in Equation S1</w:t>
      </w:r>
      <w:r>
        <w:rPr>
          <w:lang w:bidi="fa-IR"/>
        </w:rPr>
        <w:t xml:space="preserve">, is an appropriate measure of dissimilarity for ranked lists </w:t>
      </w:r>
      <w:r>
        <w:rPr>
          <w:lang w:bidi="fa-IR"/>
        </w:rPr>
        <w:fldChar w:fldCharType="begin"/>
      </w:r>
      <w:r>
        <w:rPr>
          <w:lang w:bidi="fa-IR"/>
        </w:rPr>
        <w:instrText xml:space="preserve"> ADDIN ZOTERO_ITEM CSL_CITATION {"citationID":"2JyAAYos","properties":{"formattedCitation":"(Jurman, Riccadonna, Visintainer, &amp; Furlanello, 2009)","plainCitation":"(Jurman, Riccadonna, Visintainer, &amp; Furlanello, 2009)","noteIndex":0},"citationItems":[{"id":1488,"uris":["http://zotero.org/users/5652293/items/H5I8IEGC"],"uri":["http://zotero.org/users/5652293/items/H5I8IEGC"],"itemData":{"id":1488,"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instrText>
      </w:r>
      <w:r>
        <w:rPr>
          <w:lang w:bidi="fa-IR"/>
        </w:rPr>
        <w:fldChar w:fldCharType="separate"/>
      </w:r>
      <w:r w:rsidRPr="0050485A">
        <w:rPr>
          <w:rFonts w:ascii="Times New Roman" w:hAnsi="Times New Roman" w:cs="Times New Roman"/>
        </w:rPr>
        <w:t>(Jurman, Riccadonna, Visintainer, &amp; Furlanello, 2009)</w:t>
      </w:r>
      <w:r>
        <w:rPr>
          <w:lang w:bidi="fa-IR"/>
        </w:rPr>
        <w:fldChar w:fldCharType="end"/>
      </w:r>
      <w:r>
        <w:rPr>
          <w:lang w:bidi="fa-IR"/>
        </w:rPr>
        <w:t xml:space="preserve"> as it is sensitive to small distances from zero and normalizes the pairwise distances of features by their absolute values. Moreover, </w:t>
      </w:r>
      <w:r w:rsidRPr="00034E99">
        <w:rPr>
          <w:rFonts w:ascii="Times New Roman" w:hAnsi="Times New Roman"/>
        </w:rPr>
        <w:t>Berlingerio</w:t>
      </w:r>
      <w:r>
        <w:rPr>
          <w:rFonts w:ascii="Times New Roman" w:hAnsi="Times New Roman"/>
        </w:rPr>
        <w:t xml:space="preserve"> and colleagues </w:t>
      </w:r>
      <w:r>
        <w:rPr>
          <w:lang w:bidi="fa-IR"/>
        </w:rPr>
        <w:fldChar w:fldCharType="begin"/>
      </w:r>
      <w:r>
        <w:rPr>
          <w:lang w:bidi="fa-IR"/>
        </w:rPr>
        <w:instrText xml:space="preserve"> ADDIN ZOTERO_ITEM CSL_CITATION {"citationID":"5BQVO3lx","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rFonts w:ascii="Times New Roman" w:hAnsi="Times New Roman"/>
        </w:rPr>
        <w:t xml:space="preserve"> report high discriminative power of Canberra distance in comparison of signature vectors, a good property of a dissimilarity for the task at hand.</w:t>
      </w:r>
    </w:p>
    <w:p w14:paraId="302999C0" w14:textId="77777777" w:rsidR="00E77904" w:rsidRDefault="00E77904" w:rsidP="00BA3DB6">
      <w:pPr>
        <w:rPr>
          <w:rFonts w:ascii="Times New Roman" w:hAnsi="Times New Roman"/>
        </w:rPr>
      </w:pPr>
      <w:r>
        <w:rPr>
          <w:rFonts w:ascii="Times New Roman" w:hAnsi="Times New Roman"/>
        </w:rPr>
        <w:t xml:space="preserve">EQ </w:t>
      </w:r>
      <w:r w:rsidR="00BA3DB6">
        <w:rPr>
          <w:rFonts w:ascii="Times New Roman" w:hAnsi="Times New Roman"/>
        </w:rPr>
        <w:t>S1</w:t>
      </w:r>
      <w:r>
        <w:rPr>
          <w:rFonts w:ascii="Times New Roman" w:hAnsi="Times New Roman"/>
        </w:rPr>
        <w:tab/>
      </w:r>
      <w:r>
        <w:rPr>
          <w:rFonts w:ascii="Times New Roman" w:hAnsi="Times New Roman"/>
        </w:rPr>
        <w:tab/>
      </w:r>
      <w:r>
        <w:rPr>
          <w:rFonts w:ascii="Times New Roman" w:hAnsi="Times New Roman"/>
        </w:rPr>
        <w:tab/>
        <w:t xml:space="preserve"> </w:t>
      </w:r>
      <m:oMath>
        <m:r>
          <w:rPr>
            <w:rFonts w:ascii="Cambria Math" w:hAnsi="Cambria Math"/>
          </w:rPr>
          <m:t>Ca</m:t>
        </m:r>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y</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m:rPr>
                <m:sty m:val="p"/>
              </m:rPr>
              <w:rPr>
                <w:rFonts w:ascii="Cambria Math" w:hAnsi="Cambria Math" w:hint="eastAsia"/>
              </w:rPr>
              <m:t>≠</m:t>
            </m:r>
            <m:r>
              <w:rPr>
                <w:rFonts w:ascii="Cambria Math" w:hAnsi="Cambria Math"/>
              </w:rPr>
              <m:t>0</m:t>
            </m:r>
          </m:sub>
          <m:sup>
            <m:r>
              <w:rPr>
                <w:rFonts w:ascii="Cambria Math" w:hAnsi="Cambria Math"/>
              </w:rPr>
              <m:t>n</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den>
            </m:f>
          </m:e>
        </m:nary>
      </m:oMath>
    </w:p>
    <w:p w14:paraId="46FC1E09" w14:textId="77777777" w:rsidR="00E77904" w:rsidRPr="0050485A" w:rsidRDefault="00E77904" w:rsidP="00E77904">
      <w:pPr>
        <w:rPr>
          <w:rFonts w:ascii="Times New Roman" w:hAnsi="Times New Roman"/>
        </w:rPr>
      </w:pPr>
      <w:r>
        <w:rPr>
          <w:rFonts w:ascii="Times New Roman" w:hAnsi="Times New Roman"/>
        </w:rPr>
        <w:t xml:space="preserve">In this study, we used this dissimilarity metric in the pairwise comparison of the signature vectors derived from NetSimile algorithm. However, NetSimile does not allow hypothesis testing to infer significance levels for the distances. </w:t>
      </w:r>
      <w:r w:rsidRPr="00034E99">
        <w:rPr>
          <w:rFonts w:ascii="Times New Roman" w:hAnsi="Times New Roman" w:cs="Times New Roman"/>
        </w:rPr>
        <w:t>Berlingerio</w:t>
      </w:r>
      <w:r>
        <w:rPr>
          <w:rFonts w:ascii="Times New Roman" w:hAnsi="Times New Roman" w:cs="Times New Roman"/>
        </w:rPr>
        <w:t xml:space="preserve"> et al. </w:t>
      </w:r>
      <w:r>
        <w:rPr>
          <w:lang w:bidi="fa-IR"/>
        </w:rPr>
        <w:fldChar w:fldCharType="begin"/>
      </w:r>
      <w:r>
        <w:rPr>
          <w:lang w:bidi="fa-IR"/>
        </w:rPr>
        <w:instrText xml:space="preserve"> ADDIN ZOTERO_ITEM CSL_CITATION {"citationID":"2nfz8FuD","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w:t>
      </w:r>
      <w:r>
        <w:rPr>
          <w:rFonts w:ascii="Times New Roman" w:hAnsi="Times New Roman"/>
        </w:rPr>
        <w:t xml:space="preserve">suggest hypothesis testing for independence of the distributions by pairwise comparison of the univariate distributions of the features and aggregating their p-values through averaging or choosing the maximum values. They report that neither Mann-Whitney nor </w:t>
      </w:r>
      <w:r w:rsidRPr="00801F35">
        <w:rPr>
          <w:rFonts w:ascii="Times New Roman" w:hAnsi="Times New Roman"/>
        </w:rPr>
        <w:t>Kolmogorov-Smirnov</w:t>
      </w:r>
      <w:r>
        <w:rPr>
          <w:rFonts w:ascii="Times New Roman" w:hAnsi="Times New Roman"/>
        </w:rPr>
        <w:t xml:space="preserve"> tests—which are nonparametric tests without any assumption for the distributions being compared—yield amply meaningful discrimination among the networks being compared. Their approach of hypothesis testing ignores the multivariate dependencies of the features. Hence, we use another method to test independence of distributions that is discussed below.</w:t>
      </w:r>
    </w:p>
    <w:p w14:paraId="51191D74" w14:textId="77777777" w:rsidR="00E77904" w:rsidRPr="00A04B4A" w:rsidRDefault="00E77904">
      <w:pPr>
        <w:pStyle w:val="Heading3"/>
        <w:rPr>
          <w:rFonts w:asciiTheme="minorHAnsi" w:eastAsiaTheme="minorEastAsia" w:hAnsiTheme="minorHAnsi" w:cstheme="minorBidi"/>
          <w:lang w:bidi="fa-IR"/>
        </w:rPr>
      </w:pPr>
      <w:r>
        <w:rPr>
          <w:lang w:bidi="fa-IR"/>
        </w:rPr>
        <w:lastRenderedPageBreak/>
        <w:t>Hypothesis testing for similarities of network distributions.</w:t>
      </w:r>
    </w:p>
    <w:p w14:paraId="4B8BD158" w14:textId="77777777" w:rsidR="00E77904" w:rsidRDefault="00E77904" w:rsidP="00BA3DB6">
      <w:pPr>
        <w:rPr>
          <w:lang w:bidi="fa-IR"/>
        </w:rPr>
      </w:pPr>
      <w:r>
        <w:rPr>
          <w:lang w:bidi="fa-IR"/>
        </w:rPr>
        <w:t xml:space="preserve">The significance tests used by </w:t>
      </w:r>
      <w:r w:rsidRPr="00034E99">
        <w:rPr>
          <w:rFonts w:ascii="Times New Roman" w:hAnsi="Times New Roman"/>
        </w:rPr>
        <w:t>Berlingerio</w:t>
      </w:r>
      <w:r>
        <w:rPr>
          <w:rFonts w:ascii="Times New Roman" w:hAnsi="Times New Roman"/>
        </w:rPr>
        <w:t xml:space="preserve"> and colleagues </w:t>
      </w:r>
      <w:r>
        <w:rPr>
          <w:lang w:bidi="fa-IR"/>
        </w:rPr>
        <w:fldChar w:fldCharType="begin"/>
      </w:r>
      <w:r>
        <w:rPr>
          <w:lang w:bidi="fa-IR"/>
        </w:rPr>
        <w:instrText xml:space="preserve"> ADDIN ZOTERO_ITEM CSL_CITATION {"citationID":"XlKYykiB","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posits multivariate independence among features and lacks what they call </w:t>
      </w:r>
      <w:r w:rsidR="008B073B">
        <w:rPr>
          <w:lang w:bidi="fa-IR"/>
        </w:rPr>
        <w:t>"</w:t>
      </w:r>
      <w:r>
        <w:rPr>
          <w:lang w:bidi="fa-IR"/>
        </w:rPr>
        <w:t>discrimination power</w:t>
      </w:r>
      <w:r w:rsidR="008B073B">
        <w:rPr>
          <w:lang w:bidi="fa-IR"/>
        </w:rPr>
        <w:t>"</w:t>
      </w:r>
      <w:r>
        <w:rPr>
          <w:lang w:bidi="fa-IR"/>
        </w:rPr>
        <w:t xml:space="preserve">. To tackle this issue, one needs use multivariate dependence tests. Since parametric dependence tests rely on assumption for the distributions being compared, we used HHG nonparametric permutation test of multivariate dependence </w:t>
      </w:r>
      <w:r>
        <w:rPr>
          <w:lang w:bidi="fa-IR"/>
        </w:rPr>
        <w:fldChar w:fldCharType="begin"/>
      </w:r>
      <w:r>
        <w:rPr>
          <w:lang w:bidi="fa-IR"/>
        </w:rPr>
        <w:instrText xml:space="preserve"> ADDIN ZOTERO_ITEM CSL_CITATION {"citationID":"p96AENjw","properties":{"formattedCitation":"(Heller, Heller, &amp; Gorfine, 2013)","plainCitation":"(Heller, Heller, &amp; Gorfine, 2013)","noteIndex":0},"citationItems":[{"id":1489,"uris":["http://zotero.org/users/5652293/items/LR9AULAE"],"uri":["http://zotero.org/users/5652293/items/LR9AULAE"],"itemData":{"id":1489,"type":"article-journal","container-title":"Biometrika","DOI":"10.1093/biomet/ass070","ISSN":"0006-3444, 1464-3510","issue":"2","journalAbbreviation":"Biometrika","language":"en","page":"503-510","source":"DOI.org (Crossref)","title":"A consistent multivariate test of association based on ranks of distances","volume":"100","author":[{"family":"Heller","given":"R."},{"family":"Heller","given":"Y."},{"family":"Gorfine","given":"M."}],"issued":{"date-parts":[["2013",6,1]]}}}],"schema":"https://github.com/citation-style-language/schema/raw/master/csl-citation.json"} </w:instrText>
      </w:r>
      <w:r>
        <w:rPr>
          <w:lang w:bidi="fa-IR"/>
        </w:rPr>
        <w:fldChar w:fldCharType="separate"/>
      </w:r>
      <w:r w:rsidRPr="0050485A">
        <w:rPr>
          <w:rFonts w:ascii="Times New Roman" w:hAnsi="Times New Roman" w:cs="Times New Roman"/>
        </w:rPr>
        <w:t>(Heller, Heller, &amp; Gorfine, 2013)</w:t>
      </w:r>
      <w:r>
        <w:rPr>
          <w:lang w:bidi="fa-IR"/>
        </w:rPr>
        <w:fldChar w:fldCharType="end"/>
      </w:r>
      <w:r>
        <w:rPr>
          <w:lang w:bidi="fa-IR"/>
        </w:rPr>
        <w:t xml:space="preserve"> implemented in `HHG` R package </w:t>
      </w:r>
      <w:r>
        <w:rPr>
          <w:lang w:bidi="fa-IR"/>
        </w:rPr>
        <w:fldChar w:fldCharType="begin"/>
      </w:r>
      <w:r>
        <w:rPr>
          <w:lang w:bidi="fa-IR"/>
        </w:rPr>
        <w:instrText xml:space="preserve"> ADDIN ZOTERO_ITEM CSL_CITATION {"citationID":"fVeZm45J","properties":{"formattedCitation":"(Brill, Heller, &amp; Heller, 2018)","plainCitation":"(Brill, Heller, &amp; Heller, 2018)","noteIndex":0},"citationItems":[{"id":1495,"uris":["http://zotero.org/users/5652293/items/5RVBXXK2"],"uri":["http://zotero.org/users/5652293/items/5RVBXXK2"],"itemData":{"id":1495,"type":"article-journal","abstract":"Nonparametric tests of independence and k-sample tests are ubiquitous in modern applications, but they are typically computationally expensive. We present a family of nonparametric tests that are computationally efﬁcient and powerful for detecting any type of dependence between a pair of univariate random variables. The computational complexity of the suggested tests is sub-quadratic in sample size, allowing calculation of test statistics for millions of observations. We survey both algorithms and the HHG package in which they are implemented, with usage examples showing the implementation of the proposed tests for both the independence case and the k-sample problem. The tests are compared to existing nonparametric tests via several simulation studies comparing both runtime and power. Special focus is given to the design of data structures used in implementation of the tests. These data structures can be useful for developers of nonparametric distribution-free tests.","container-title":"The R Journal","DOI":"10.32614/RJ-2018-008","ISSN":"2073-4859","issue":"1","journalAbbreviation":"The R Journal","language":"en","page":"424","source":"DOI.org (Crossref)","title":"Nonparametric Independence Tests and k-sample Tests for Large Sample Sizes Using Package HHG","volume":"10","author":[{"family":"Brill","given":"Barak"},{"family":"Heller","given":"Yair"},{"family":"Heller","given":"Ruth"}],"issued":{"date-parts":[["2018"]]}}}],"schema":"https://github.com/citation-style-language/schema/raw/master/csl-citation.json"} </w:instrText>
      </w:r>
      <w:r>
        <w:rPr>
          <w:lang w:bidi="fa-IR"/>
        </w:rPr>
        <w:fldChar w:fldCharType="separate"/>
      </w:r>
      <w:r w:rsidRPr="0050485A">
        <w:rPr>
          <w:rFonts w:ascii="Times New Roman" w:hAnsi="Times New Roman" w:cs="Times New Roman"/>
        </w:rPr>
        <w:t>(Brill, Heller, &amp; Heller, 2018)</w:t>
      </w:r>
      <w:r>
        <w:rPr>
          <w:lang w:bidi="fa-IR"/>
        </w:rPr>
        <w:fldChar w:fldCharType="end"/>
      </w:r>
      <w:r>
        <w:rPr>
          <w:lang w:bidi="fa-IR"/>
        </w:rPr>
        <w:t>. HHG is a consistent omnibus test for the null hypothesis that the joint distribution of two multivariate random variables X and Y is equal to the multiplication of the marginal distributions of those variables. Eq</w:t>
      </w:r>
      <w:r w:rsidR="00BA3DB6">
        <w:rPr>
          <w:lang w:bidi="fa-IR"/>
        </w:rPr>
        <w:t>uation</w:t>
      </w:r>
      <w:r>
        <w:rPr>
          <w:lang w:bidi="fa-IR"/>
        </w:rPr>
        <w:t xml:space="preserve"> </w:t>
      </w:r>
      <w:r w:rsidR="00BA3DB6">
        <w:rPr>
          <w:lang w:bidi="fa-IR"/>
        </w:rPr>
        <w:t>S2</w:t>
      </w:r>
      <w:r>
        <w:rPr>
          <w:lang w:bidi="fa-IR"/>
        </w:rPr>
        <w:t xml:space="preserve"> shows the null and alternative hypotheses:</w:t>
      </w:r>
    </w:p>
    <w:p w14:paraId="4DEAED84" w14:textId="77777777" w:rsidR="00E77904" w:rsidRPr="00A07146" w:rsidRDefault="00E77904" w:rsidP="00BA3DB6">
      <w:pPr>
        <w:rPr>
          <w:lang w:bidi="fa-IR"/>
        </w:rPr>
      </w:pPr>
      <w:r>
        <w:rPr>
          <w:lang w:bidi="fa-IR"/>
        </w:rPr>
        <w:t xml:space="preserve">EQ </w:t>
      </w:r>
      <w:r w:rsidR="00BA3DB6">
        <w:rPr>
          <w:lang w:bidi="fa-IR"/>
        </w:rPr>
        <w:t>S2</w:t>
      </w:r>
      <w:r>
        <w:rPr>
          <w:lang w:bidi="fa-IR"/>
        </w:rPr>
        <w:t xml:space="preserve"> </w:t>
      </w:r>
      <w:r>
        <w:rPr>
          <w:lang w:bidi="fa-IR"/>
        </w:rPr>
        <w:tab/>
      </w:r>
      <w:r>
        <w:rPr>
          <w:lang w:bidi="fa-IR"/>
        </w:rPr>
        <w:tab/>
      </w:r>
      <w:r>
        <w:rPr>
          <w:lang w:bidi="fa-IR"/>
        </w:rPr>
        <w:tab/>
      </w:r>
      <m:oMath>
        <m:d>
          <m:dPr>
            <m:begChr m:val="{"/>
            <m:endChr m:val=""/>
            <m:ctrlPr>
              <w:rPr>
                <w:rFonts w:ascii="Cambria Math" w:hAnsi="Cambria Math"/>
                <w:i/>
                <w:lang w:bidi="fa-IR"/>
              </w:rPr>
            </m:ctrlPr>
          </m:dPr>
          <m:e>
            <m:eqArr>
              <m:eqArrPr>
                <m:ctrlPr>
                  <w:rPr>
                    <w:rFonts w:ascii="Cambria Math" w:hAnsi="Cambria Math"/>
                    <w:i/>
                    <w:lang w:bidi="fa-IR"/>
                  </w:rPr>
                </m:ctrlPr>
              </m:eqArrP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r>
                  <w:rPr>
                    <w:rFonts w:ascii="Cambria Math" w:hAnsi="Cambria Math"/>
                  </w:rPr>
                  <m:t xml:space="preserve"> ∀x,y</m:t>
                </m:r>
              </m:e>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m:rPr>
                    <m:sty m:val="p"/>
                  </m:rP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e>
            </m:eqArr>
          </m:e>
        </m:d>
      </m:oMath>
      <w:r>
        <w:t xml:space="preserve"> </w:t>
      </w:r>
    </w:p>
    <w:p w14:paraId="48A6C4E8" w14:textId="77777777" w:rsidR="00E77904" w:rsidRDefault="00E77904" w:rsidP="00E77904">
      <w:r>
        <w:t xml:space="preserve">HHG has a reasonable computational complexity and uses norm distance matrices of the samples taken from X and Y separately. </w:t>
      </w:r>
      <w:r>
        <w:rPr>
          <w:lang w:bidi="fa-IR"/>
        </w:rPr>
        <w:t xml:space="preserve">The technical details of this method are beyond the scope of this paper. In short, HHG iteratively forms hyper spheres in the joint space of </w:t>
      </w:r>
      <m:oMath>
        <m:sSub>
          <m:sSubPr>
            <m:ctrlPr>
              <w:rPr>
                <w:rFonts w:ascii="Cambria Math" w:hAnsi="Cambria Math"/>
                <w:i/>
              </w:rPr>
            </m:ctrlPr>
          </m:sSubPr>
          <m:e>
            <m:r>
              <w:rPr>
                <w:rFonts w:ascii="Cambria Math" w:hAnsi="Cambria Math"/>
              </w:rPr>
              <m:t>F</m:t>
            </m:r>
          </m:e>
          <m:sub>
            <m:r>
              <w:rPr>
                <w:rFonts w:ascii="Cambria Math" w:hAnsi="Cambria Math"/>
              </w:rPr>
              <m:t>XY</m:t>
            </m:r>
          </m:sub>
        </m:sSub>
        <m:r>
          <w:rPr>
            <w:rFonts w:ascii="Cambria Math" w:hAnsi="Cambria Math"/>
          </w:rPr>
          <m:t>(x,y)</m:t>
        </m:r>
      </m:oMath>
      <w:r>
        <w:t xml:space="preserve"> and based on the implications of the null hypothesis, quantifies evidence against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by likelihood ratio or Pearson’s Chi-square</w:t>
      </w:r>
      <w:r w:rsidRPr="00E03B8B">
        <w:t xml:space="preserve"> </w:t>
      </w:r>
      <w:r>
        <w:t xml:space="preserve">tests statistics over the contingency tables. From these tests, one can drive permutation p-values </w:t>
      </w:r>
      <w:r>
        <w:rPr>
          <w:lang w:bidi="fa-IR"/>
        </w:rPr>
        <w:t xml:space="preserve">that can be interpreted as evidence against null hypothesis of the independence of the distributions. Hence, the lower the p-value, the more evidence favoring the dependence of the distributions being compared. Loosely speaking, one can treat the p-values derived from HHG methods as a form of distributional distance; the lower the value, the more </w:t>
      </w:r>
      <w:r w:rsidR="008B073B">
        <w:rPr>
          <w:lang w:bidi="fa-IR"/>
        </w:rPr>
        <w:t>"</w:t>
      </w:r>
      <w:r>
        <w:rPr>
          <w:lang w:bidi="fa-IR"/>
        </w:rPr>
        <w:t>similar</w:t>
      </w:r>
      <w:r w:rsidR="008B073B">
        <w:rPr>
          <w:lang w:bidi="fa-IR"/>
        </w:rPr>
        <w:t>"</w:t>
      </w:r>
      <w:r>
        <w:rPr>
          <w:lang w:bidi="fa-IR"/>
        </w:rPr>
        <w:t xml:space="preserve"> the distributions are to each other. This interpretation (</w:t>
      </w:r>
      <w:r w:rsidRPr="0050485A">
        <w:rPr>
          <w:color w:val="FF0000"/>
          <w:lang w:bidi="fa-IR"/>
        </w:rPr>
        <w:t>is it an interpretation, or some other term?</w:t>
      </w:r>
      <w:r>
        <w:rPr>
          <w:lang w:bidi="fa-IR"/>
        </w:rPr>
        <w:t>) is rather unorthodox (</w:t>
      </w:r>
      <w:r w:rsidRPr="0050485A">
        <w:rPr>
          <w:color w:val="FF0000"/>
          <w:lang w:bidi="fa-IR"/>
        </w:rPr>
        <w:t>?</w:t>
      </w:r>
      <w:r>
        <w:rPr>
          <w:lang w:bidi="fa-IR"/>
        </w:rPr>
        <w:t>) in hypothesis testing, yet it allows us to compare non-significant p-values as relative measures of resemblance.</w:t>
      </w:r>
    </w:p>
    <w:p w14:paraId="40DCDDF6" w14:textId="77777777" w:rsidR="00E77904" w:rsidRDefault="00E77904" w:rsidP="00E77904">
      <w:pPr>
        <w:rPr>
          <w:lang w:bidi="fa-IR"/>
        </w:rPr>
      </w:pPr>
      <w:r w:rsidRPr="009073CE">
        <w:lastRenderedPageBreak/>
        <w:t>Th</w:t>
      </w:r>
      <w:r>
        <w:t>e `</w:t>
      </w:r>
      <w:r w:rsidRPr="00884748">
        <w:rPr>
          <w:lang w:bidi="fa-IR"/>
        </w:rPr>
        <w:t>hhg.test</w:t>
      </w:r>
      <w:r>
        <w:rPr>
          <w:lang w:bidi="fa-IR"/>
        </w:rPr>
        <w:t>()` function in `HHG` package runs the test for a number of permutations on distance matrices of the samples in X and Y and outputs four different permutation p-values based on sums or maximum values of likelihood ratio or Chi-square test scores of al 2X2 contingency tables (</w:t>
      </w:r>
      <w:r w:rsidRPr="009073CE">
        <w:rPr>
          <w:color w:val="FF0000"/>
          <w:lang w:bidi="fa-IR"/>
        </w:rPr>
        <w:t>elaborate? Clarify?</w:t>
      </w:r>
      <w:r>
        <w:rPr>
          <w:lang w:bidi="fa-IR"/>
        </w:rPr>
        <w:t>). In this study, we let HHG run for 2000 permutations for each pairwise comparison and extracted permutation p-value for the maximum of likelihood ratio score statistics as it yielded higher discriminative power compared to other test statistics.</w:t>
      </w:r>
    </w:p>
    <w:p w14:paraId="743BEC7F" w14:textId="77777777" w:rsidR="00E77904" w:rsidRDefault="00E77904">
      <w:pPr>
        <w:rPr>
          <w:rFonts w:asciiTheme="majorHAnsi" w:eastAsiaTheme="majorEastAsia" w:hAnsiTheme="majorHAnsi" w:cstheme="majorBidi"/>
          <w:b/>
          <w:bCs/>
        </w:rPr>
      </w:pPr>
      <w:r>
        <w:br w:type="page"/>
      </w:r>
    </w:p>
    <w:p w14:paraId="39ECC4F0" w14:textId="77777777" w:rsidR="001B328B" w:rsidRDefault="001B328B" w:rsidP="00BE0CC8">
      <w:pPr>
        <w:pStyle w:val="Heading2"/>
      </w:pPr>
      <w:r>
        <w:lastRenderedPageBreak/>
        <w:t>Supplementary figures</w:t>
      </w:r>
    </w:p>
    <w:p w14:paraId="4B4C0E51" w14:textId="77777777" w:rsidR="00695453" w:rsidRDefault="00695453" w:rsidP="00695453">
      <w:pPr>
        <w:jc w:val="center"/>
      </w:pPr>
      <w:r>
        <w:rPr>
          <w:noProof/>
          <w:lang w:val="nl-BE" w:eastAsia="nl-BE"/>
        </w:rPr>
        <w:drawing>
          <wp:inline distT="0" distB="0" distL="0" distR="0" wp14:anchorId="61A0FC57" wp14:editId="77FD6FBE">
            <wp:extent cx="2906992" cy="6543304"/>
            <wp:effectExtent l="0" t="0" r="8255" b="0"/>
            <wp:docPr id="1" name="Picture 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10667" cy="6551575"/>
                    </a:xfrm>
                    <a:prstGeom prst="rect">
                      <a:avLst/>
                    </a:prstGeom>
                    <a:noFill/>
                    <a:ln>
                      <a:noFill/>
                    </a:ln>
                  </pic:spPr>
                </pic:pic>
              </a:graphicData>
            </a:graphic>
          </wp:inline>
        </w:drawing>
      </w:r>
    </w:p>
    <w:p w14:paraId="3FCE1F2E" w14:textId="77777777" w:rsidR="00695453" w:rsidRDefault="00695453" w:rsidP="00695453">
      <w:pPr>
        <w:ind w:firstLine="0"/>
      </w:pPr>
      <w:r>
        <w:rPr>
          <w:b/>
          <w:bCs/>
        </w:rPr>
        <w:t>Figure S1. From Rubinov et al., 2009. Dimension reduction of nonlinear neuronal dynamics</w:t>
      </w:r>
      <w:r>
        <w:t>. (A). Phase space attractor of a three-dimensional neural mass flow. This attractor is an illustration of the dynamics generated by the flow of a neural mass model (see Breakspear et al. [</w:t>
      </w:r>
      <w:hyperlink r:id="rId16"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e dynamical variables represent the mean membrane potential of pyramidal (</w:t>
      </w:r>
      <w:r>
        <w:rPr>
          <w:i/>
          <w:iCs/>
        </w:rPr>
        <w:t>V</w:t>
      </w:r>
      <w:r>
        <w:t>) and inhibitory (</w:t>
      </w:r>
      <w:r>
        <w:rPr>
          <w:i/>
          <w:iCs/>
        </w:rPr>
        <w:t>Z</w:t>
      </w:r>
      <w:r>
        <w:t xml:space="preserve">) neurons, and the average number of open potassium ion </w:t>
      </w:r>
      <w:r>
        <w:lastRenderedPageBreak/>
        <w:t>channels (</w:t>
      </w:r>
      <w:r>
        <w:rPr>
          <w:i/>
          <w:iCs/>
        </w:rPr>
        <w:t>W</w:t>
      </w:r>
      <w:r>
        <w:t>). (B). Poincaré first return map from the same attractor [</w:t>
      </w:r>
      <w:hyperlink r:id="rId17"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is map captures key features of the neural mass flow, by following each trajectory from one intersection (</w:t>
      </w:r>
      <w:r>
        <w:rPr>
          <w:i/>
          <w:iCs/>
        </w:rPr>
        <w:t>V</w:t>
      </w:r>
      <w:r>
        <w:t>) of the attractor to the next (</w:t>
      </w:r>
      <w:r>
        <w:rPr>
          <w:i/>
          <w:iCs/>
        </w:rPr>
        <w:t>P</w:t>
      </w:r>
      <w:r>
        <w:t>(</w:t>
      </w:r>
      <w:r>
        <w:rPr>
          <w:i/>
          <w:iCs/>
        </w:rPr>
        <w:t>V</w:t>
      </w:r>
      <w:r>
        <w:t xml:space="preserve">)). (C). The quadratic logistic map. This map has the same unimodal topology as the neural mass Poincaré return map. While the logistic map lacks the </w:t>
      </w:r>
      <w:r w:rsidR="008B073B">
        <w:t>"</w:t>
      </w:r>
      <w:r>
        <w:t>thickness</w:t>
      </w:r>
      <w:r w:rsidR="008B073B">
        <w:t>"</w:t>
      </w:r>
      <w:r>
        <w:t xml:space="preserve"> of the neural mass map, it is several orders of magnitude faster to compute, hence allowing the detailed quantitative analysis in the present paper.</w:t>
      </w:r>
    </w:p>
    <w:p w14:paraId="618EF4CF" w14:textId="77777777" w:rsidR="00695453" w:rsidRDefault="00695453" w:rsidP="00695453"/>
    <w:p w14:paraId="4452A5E1" w14:textId="77777777" w:rsidR="00695453" w:rsidRDefault="00695453" w:rsidP="00695453">
      <w:r>
        <w:br w:type="page"/>
      </w:r>
    </w:p>
    <w:p w14:paraId="31B28C2B" w14:textId="77777777" w:rsidR="00695453" w:rsidRDefault="00695453" w:rsidP="00695453">
      <w:pPr>
        <w:pStyle w:val="NoSpacing"/>
        <w:jc w:val="center"/>
      </w:pPr>
    </w:p>
    <w:p w14:paraId="29B828E3" w14:textId="77777777" w:rsidR="00695453" w:rsidRDefault="00695453" w:rsidP="00695453">
      <w:pPr>
        <w:pStyle w:val="NoSpacing"/>
        <w:jc w:val="center"/>
      </w:pPr>
    </w:p>
    <w:p w14:paraId="19054916" w14:textId="77777777" w:rsidR="00695453" w:rsidRPr="001A0D68" w:rsidRDefault="00695453" w:rsidP="00695453">
      <w:pPr>
        <w:spacing w:before="240"/>
        <w:ind w:firstLine="0"/>
        <w:contextualSpacing/>
        <w:rPr>
          <w:rFonts w:cs="Times New Roman"/>
        </w:rPr>
      </w:pPr>
      <w:r>
        <w:rPr>
          <w:rStyle w:val="Emphasis"/>
        </w:rPr>
        <w:t>Figure S2</w:t>
      </w:r>
      <w:r>
        <w:t xml:space="preserve">. </w:t>
      </w:r>
      <w:r w:rsidRPr="00F162D6">
        <w:t>Feigenbaum</w:t>
      </w:r>
      <w:r>
        <w:t xml:space="preserve"> diagram of t</w:t>
      </w:r>
      <w:r>
        <w:rPr>
          <w:lang w:bidi="fa-IR"/>
        </w:rPr>
        <w:t>he values of the 200 draws of logistic maps (after a burn-in period of 4000 iterations)</w:t>
      </w:r>
    </w:p>
    <w:p w14:paraId="7AD18271" w14:textId="77777777" w:rsidR="0021387D" w:rsidRDefault="0021387D">
      <w:pPr>
        <w:pStyle w:val="TableFigure"/>
      </w:pPr>
    </w:p>
    <w:sectPr w:rsidR="0021387D" w:rsidSect="00BE0CC8">
      <w:headerReference w:type="default" r:id="rId18"/>
      <w:headerReference w:type="first" r:id="rId19"/>
      <w:footnotePr>
        <w:pos w:val="beneathText"/>
      </w:footnotePr>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ees van Leeuwen" w:date="2020-01-04T16:34:00Z" w:initials="CvL">
    <w:p w14:paraId="6D5E7960" w14:textId="77777777" w:rsidR="00950D4A" w:rsidRDefault="00950D4A">
      <w:pPr>
        <w:pStyle w:val="CommentText"/>
      </w:pPr>
      <w:r>
        <w:rPr>
          <w:rStyle w:val="CommentReference"/>
        </w:rPr>
        <w:annotationRef/>
      </w:r>
      <w:r>
        <w:t>Running Head is too long. 3 words max.</w:t>
      </w:r>
    </w:p>
  </w:comment>
  <w:comment w:id="22" w:author="Cees van Leeuwen" w:date="2020-01-04T14:39:00Z" w:initials="CvL">
    <w:p w14:paraId="5C635A06" w14:textId="77777777" w:rsidR="00950D4A" w:rsidRPr="004B0FA0" w:rsidRDefault="00950D4A">
      <w:pPr>
        <w:pStyle w:val="CommentText"/>
      </w:pPr>
      <w:r>
        <w:rPr>
          <w:rStyle w:val="CommentReference"/>
        </w:rPr>
        <w:annotationRef/>
      </w:r>
      <w:r>
        <w:t xml:space="preserve">If you wish, you can cite Hebb; </w:t>
      </w:r>
      <w:r>
        <w:rPr>
          <w:rStyle w:val="HTMLCite"/>
        </w:rPr>
        <w:t xml:space="preserve">Hebb, D.O. (1949). The Organization of Behavior. New York: Wiley &amp; Sons. </w:t>
      </w:r>
      <w:r>
        <w:rPr>
          <w:rStyle w:val="HTMLCite"/>
          <w:i w:val="0"/>
        </w:rPr>
        <w:t>But be aware that this is not an exact quote from the book.</w:t>
      </w:r>
    </w:p>
  </w:comment>
  <w:comment w:id="42" w:author="Cees van Leeuwen" w:date="2020-01-04T14:37:00Z" w:initials="CvL">
    <w:p w14:paraId="6A8185A6" w14:textId="77777777" w:rsidR="00950D4A" w:rsidRDefault="00950D4A" w:rsidP="00BC2527">
      <w:pPr>
        <w:pStyle w:val="CommentText"/>
      </w:pPr>
      <w:r>
        <w:rPr>
          <w:rStyle w:val="CommentReference"/>
        </w:rPr>
        <w:annotationRef/>
      </w:r>
      <w:r>
        <w:rPr>
          <w:rStyle w:val="mixed-citation"/>
        </w:rPr>
        <w:t xml:space="preserve">Bi G, Poo M. 2001. </w:t>
      </w:r>
      <w:r>
        <w:rPr>
          <w:rStyle w:val="ref-title"/>
        </w:rPr>
        <w:t>Synaptic modification by correlated activity: Hebb's postulate revisited</w:t>
      </w:r>
      <w:r>
        <w:rPr>
          <w:rStyle w:val="mixed-citation"/>
        </w:rPr>
        <w:t xml:space="preserve">. </w:t>
      </w:r>
      <w:r>
        <w:rPr>
          <w:rStyle w:val="ref-journal"/>
        </w:rPr>
        <w:t>Annu. Rev. Neurosci.</w:t>
      </w:r>
      <w:r>
        <w:rPr>
          <w:rStyle w:val="mixed-citation"/>
        </w:rPr>
        <w:t xml:space="preserve"> </w:t>
      </w:r>
      <w:r>
        <w:rPr>
          <w:rStyle w:val="ref-vol"/>
        </w:rPr>
        <w:t>24</w:t>
      </w:r>
      <w:r>
        <w:rPr>
          <w:rStyle w:val="mixed-citation"/>
        </w:rPr>
        <w:t>, 139–166. (10.1146/annurev.neuro.24.1.139)</w:t>
      </w:r>
    </w:p>
  </w:comment>
  <w:comment w:id="80" w:author="MohammadHossein Manuel Haqiqatkhah" w:date="2019-12-31T17:00:00Z" w:initials="MMH">
    <w:p w14:paraId="05F1199C" w14:textId="77777777" w:rsidR="00950D4A" w:rsidRDefault="00950D4A" w:rsidP="00151023">
      <w:pPr>
        <w:pStyle w:val="CommentText"/>
      </w:pPr>
      <w:r>
        <w:rPr>
          <w:rStyle w:val="CommentReference"/>
        </w:rPr>
        <w:annotationRef/>
      </w:r>
      <w:r>
        <w:t>I changed chaos/chaotic to turbulence/turbulent, for better abbreviations.</w:t>
      </w:r>
    </w:p>
  </w:comment>
  <w:comment w:id="81" w:author="Cees van Leeuwen" w:date="2020-01-04T14:59:00Z" w:initials="CvL">
    <w:p w14:paraId="0D702328" w14:textId="77777777" w:rsidR="00950D4A" w:rsidRDefault="00950D4A" w:rsidP="00151023">
      <w:pPr>
        <w:pStyle w:val="CommentText"/>
      </w:pPr>
      <w:r>
        <w:rPr>
          <w:rStyle w:val="CommentReference"/>
        </w:rPr>
        <w:annotationRef/>
      </w:r>
      <w:r>
        <w:t>OK</w:t>
      </w:r>
    </w:p>
  </w:comment>
  <w:comment w:id="89" w:author="MohammadHossein Manuel Haqiqatkhah" w:date="2019-12-31T17:00:00Z" w:initials="MMH">
    <w:p w14:paraId="220172D3" w14:textId="77777777" w:rsidR="00950D4A" w:rsidRDefault="00950D4A" w:rsidP="00CF7C89">
      <w:pPr>
        <w:pStyle w:val="CommentText"/>
      </w:pPr>
      <w:r>
        <w:rPr>
          <w:rStyle w:val="CommentReference"/>
        </w:rPr>
        <w:annotationRef/>
      </w:r>
      <w:r>
        <w:t>I changed chaos/chaotic to turbulence/turbulent, for better abbreviations.</w:t>
      </w:r>
    </w:p>
  </w:comment>
  <w:comment w:id="90" w:author="Cees van Leeuwen" w:date="2020-01-04T14:59:00Z" w:initials="CvL">
    <w:p w14:paraId="2C9ED275" w14:textId="77777777" w:rsidR="00950D4A" w:rsidRDefault="00950D4A">
      <w:pPr>
        <w:pStyle w:val="CommentText"/>
      </w:pPr>
      <w:r>
        <w:rPr>
          <w:rStyle w:val="CommentReference"/>
        </w:rPr>
        <w:annotationRef/>
      </w:r>
      <w:r>
        <w:t>OK</w:t>
      </w:r>
    </w:p>
  </w:comment>
  <w:comment w:id="92" w:author="Cees van Leeuwen" w:date="2020-01-04T15:04:00Z" w:initials="CvL">
    <w:p w14:paraId="63FCA91F" w14:textId="77777777" w:rsidR="00950D4A" w:rsidRDefault="00950D4A">
      <w:pPr>
        <w:pStyle w:val="CommentText"/>
      </w:pPr>
      <w:r>
        <w:rPr>
          <w:rStyle w:val="CommentReference"/>
        </w:rPr>
        <w:annotationRef/>
      </w:r>
      <w:r>
        <w:t>Not stochastic; the LM and CLM are completely deterministic</w:t>
      </w:r>
    </w:p>
  </w:comment>
  <w:comment w:id="102" w:author="Cees van Leeuwen" w:date="2019-07-23T16:34:00Z" w:initials="CvL">
    <w:p w14:paraId="6EF0E333" w14:textId="77777777" w:rsidR="00950D4A" w:rsidRPr="004F3890" w:rsidRDefault="00950D4A" w:rsidP="00057054">
      <w:pPr>
        <w:autoSpaceDE w:val="0"/>
        <w:autoSpaceDN w:val="0"/>
        <w:adjustRightInd w:val="0"/>
        <w:ind w:left="284" w:hanging="284"/>
        <w:rPr>
          <w:rFonts w:ascii="Calibri" w:hAnsi="Calibri"/>
        </w:rPr>
      </w:pPr>
      <w:r>
        <w:rPr>
          <w:rStyle w:val="CommentReference"/>
        </w:rPr>
        <w:annotationRef/>
      </w:r>
      <w:r w:rsidRPr="0040476F">
        <w:rPr>
          <w:rFonts w:ascii="Calibri" w:hAnsi="Calibri"/>
        </w:rPr>
        <w:t xml:space="preserve">Kaneko, K. (1992). Overview of coupled map lattices. </w:t>
      </w:r>
      <w:r w:rsidRPr="004F3890">
        <w:rPr>
          <w:rFonts w:ascii="Calibri" w:hAnsi="Calibri"/>
        </w:rPr>
        <w:t>Chaos, 2, 279–282.</w:t>
      </w:r>
    </w:p>
    <w:p w14:paraId="2A490CAC" w14:textId="77777777" w:rsidR="00950D4A" w:rsidRPr="004F3890" w:rsidRDefault="00950D4A" w:rsidP="00057054">
      <w:pPr>
        <w:pStyle w:val="CommentText"/>
      </w:pPr>
    </w:p>
  </w:comment>
  <w:comment w:id="105" w:author="Cees van Leeuwen" w:date="2020-01-04T16:26:00Z" w:initials="CvL">
    <w:p w14:paraId="4F77E0C0" w14:textId="77777777" w:rsidR="00950D4A" w:rsidRDefault="00950D4A">
      <w:pPr>
        <w:pStyle w:val="CommentText"/>
      </w:pPr>
      <w:r>
        <w:rPr>
          <w:rStyle w:val="CommentReference"/>
        </w:rPr>
        <w:annotationRef/>
      </w:r>
      <w:r>
        <w:t>Describe all items in the equation, including X an t, analogously to the above. Do so in the text below.</w:t>
      </w:r>
    </w:p>
  </w:comment>
  <w:comment w:id="121" w:author="MohammadHossein Manuel Haqiqatkhah" w:date="2020-01-04T01:40:00Z" w:initials="MMH">
    <w:p w14:paraId="44F5FD6B" w14:textId="77777777" w:rsidR="00950D4A" w:rsidRDefault="00950D4A" w:rsidP="007624EB">
      <w:pPr>
        <w:pStyle w:val="CommentText"/>
      </w:pPr>
      <w:r>
        <w:rPr>
          <w:rStyle w:val="CommentReference"/>
        </w:rPr>
        <w:annotationRef/>
      </w:r>
      <w:r>
        <w:t>What does it mean?</w:t>
      </w:r>
    </w:p>
  </w:comment>
  <w:comment w:id="122" w:author="Cees van Leeuwen" w:date="2020-01-04T15:10:00Z" w:initials="CvL">
    <w:p w14:paraId="2C07B948" w14:textId="77777777" w:rsidR="00950D4A" w:rsidRDefault="00950D4A">
      <w:pPr>
        <w:pStyle w:val="CommentText"/>
      </w:pPr>
      <w:r>
        <w:rPr>
          <w:rStyle w:val="CommentReference"/>
        </w:rPr>
        <w:annotationRef/>
      </w:r>
      <w:r>
        <w:t>In order to identify the most dissimilar unconnected node, you need to check the activation values of ALL the unconnected nodes. Hence the search is global; in encompasses the entire network</w:t>
      </w:r>
    </w:p>
  </w:comment>
  <w:comment w:id="128" w:author="MohammadHossein Manuel Haqiqatkhah" w:date="2020-01-04T01:41:00Z" w:initials="MMH">
    <w:p w14:paraId="3F5BB69B" w14:textId="77777777" w:rsidR="00950D4A" w:rsidRDefault="00950D4A">
      <w:pPr>
        <w:pStyle w:val="CommentText"/>
      </w:pPr>
      <w:r>
        <w:rPr>
          <w:rStyle w:val="CommentReference"/>
        </w:rPr>
        <w:annotationRef/>
      </w:r>
      <w:r>
        <w:t>Which of Sporn's works?</w:t>
      </w:r>
    </w:p>
  </w:comment>
  <w:comment w:id="129" w:author="Cees van Leeuwen" w:date="2020-01-04T15:14:00Z" w:initials="CvL">
    <w:p w14:paraId="3C791BAB" w14:textId="77777777" w:rsidR="00950D4A" w:rsidRDefault="00950D4A">
      <w:pPr>
        <w:pStyle w:val="CommentText"/>
      </w:pPr>
      <w:r>
        <w:rPr>
          <w:rStyle w:val="CommentReference"/>
        </w:rPr>
        <w:annotationRef/>
      </w:r>
      <w:r w:rsidRPr="005663FB">
        <w:t>https://www.ncbi.nlm.nih.gov/pubmed/15319512</w:t>
      </w:r>
    </w:p>
  </w:comment>
  <w:comment w:id="132" w:author="MohammadHossein Manuel Haqiqatkhah" w:date="2020-01-04T01:41:00Z" w:initials="MMH">
    <w:p w14:paraId="0D275447" w14:textId="77777777" w:rsidR="00950D4A" w:rsidRDefault="00950D4A">
      <w:pPr>
        <w:pStyle w:val="CommentText"/>
      </w:pPr>
      <w:r>
        <w:rPr>
          <w:rStyle w:val="CommentReference"/>
        </w:rPr>
        <w:annotationRef/>
      </w:r>
      <w:r>
        <w:t>What shall I put?</w:t>
      </w:r>
    </w:p>
  </w:comment>
  <w:comment w:id="133" w:author="Cees van Leeuwen" w:date="2020-01-04T15:17:00Z" w:initials="CvL">
    <w:p w14:paraId="38D8E383" w14:textId="77777777" w:rsidR="00950D4A" w:rsidRDefault="00950D4A">
      <w:pPr>
        <w:pStyle w:val="CommentText"/>
      </w:pPr>
      <w:r>
        <w:rPr>
          <w:rStyle w:val="CommentReference"/>
        </w:rPr>
        <w:annotationRef/>
      </w:r>
      <w:r>
        <w:rPr>
          <w:rFonts w:ascii="Arial" w:hAnsi="Arial" w:cs="Arial"/>
          <w:szCs w:val="22"/>
        </w:rPr>
        <w:t xml:space="preserve">Meunier, D., Lambiotte, R., &amp; Bullmore, E. T. (2010). Modular  and hierarchically modular organization of brain networks. </w:t>
      </w:r>
      <w:r>
        <w:rPr>
          <w:szCs w:val="22"/>
        </w:rPr>
        <w:t>Frontiers in Neuroscience</w:t>
      </w:r>
      <w:r>
        <w:rPr>
          <w:rFonts w:ascii="Arial" w:hAnsi="Arial" w:cs="Arial"/>
          <w:szCs w:val="22"/>
        </w:rPr>
        <w:t>,</w:t>
      </w:r>
      <w:r>
        <w:rPr>
          <w:szCs w:val="22"/>
        </w:rPr>
        <w:t>4</w:t>
      </w:r>
      <w:r>
        <w:rPr>
          <w:rFonts w:ascii="Arial" w:hAnsi="Arial" w:cs="Arial"/>
          <w:szCs w:val="22"/>
        </w:rPr>
        <w:t>, 200.</w:t>
      </w:r>
    </w:p>
  </w:comment>
  <w:comment w:id="143" w:author="MohammadHossein Manuel Haqiqatkhah" w:date="2020-01-04T01:43:00Z" w:initials="MMH">
    <w:p w14:paraId="739CE982" w14:textId="77777777" w:rsidR="00950D4A" w:rsidRDefault="00950D4A">
      <w:pPr>
        <w:pStyle w:val="CommentText"/>
      </w:pPr>
      <w:r>
        <w:rPr>
          <w:rStyle w:val="CommentReference"/>
        </w:rPr>
        <w:annotationRef/>
      </w:r>
      <w:r>
        <w:t>Have we mentioned enough of them?</w:t>
      </w:r>
    </w:p>
  </w:comment>
  <w:comment w:id="228" w:author="Cees van Leeuwen" w:date="2020-01-04T15:59:00Z" w:initials="CvL">
    <w:p w14:paraId="65B72705" w14:textId="77777777" w:rsidR="00950D4A" w:rsidRDefault="00950D4A">
      <w:pPr>
        <w:pStyle w:val="CommentText"/>
      </w:pPr>
      <w:r>
        <w:rPr>
          <w:rStyle w:val="CommentReference"/>
        </w:rPr>
        <w:annotationRef/>
      </w:r>
      <w:r>
        <w:t>Not needed.</w:t>
      </w:r>
    </w:p>
  </w:comment>
  <w:comment w:id="229" w:author="Cees van Leeuwen" w:date="2020-01-04T15:59:00Z" w:initials="CvL">
    <w:p w14:paraId="3E60E254" w14:textId="77777777" w:rsidR="00950D4A" w:rsidRDefault="00950D4A">
      <w:pPr>
        <w:pStyle w:val="CommentText"/>
      </w:pPr>
      <w:r>
        <w:rPr>
          <w:rStyle w:val="CommentReference"/>
        </w:rPr>
        <w:annotationRef/>
      </w:r>
      <w:r>
        <w:t>Yes please!</w:t>
      </w:r>
    </w:p>
  </w:comment>
  <w:comment w:id="257" w:author="Cees van Leeuwen" w:date="2020-01-04T18:06:00Z" w:initials="CvL">
    <w:p w14:paraId="25D77F7E" w14:textId="77777777" w:rsidR="00950D4A" w:rsidRDefault="00950D4A">
      <w:pPr>
        <w:pStyle w:val="CommentText"/>
      </w:pPr>
      <w:r>
        <w:rPr>
          <w:rStyle w:val="CommentReference"/>
        </w:rPr>
        <w:annotationRef/>
      </w:r>
      <w:r>
        <w:t>Later on, you use M. Be consistent</w:t>
      </w:r>
    </w:p>
  </w:comment>
  <w:comment w:id="266" w:author="MohammadHossein Manuel Haqiqatkhah" w:date="2020-01-04T02:18:00Z" w:initials="MMH">
    <w:p w14:paraId="5742C97B" w14:textId="77777777" w:rsidR="00950D4A" w:rsidRDefault="00950D4A">
      <w:pPr>
        <w:pStyle w:val="CommentText"/>
      </w:pPr>
      <w:r>
        <w:rPr>
          <w:rStyle w:val="CommentReference"/>
        </w:rPr>
        <w:annotationRef/>
      </w:r>
      <w:r>
        <w:t>This seems to be repeated at least once more (under "setting the parameters …"). Which one should be removed?</w:t>
      </w:r>
    </w:p>
  </w:comment>
  <w:comment w:id="267" w:author="Cees van Leeuwen" w:date="2020-01-04T16:01:00Z" w:initials="CvL">
    <w:p w14:paraId="3838632D" w14:textId="77777777" w:rsidR="00950D4A" w:rsidRDefault="00950D4A">
      <w:pPr>
        <w:pStyle w:val="CommentText"/>
      </w:pPr>
      <w:r>
        <w:rPr>
          <w:rStyle w:val="CommentReference"/>
        </w:rPr>
        <w:annotationRef/>
      </w:r>
      <w:r>
        <w:t>Keep this one.</w:t>
      </w:r>
    </w:p>
  </w:comment>
  <w:comment w:id="312" w:author="Cees van Leeuwen" w:date="2019-12-22T01:02:00Z" w:initials="CvL">
    <w:p w14:paraId="664199F9" w14:textId="77777777" w:rsidR="00950D4A" w:rsidRDefault="00950D4A">
      <w:pPr>
        <w:pStyle w:val="CommentText"/>
      </w:pPr>
      <w:r>
        <w:rPr>
          <w:rStyle w:val="CommentReference"/>
        </w:rPr>
        <w:annotationRef/>
      </w:r>
      <w:r>
        <w:t>Don’t do this</w:t>
      </w:r>
    </w:p>
  </w:comment>
  <w:comment w:id="316" w:author="Cees van Leeuwen" w:date="2019-12-22T01:03:00Z" w:initials="CvL">
    <w:p w14:paraId="7DBCE37C" w14:textId="77777777" w:rsidR="00950D4A" w:rsidRDefault="00950D4A" w:rsidP="009472F4">
      <w:pPr>
        <w:pStyle w:val="CommentText"/>
      </w:pPr>
      <w:r>
        <w:rPr>
          <w:rStyle w:val="CommentReference"/>
        </w:rPr>
        <w:annotationRef/>
      </w:r>
      <w:r>
        <w:t>This needs to have a place somewhere here.</w:t>
      </w:r>
    </w:p>
  </w:comment>
  <w:comment w:id="321" w:author="Cees van Leeuwen" w:date="2019-12-22T01:03:00Z" w:initials="CvL">
    <w:p w14:paraId="526FF9D1" w14:textId="77777777" w:rsidR="00950D4A" w:rsidRDefault="00950D4A">
      <w:pPr>
        <w:pStyle w:val="CommentText"/>
      </w:pPr>
      <w:r>
        <w:rPr>
          <w:rStyle w:val="CommentReference"/>
        </w:rPr>
        <w:annotationRef/>
      </w:r>
      <w:r>
        <w:t>This needs to have a place somewhere here.</w:t>
      </w:r>
    </w:p>
  </w:comment>
  <w:comment w:id="322" w:author="MohammadHossein Manuel Haqiqatkhah" w:date="2019-12-26T02:27:00Z" w:initials="MMH">
    <w:p w14:paraId="2CCFA4D0" w14:textId="77777777" w:rsidR="00950D4A" w:rsidRDefault="00950D4A">
      <w:pPr>
        <w:pStyle w:val="CommentText"/>
      </w:pPr>
      <w:r>
        <w:rPr>
          <w:rStyle w:val="CommentReference"/>
        </w:rPr>
        <w:annotationRef/>
      </w:r>
      <w:r>
        <w:t xml:space="preserve">Not sure how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914"/>
          </mc:Choice>
          <mc:Fallback>
            <w:t>🤔</w:t>
          </mc:Fallback>
        </mc:AlternateContent>
      </w:r>
    </w:p>
  </w:comment>
  <w:comment w:id="374" w:author="Cees van Leeuwen" w:date="2020-01-04T17:47:00Z" w:initials="CvL">
    <w:p w14:paraId="34F289E4" w14:textId="77777777" w:rsidR="00950D4A" w:rsidRDefault="00950D4A">
      <w:pPr>
        <w:pStyle w:val="CommentText"/>
      </w:pPr>
      <w:r>
        <w:rPr>
          <w:rStyle w:val="CommentReference"/>
        </w:rPr>
        <w:annotationRef/>
      </w:r>
      <w:r>
        <w:t>Formalize this by using x elt of X as your notation</w:t>
      </w:r>
    </w:p>
  </w:comment>
  <w:comment w:id="372" w:author="Cees van Leeuwen" w:date="2020-01-04T17:19:00Z" w:initials="CvL">
    <w:p w14:paraId="57A0D0DC" w14:textId="77777777" w:rsidR="00950D4A" w:rsidRDefault="00950D4A">
      <w:pPr>
        <w:pStyle w:val="CommentText"/>
      </w:pPr>
      <w:r>
        <w:rPr>
          <w:rStyle w:val="CommentReference"/>
        </w:rPr>
        <w:annotationRef/>
      </w:r>
      <w:r>
        <w:t>Correct? Please adjust if the value was obtained differently</w:t>
      </w:r>
    </w:p>
  </w:comment>
  <w:comment w:id="397" w:author="MohammadHossein Manuel Haqiqatkhah" w:date="2020-01-04T02:40:00Z" w:initials="MMH">
    <w:p w14:paraId="4F796A61" w14:textId="77777777" w:rsidR="00950D4A" w:rsidRDefault="00950D4A" w:rsidP="0040399E">
      <w:pPr>
        <w:pStyle w:val="CommentText"/>
      </w:pPr>
      <w:r>
        <w:rPr>
          <w:rStyle w:val="CommentReference"/>
        </w:rPr>
        <w:annotationRef/>
      </w:r>
      <w:r>
        <w:t>Should it appear here?</w:t>
      </w:r>
    </w:p>
  </w:comment>
  <w:comment w:id="398" w:author="Cees van Leeuwen" w:date="2020-01-04T16:54:00Z" w:initials="CvL">
    <w:p w14:paraId="7FF2D8A3" w14:textId="77777777" w:rsidR="00950D4A" w:rsidRDefault="00950D4A" w:rsidP="0040399E">
      <w:pPr>
        <w:pStyle w:val="CommentText"/>
      </w:pPr>
      <w:r>
        <w:rPr>
          <w:rStyle w:val="CommentReference"/>
        </w:rPr>
        <w:annotationRef/>
      </w:r>
      <w:r>
        <w:t>Delete it. It is irrelevant, because what you say applies only to isolated nodes. The perturbations from the neighbors can both stabilize and destabilize the activity. Moreover, it is not stochastic.</w:t>
      </w:r>
    </w:p>
  </w:comment>
  <w:comment w:id="421" w:author="MohammadHossein Manuel Haqiqatkhah" w:date="2020-01-04T02:12:00Z" w:initials="MMH">
    <w:p w14:paraId="226DD768" w14:textId="77777777" w:rsidR="00950D4A" w:rsidRDefault="00950D4A">
      <w:pPr>
        <w:pStyle w:val="CommentText"/>
      </w:pPr>
      <w:r>
        <w:rPr>
          <w:rStyle w:val="CommentReference"/>
        </w:rPr>
        <w:annotationRef/>
      </w:r>
      <w:r>
        <w:t>I do not know what else to call it.</w:t>
      </w:r>
    </w:p>
  </w:comment>
  <w:comment w:id="419" w:author="Cees van Leeuwen" w:date="2020-01-04T16:46:00Z" w:initials="CvL">
    <w:p w14:paraId="6AED83B9" w14:textId="77777777" w:rsidR="00950D4A" w:rsidRDefault="00950D4A">
      <w:pPr>
        <w:pStyle w:val="CommentText"/>
      </w:pPr>
      <w:r>
        <w:rPr>
          <w:rStyle w:val="CommentReference"/>
        </w:rPr>
        <w:annotationRef/>
      </w:r>
      <w:r>
        <w:t>I do not understand this. It may be sufficient to say that each model received a random initialization. OR do you have corresponding structures matched between families? Then say so!</w:t>
      </w:r>
    </w:p>
  </w:comment>
  <w:comment w:id="422" w:author="MohammadHossein Manuel Haqiqatkhah" w:date="2019-12-26T02:37:00Z" w:initials="MMH">
    <w:p w14:paraId="34E35355" w14:textId="77777777" w:rsidR="00950D4A" w:rsidRDefault="00950D4A">
      <w:pPr>
        <w:pStyle w:val="CommentText"/>
      </w:pPr>
      <w:r>
        <w:rPr>
          <w:rStyle w:val="CommentReference"/>
        </w:rPr>
        <w:annotationRef/>
      </w:r>
      <w:r>
        <w:t>Shouldn’t we explain a bit, as I formerly did?</w:t>
      </w:r>
    </w:p>
    <w:p w14:paraId="1000B8ED" w14:textId="77777777" w:rsidR="00950D4A" w:rsidRDefault="00950D4A">
      <w:pPr>
        <w:pStyle w:val="CommentText"/>
      </w:pPr>
      <w:r>
        <w:rPr>
          <w:lang w:bidi="fa-IR"/>
        </w:rPr>
        <w:t>At each rewiring attempt, the connections of a random node is optimized locally as such the node is disconnected from its most dissimilar neighbor and is connected to the most similar nodes to which it was not connected. The dissimilarity of two neurons at a given time is defined as the absolute value of the difference in the value of their activity. To do so …</w:t>
      </w:r>
    </w:p>
  </w:comment>
  <w:comment w:id="423" w:author="Cees van Leeuwen" w:date="2020-01-04T17:52:00Z" w:initials="CvL">
    <w:p w14:paraId="06C315CC" w14:textId="77777777" w:rsidR="00950D4A" w:rsidRDefault="00950D4A">
      <w:pPr>
        <w:pStyle w:val="CommentText"/>
      </w:pPr>
      <w:r>
        <w:rPr>
          <w:rStyle w:val="CommentReference"/>
        </w:rPr>
        <w:annotationRef/>
      </w:r>
      <w:r>
        <w:t>This is METHOD. If you want any such informal description, put it in the introduction, where it may be useful to describe what adaptive rewiring does.</w:t>
      </w:r>
    </w:p>
  </w:comment>
  <w:comment w:id="444" w:author="MohammadHossein Manuel Haqiqatkhah" w:date="2020-01-04T02:40:00Z" w:initials="MMH">
    <w:p w14:paraId="0527E158" w14:textId="77777777" w:rsidR="00950D4A" w:rsidRDefault="00950D4A">
      <w:pPr>
        <w:pStyle w:val="CommentText"/>
      </w:pPr>
      <w:r>
        <w:rPr>
          <w:rStyle w:val="CommentReference"/>
        </w:rPr>
        <w:annotationRef/>
      </w:r>
      <w:r>
        <w:t>Should it appear here?</w:t>
      </w:r>
    </w:p>
  </w:comment>
  <w:comment w:id="445" w:author="Cees van Leeuwen" w:date="2020-01-04T16:54:00Z" w:initials="CvL">
    <w:p w14:paraId="65FCA337" w14:textId="77777777" w:rsidR="00950D4A" w:rsidRDefault="00950D4A">
      <w:pPr>
        <w:pStyle w:val="CommentText"/>
      </w:pPr>
      <w:r>
        <w:rPr>
          <w:rStyle w:val="CommentReference"/>
        </w:rPr>
        <w:annotationRef/>
      </w:r>
      <w:r>
        <w:t>Delete it. It is irrelevant, because what you say applies only to isolated nodes. The perturbations from the neighbors can both stabilize and destabilize the activity. Moreover, it is not stochastic.</w:t>
      </w:r>
    </w:p>
  </w:comment>
  <w:comment w:id="488" w:author="MohammadHossein Manuel Haqiqatkhah" w:date="2019-12-31T18:15:00Z" w:initials="MMH">
    <w:p w14:paraId="280E624D" w14:textId="77777777" w:rsidR="00950D4A" w:rsidRDefault="00950D4A">
      <w:pPr>
        <w:pStyle w:val="CommentText"/>
      </w:pPr>
      <w:r>
        <w:rPr>
          <w:rStyle w:val="CommentReference"/>
        </w:rPr>
        <w:annotationRef/>
      </w:r>
      <w:r>
        <w:t>Is this the correct verb here?</w:t>
      </w:r>
    </w:p>
    <w:p w14:paraId="4ADDFE56" w14:textId="77777777" w:rsidR="00950D4A" w:rsidRDefault="00950D4A">
      <w:pPr>
        <w:pStyle w:val="CommentText"/>
      </w:pPr>
      <w:r>
        <w:t>(Is it even true?)</w:t>
      </w:r>
    </w:p>
  </w:comment>
  <w:comment w:id="490" w:author="Cees van Leeuwen" w:date="2020-01-04T18:29:00Z" w:initials="CvL">
    <w:p w14:paraId="41730554" w14:textId="77777777" w:rsidR="00950D4A" w:rsidRDefault="00950D4A">
      <w:pPr>
        <w:pStyle w:val="CommentText"/>
      </w:pPr>
      <w:r>
        <w:rPr>
          <w:rStyle w:val="CommentReference"/>
        </w:rPr>
        <w:annotationRef/>
      </w:r>
      <w:r>
        <w:t xml:space="preserve">Not here </w:t>
      </w:r>
      <w:r>
        <w:sym w:font="Wingdings" w:char="F0E0"/>
      </w:r>
      <w:r>
        <w:t xml:space="preserve"> INTRODUCTION</w:t>
      </w:r>
    </w:p>
  </w:comment>
  <w:comment w:id="492" w:author="Cees van Leeuwen" w:date="2020-01-04T18:30:00Z" w:initials="CvL">
    <w:p w14:paraId="74A04A6B" w14:textId="77777777" w:rsidR="00950D4A" w:rsidRDefault="00950D4A">
      <w:pPr>
        <w:pStyle w:val="CommentText"/>
      </w:pPr>
      <w:r>
        <w:rPr>
          <w:rStyle w:val="CommentReference"/>
        </w:rPr>
        <w:annotationRef/>
      </w:r>
      <w:r>
        <w:t>Such previews are unnecessary in a well-structured text</w:t>
      </w:r>
    </w:p>
  </w:comment>
  <w:comment w:id="516" w:author="Cees van Leeuwen" w:date="2020-01-04T18:41:00Z" w:initials="CvL">
    <w:p w14:paraId="4453E215" w14:textId="77777777" w:rsidR="00950D4A" w:rsidRDefault="00950D4A">
      <w:pPr>
        <w:pStyle w:val="CommentText"/>
      </w:pPr>
      <w:r>
        <w:rPr>
          <w:rStyle w:val="CommentReference"/>
        </w:rPr>
        <w:annotationRef/>
      </w:r>
      <w:r>
        <w:t>Define partition</w:t>
      </w:r>
    </w:p>
  </w:comment>
  <w:comment w:id="511" w:author="Cees van Leeuwen" w:date="2020-01-04T18:37:00Z" w:initials="CvL">
    <w:p w14:paraId="6115192B" w14:textId="77777777" w:rsidR="00950D4A" w:rsidRDefault="00950D4A">
      <w:pPr>
        <w:pStyle w:val="CommentText"/>
      </w:pPr>
      <w:r>
        <w:rPr>
          <w:rStyle w:val="CommentReference"/>
        </w:rPr>
        <w:annotationRef/>
      </w:r>
      <w:r>
        <w:t>You confuse two things here: seriation to visualize modules vs visualization according to partition. Please clarify.</w:t>
      </w:r>
    </w:p>
  </w:comment>
  <w:comment w:id="518" w:author="Cees van Leeuwen" w:date="2020-01-04T18:35:00Z" w:initials="CvL">
    <w:p w14:paraId="017362C9" w14:textId="77777777" w:rsidR="00950D4A" w:rsidRDefault="00950D4A">
      <w:pPr>
        <w:pStyle w:val="CommentText"/>
      </w:pPr>
      <w:r>
        <w:rPr>
          <w:rStyle w:val="CommentReference"/>
        </w:rPr>
        <w:annotationRef/>
      </w:r>
      <w:r>
        <w:t>Where else?</w:t>
      </w:r>
    </w:p>
  </w:comment>
  <w:comment w:id="533" w:author="Cees van Leeuwen" w:date="2020-01-04T18:42:00Z" w:initials="CvL">
    <w:p w14:paraId="42A17C88" w14:textId="77777777" w:rsidR="00950D4A" w:rsidRDefault="00950D4A">
      <w:pPr>
        <w:pStyle w:val="CommentText"/>
      </w:pPr>
      <w:r>
        <w:rPr>
          <w:rStyle w:val="CommentReference"/>
        </w:rPr>
        <w:annotationRef/>
      </w:r>
      <w:r>
        <w:t>What is that?</w:t>
      </w:r>
    </w:p>
  </w:comment>
  <w:comment w:id="537" w:author="Cees van Leeuwen" w:date="2020-01-04T18:57:00Z" w:initials="CvL">
    <w:p w14:paraId="48333A22" w14:textId="77777777" w:rsidR="00950D4A" w:rsidRDefault="00950D4A">
      <w:pPr>
        <w:pStyle w:val="CommentText"/>
      </w:pPr>
      <w:r>
        <w:rPr>
          <w:rStyle w:val="CommentReference"/>
        </w:rPr>
        <w:annotationRef/>
      </w:r>
      <w:r>
        <w:t>Give reference</w:t>
      </w:r>
    </w:p>
  </w:comment>
  <w:comment w:id="562" w:author="Cees van Leeuwen" w:date="2020-01-04T18:53:00Z" w:initials="CvL">
    <w:p w14:paraId="704A0FA7" w14:textId="77777777" w:rsidR="00950D4A" w:rsidRDefault="00950D4A">
      <w:pPr>
        <w:pStyle w:val="CommentText"/>
      </w:pPr>
      <w:r>
        <w:rPr>
          <w:rStyle w:val="CommentReference"/>
        </w:rPr>
        <w:annotationRef/>
      </w:r>
      <w:r>
        <w:t>Give reference</w:t>
      </w:r>
    </w:p>
  </w:comment>
  <w:comment w:id="569" w:author="MohammadHossein Manuel Haqiqatkhah" w:date="2020-01-02T22:46:00Z" w:initials="MMH">
    <w:p w14:paraId="644769AF" w14:textId="77777777" w:rsidR="00950D4A" w:rsidRDefault="00950D4A">
      <w:pPr>
        <w:pStyle w:val="CommentText"/>
      </w:pPr>
      <w:r>
        <w:rPr>
          <w:rStyle w:val="CommentReference"/>
        </w:rPr>
        <w:annotationRef/>
      </w:r>
      <w:r>
        <w:rPr>
          <w:rFonts w:ascii="Arial" w:hAnsi="Arial" w:cs="Arial"/>
          <w:color w:val="3A3A3A"/>
          <w:sz w:val="23"/>
          <w:szCs w:val="23"/>
        </w:rPr>
        <w:t>M. E. J. Newman: Mixing patterns in networks, </w:t>
      </w:r>
      <w:r>
        <w:rPr>
          <w:rStyle w:val="Emphasis"/>
          <w:rFonts w:ascii="Arial" w:hAnsi="Arial" w:cs="Arial"/>
          <w:color w:val="3A3A3A"/>
          <w:sz w:val="23"/>
          <w:szCs w:val="23"/>
        </w:rPr>
        <w:t>Phys. Rev. E</w:t>
      </w:r>
      <w:r>
        <w:rPr>
          <w:rFonts w:ascii="Arial" w:hAnsi="Arial" w:cs="Arial"/>
          <w:color w:val="3A3A3A"/>
          <w:sz w:val="23"/>
          <w:szCs w:val="23"/>
        </w:rPr>
        <w:t> 67, 026126 (2003) </w:t>
      </w:r>
      <w:hyperlink r:id="rId1" w:history="1">
        <w:r>
          <w:rPr>
            <w:rStyle w:val="Hyperlink"/>
            <w:rFonts w:ascii="Arial" w:hAnsi="Arial" w:cs="Arial"/>
            <w:color w:val="33AACC"/>
            <w:sz w:val="23"/>
            <w:szCs w:val="23"/>
          </w:rPr>
          <w:t>http://arxiv.org/abs/cond-mat/0209450</w:t>
        </w:r>
      </w:hyperlink>
    </w:p>
  </w:comment>
  <w:comment w:id="570" w:author="MohammadHossein Manuel Haqiqatkhah" w:date="2020-01-02T22:44:00Z" w:initials="MMH">
    <w:p w14:paraId="22AE4DB2" w14:textId="77777777" w:rsidR="00950D4A" w:rsidRDefault="00950D4A">
      <w:pPr>
        <w:pStyle w:val="CommentText"/>
      </w:pPr>
      <w:r>
        <w:rPr>
          <w:rStyle w:val="CommentReference"/>
        </w:rPr>
        <w:annotationRef/>
      </w:r>
      <w:r>
        <w:t>It's quite complicated, can I just cite Newman and skip its formal definition/explanation?</w:t>
      </w:r>
    </w:p>
  </w:comment>
  <w:comment w:id="571" w:author="Cees van Leeuwen" w:date="2020-01-04T18:58:00Z" w:initials="CvL">
    <w:p w14:paraId="13E76774" w14:textId="77777777" w:rsidR="00950D4A" w:rsidRDefault="00950D4A">
      <w:pPr>
        <w:pStyle w:val="CommentText"/>
      </w:pPr>
      <w:r>
        <w:rPr>
          <w:rStyle w:val="CommentReference"/>
        </w:rPr>
        <w:annotationRef/>
      </w:r>
      <w:r>
        <w:t>Same level of specificity needs to be given everywhere</w:t>
      </w:r>
    </w:p>
  </w:comment>
  <w:comment w:id="572" w:author="Cees van Leeuwen" w:date="2020-01-04T19:01:00Z" w:initials="CvL">
    <w:p w14:paraId="2F78930D" w14:textId="77777777" w:rsidR="00950D4A" w:rsidRDefault="00950D4A">
      <w:pPr>
        <w:pStyle w:val="CommentText"/>
      </w:pPr>
      <w:r>
        <w:rPr>
          <w:rStyle w:val="CommentReference"/>
        </w:rPr>
        <w:annotationRef/>
      </w:r>
      <w:r>
        <w:t>You said this in METHODS</w:t>
      </w:r>
    </w:p>
  </w:comment>
  <w:comment w:id="578" w:author="Cees van Leeuwen" w:date="2020-01-04T19:02:00Z" w:initials="CvL">
    <w:p w14:paraId="3FAE1F42" w14:textId="77777777" w:rsidR="00950D4A" w:rsidRDefault="00950D4A">
      <w:pPr>
        <w:pStyle w:val="CommentText"/>
      </w:pPr>
      <w:r>
        <w:rPr>
          <w:rStyle w:val="CommentReference"/>
        </w:rPr>
        <w:annotationRef/>
      </w:r>
      <w:r>
        <w:t>Move to the graph descriptions in Results</w:t>
      </w:r>
    </w:p>
  </w:comment>
  <w:comment w:id="598" w:author="MohammadHossein Manuel Haqiqatkhah" w:date="2020-01-03T12:21:00Z" w:initials="MMH">
    <w:p w14:paraId="15F1F009" w14:textId="77777777" w:rsidR="00950D4A" w:rsidRDefault="00950D4A" w:rsidP="00575D3B">
      <w:pPr>
        <w:pStyle w:val="CommentText"/>
      </w:pPr>
      <w:r>
        <w:rPr>
          <w:rStyle w:val="CommentReference"/>
        </w:rPr>
        <w:annotationRef/>
      </w:r>
      <w:r>
        <w:t>Shall I add something like this too:</w:t>
      </w:r>
    </w:p>
    <w:p w14:paraId="7D924090" w14:textId="77777777" w:rsidR="00950D4A" w:rsidRDefault="00950D4A" w:rsidP="00575D3B">
      <w:pPr>
        <w:pStyle w:val="CommentText"/>
      </w:pPr>
      <w:r>
        <w:rPr>
          <w:lang w:bidi="fa-IR"/>
        </w:rPr>
        <w:t>… and form "rich clubs" whose members are richer than k</w:t>
      </w:r>
    </w:p>
  </w:comment>
  <w:comment w:id="599" w:author="Cees van Leeuwen" w:date="2020-01-04T19:06:00Z" w:initials="CvL">
    <w:p w14:paraId="6EC3D676" w14:textId="77777777" w:rsidR="00950D4A" w:rsidRDefault="00950D4A">
      <w:pPr>
        <w:pStyle w:val="CommentText"/>
      </w:pPr>
      <w:r>
        <w:rPr>
          <w:rStyle w:val="CommentReference"/>
        </w:rPr>
        <w:annotationRef/>
      </w:r>
      <w:r>
        <w:t>yes</w:t>
      </w:r>
    </w:p>
  </w:comment>
  <w:comment w:id="627" w:author="Cees van Leeuwen" w:date="2020-01-04T19:14:00Z" w:initials="CvL">
    <w:p w14:paraId="6A075A56" w14:textId="77777777" w:rsidR="00950D4A" w:rsidRDefault="00950D4A">
      <w:pPr>
        <w:pStyle w:val="CommentText"/>
      </w:pPr>
      <w:r>
        <w:rPr>
          <w:rStyle w:val="CommentReference"/>
        </w:rPr>
        <w:annotationRef/>
      </w:r>
      <w:r>
        <w:t>why?</w:t>
      </w:r>
    </w:p>
  </w:comment>
  <w:comment w:id="631" w:author="Cees van Leeuwen" w:date="2020-01-04T19:22:00Z" w:initials="CvL">
    <w:p w14:paraId="37217D9E" w14:textId="77777777" w:rsidR="00950D4A" w:rsidRDefault="00950D4A">
      <w:pPr>
        <w:pStyle w:val="CommentText"/>
      </w:pPr>
      <w:r>
        <w:rPr>
          <w:rStyle w:val="CommentReference"/>
        </w:rPr>
        <w:annotationRef/>
      </w:r>
      <w:r>
        <w:t>Very nice!</w:t>
      </w:r>
    </w:p>
  </w:comment>
  <w:comment w:id="632" w:author="MohammadHossein Manuel Haqiqatkhah" w:date="2020-01-04T01:05:00Z" w:initials="MMH">
    <w:p w14:paraId="1ADCF137" w14:textId="77777777" w:rsidR="00950D4A" w:rsidRDefault="00950D4A">
      <w:pPr>
        <w:pStyle w:val="CommentText"/>
      </w:pPr>
      <w:r>
        <w:rPr>
          <w:rStyle w:val="CommentReference"/>
        </w:rPr>
        <w:annotationRef/>
      </w:r>
      <w:r>
        <w:rPr>
          <w:noProof/>
        </w:rPr>
        <w:t>Good wording?</w:t>
      </w:r>
    </w:p>
  </w:comment>
  <w:comment w:id="633" w:author="Cees van Leeuwen" w:date="2020-01-04T19:21:00Z" w:initials="CvL">
    <w:p w14:paraId="291E8427" w14:textId="77777777" w:rsidR="00950D4A" w:rsidRDefault="00950D4A">
      <w:pPr>
        <w:pStyle w:val="CommentText"/>
      </w:pPr>
      <w:r>
        <w:rPr>
          <w:rStyle w:val="CommentReference"/>
        </w:rPr>
        <w:annotationRef/>
      </w:r>
      <w:r>
        <w:t>YES</w:t>
      </w:r>
    </w:p>
  </w:comment>
  <w:comment w:id="637" w:author="Cees van Leeuwen" w:date="2020-01-04T19:23:00Z" w:initials="CvL">
    <w:p w14:paraId="12C0965A" w14:textId="77777777" w:rsidR="00950D4A" w:rsidRDefault="00950D4A">
      <w:pPr>
        <w:pStyle w:val="CommentText"/>
      </w:pPr>
      <w:r>
        <w:rPr>
          <w:rStyle w:val="CommentReference"/>
        </w:rPr>
        <w:annotationRef/>
      </w:r>
      <w:r>
        <w:t>Fine!</w:t>
      </w:r>
    </w:p>
  </w:comment>
  <w:comment w:id="638" w:author="MohammadHossein Manuel Haqiqatkhah" w:date="2020-01-02T01:24:00Z" w:initials="MMH">
    <w:p w14:paraId="0154A76F" w14:textId="77777777" w:rsidR="00950D4A" w:rsidRDefault="00950D4A">
      <w:pPr>
        <w:pStyle w:val="CommentText"/>
      </w:pPr>
      <w:r>
        <w:rPr>
          <w:rStyle w:val="CommentReference"/>
        </w:rPr>
        <w:annotationRef/>
      </w:r>
      <w:r>
        <w:t>Better term?</w:t>
      </w:r>
    </w:p>
  </w:comment>
  <w:comment w:id="649" w:author="Cees van Leeuwen" w:date="2020-01-04T19:25:00Z" w:initials="CvL">
    <w:p w14:paraId="27A7EB4C" w14:textId="77777777" w:rsidR="00950D4A" w:rsidRDefault="00950D4A">
      <w:pPr>
        <w:pStyle w:val="CommentText"/>
      </w:pPr>
      <w:r>
        <w:rPr>
          <w:rStyle w:val="CommentReference"/>
        </w:rPr>
        <w:annotationRef/>
      </w:r>
      <w:r>
        <w:t>OK</w:t>
      </w:r>
    </w:p>
  </w:comment>
  <w:comment w:id="663" w:author="MohammadHossein Manuel Haqiqatkhah" w:date="2020-01-04T03:50:00Z" w:initials="MMH">
    <w:p w14:paraId="6FFA8F42" w14:textId="77777777" w:rsidR="00950D4A" w:rsidRDefault="00950D4A">
      <w:pPr>
        <w:pStyle w:val="CommentText"/>
      </w:pPr>
      <w:r>
        <w:rPr>
          <w:rStyle w:val="CommentReference"/>
        </w:rPr>
        <w:annotationRef/>
      </w:r>
      <w:r>
        <w:t>Do I need to give numbers though?</w:t>
      </w:r>
    </w:p>
  </w:comment>
  <w:comment w:id="664" w:author="MohammadHossein Manuel Haqiqatkhah" w:date="2020-01-03T16:01:00Z" w:initials="MMH">
    <w:p w14:paraId="7A56DBB5" w14:textId="77777777" w:rsidR="00950D4A" w:rsidRDefault="00950D4A" w:rsidP="004F1321">
      <w:pPr>
        <w:pStyle w:val="CommentText"/>
      </w:pPr>
      <w:r>
        <w:rPr>
          <w:rStyle w:val="CommentReference"/>
        </w:rPr>
        <w:annotationRef/>
      </w:r>
      <w:r>
        <w:t>Isn't it better put the exact mean and variance of these increases in a table.</w:t>
      </w:r>
    </w:p>
  </w:comment>
  <w:comment w:id="665" w:author="Cees van Leeuwen" w:date="2020-01-04T19:33:00Z" w:initials="CvL">
    <w:p w14:paraId="7137B998" w14:textId="77777777" w:rsidR="00950D4A" w:rsidRDefault="00950D4A">
      <w:pPr>
        <w:pStyle w:val="CommentText"/>
      </w:pPr>
      <w:r>
        <w:rPr>
          <w:rStyle w:val="CommentReference"/>
        </w:rPr>
        <w:annotationRef/>
      </w:r>
      <w:r>
        <w:t>Keep this wording but add a table</w:t>
      </w:r>
    </w:p>
  </w:comment>
  <w:comment w:id="670" w:author="Cees van Leeuwen" w:date="2020-01-04T19:35:00Z" w:initials="CvL">
    <w:p w14:paraId="01D7EC64" w14:textId="77777777" w:rsidR="00950D4A" w:rsidRDefault="00950D4A">
      <w:pPr>
        <w:pStyle w:val="CommentText"/>
      </w:pPr>
      <w:r>
        <w:rPr>
          <w:rStyle w:val="CommentReference"/>
        </w:rPr>
        <w:annotationRef/>
      </w:r>
      <w:r>
        <w:t>Is fine. But elaborate: e.g. “The patterns below and above the diagonal are consistent with each other.”</w:t>
      </w:r>
    </w:p>
  </w:comment>
  <w:comment w:id="671" w:author="MohammadHossein Manuel Haqiqatkhah" w:date="2020-01-04T01:09:00Z" w:initials="MMH">
    <w:p w14:paraId="539468A8" w14:textId="77777777" w:rsidR="00950D4A" w:rsidRDefault="00950D4A">
      <w:pPr>
        <w:pStyle w:val="CommentText"/>
      </w:pPr>
      <w:r>
        <w:rPr>
          <w:rStyle w:val="CommentReference"/>
        </w:rPr>
        <w:annotationRef/>
      </w:r>
      <w:r>
        <w:rPr>
          <w:noProof/>
        </w:rPr>
        <w:t xml:space="preserve">I think there's something wrong with it, like th elanguage is not clear. I cannot process it anymore :( </w:t>
      </w:r>
    </w:p>
  </w:comment>
  <w:comment w:id="672" w:author="Cees van Leeuwen" w:date="2020-01-04T19:38:00Z" w:initials="CvL">
    <w:p w14:paraId="7F7FD4F0" w14:textId="77777777" w:rsidR="00950D4A" w:rsidRDefault="00950D4A">
      <w:pPr>
        <w:pStyle w:val="CommentText"/>
      </w:pPr>
      <w:r>
        <w:rPr>
          <w:rStyle w:val="CommentReference"/>
        </w:rPr>
        <w:annotationRef/>
      </w:r>
      <w:r>
        <w:t>Is f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5E7960" w15:done="0"/>
  <w15:commentEx w15:paraId="5C635A06" w15:done="0"/>
  <w15:commentEx w15:paraId="6A8185A6" w15:done="0"/>
  <w15:commentEx w15:paraId="05F1199C" w15:done="0"/>
  <w15:commentEx w15:paraId="0D702328" w15:done="0"/>
  <w15:commentEx w15:paraId="220172D3" w15:done="0"/>
  <w15:commentEx w15:paraId="2C9ED275" w15:done="0"/>
  <w15:commentEx w15:paraId="63FCA91F" w15:done="0"/>
  <w15:commentEx w15:paraId="2A490CAC" w15:done="0"/>
  <w15:commentEx w15:paraId="4F77E0C0" w15:done="0"/>
  <w15:commentEx w15:paraId="44F5FD6B" w15:done="0"/>
  <w15:commentEx w15:paraId="2C07B948" w15:done="0"/>
  <w15:commentEx w15:paraId="3F5BB69B" w15:done="0"/>
  <w15:commentEx w15:paraId="3C791BAB" w15:done="0"/>
  <w15:commentEx w15:paraId="0D275447" w15:done="0"/>
  <w15:commentEx w15:paraId="38D8E383" w15:done="0"/>
  <w15:commentEx w15:paraId="739CE982" w15:done="0"/>
  <w15:commentEx w15:paraId="65B72705" w15:done="0"/>
  <w15:commentEx w15:paraId="3E60E254" w15:done="0"/>
  <w15:commentEx w15:paraId="25D77F7E" w15:done="0"/>
  <w15:commentEx w15:paraId="5742C97B" w15:done="0"/>
  <w15:commentEx w15:paraId="3838632D" w15:done="0"/>
  <w15:commentEx w15:paraId="664199F9" w15:done="0"/>
  <w15:commentEx w15:paraId="7DBCE37C" w15:done="0"/>
  <w15:commentEx w15:paraId="526FF9D1" w15:done="0"/>
  <w15:commentEx w15:paraId="2CCFA4D0" w15:done="0"/>
  <w15:commentEx w15:paraId="34F289E4" w15:done="0"/>
  <w15:commentEx w15:paraId="57A0D0DC" w15:done="0"/>
  <w15:commentEx w15:paraId="4F796A61" w15:done="0"/>
  <w15:commentEx w15:paraId="7FF2D8A3" w15:done="0"/>
  <w15:commentEx w15:paraId="226DD768" w15:done="0"/>
  <w15:commentEx w15:paraId="6AED83B9" w15:done="0"/>
  <w15:commentEx w15:paraId="1000B8ED" w15:done="0"/>
  <w15:commentEx w15:paraId="06C315CC" w15:done="0"/>
  <w15:commentEx w15:paraId="0527E158" w15:done="0"/>
  <w15:commentEx w15:paraId="65FCA337" w15:done="0"/>
  <w15:commentEx w15:paraId="4ADDFE56" w15:done="0"/>
  <w15:commentEx w15:paraId="41730554" w15:done="0"/>
  <w15:commentEx w15:paraId="74A04A6B" w15:done="0"/>
  <w15:commentEx w15:paraId="4453E215" w15:done="0"/>
  <w15:commentEx w15:paraId="6115192B" w15:done="0"/>
  <w15:commentEx w15:paraId="017362C9" w15:done="0"/>
  <w15:commentEx w15:paraId="42A17C88" w15:done="0"/>
  <w15:commentEx w15:paraId="48333A22" w15:done="0"/>
  <w15:commentEx w15:paraId="704A0FA7" w15:done="0"/>
  <w15:commentEx w15:paraId="644769AF" w15:done="0"/>
  <w15:commentEx w15:paraId="22AE4DB2" w15:done="0"/>
  <w15:commentEx w15:paraId="13E76774" w15:done="0"/>
  <w15:commentEx w15:paraId="2F78930D" w15:done="0"/>
  <w15:commentEx w15:paraId="3FAE1F42" w15:done="0"/>
  <w15:commentEx w15:paraId="7D924090" w15:done="0"/>
  <w15:commentEx w15:paraId="6EC3D676" w15:done="0"/>
  <w15:commentEx w15:paraId="6A075A56" w15:done="0"/>
  <w15:commentEx w15:paraId="37217D9E" w15:done="0"/>
  <w15:commentEx w15:paraId="1ADCF137" w15:done="0"/>
  <w15:commentEx w15:paraId="291E8427" w15:done="0"/>
  <w15:commentEx w15:paraId="12C0965A" w15:done="0"/>
  <w15:commentEx w15:paraId="0154A76F" w15:done="0"/>
  <w15:commentEx w15:paraId="27A7EB4C" w15:done="0"/>
  <w15:commentEx w15:paraId="6FFA8F42" w15:done="0"/>
  <w15:commentEx w15:paraId="7A56DBB5" w15:done="0"/>
  <w15:commentEx w15:paraId="7137B998" w15:done="0"/>
  <w15:commentEx w15:paraId="01D7EC64" w15:done="0"/>
  <w15:commentEx w15:paraId="539468A8" w15:done="0"/>
  <w15:commentEx w15:paraId="7F7FD4F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F25717" w16cid:durableId="21A9FF8B"/>
  <w16cid:commentId w16cid:paraId="443AD67D" w16cid:durableId="21A9FF8E"/>
  <w16cid:commentId w16cid:paraId="49FD4DF7" w16cid:durableId="21A9FF8F"/>
  <w16cid:commentId w16cid:paraId="74F74F60" w16cid:durableId="21AE9923"/>
  <w16cid:commentId w16cid:paraId="4F8817C6" w16cid:durableId="21AE9B85"/>
  <w16cid:commentId w16cid:paraId="679A3CAD" w16cid:durableId="21A9FF9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F54FAA" w14:textId="77777777" w:rsidR="000900A0" w:rsidRDefault="000900A0">
      <w:pPr>
        <w:spacing w:line="240" w:lineRule="auto"/>
      </w:pPr>
      <w:r>
        <w:separator/>
      </w:r>
    </w:p>
    <w:p w14:paraId="06FDEFD3" w14:textId="77777777" w:rsidR="000900A0" w:rsidRDefault="000900A0"/>
  </w:endnote>
  <w:endnote w:type="continuationSeparator" w:id="0">
    <w:p w14:paraId="53AFF13E" w14:textId="77777777" w:rsidR="000900A0" w:rsidRDefault="000900A0">
      <w:pPr>
        <w:spacing w:line="240" w:lineRule="auto"/>
      </w:pPr>
      <w:r>
        <w:continuationSeparator/>
      </w:r>
    </w:p>
    <w:p w14:paraId="1FC6A6F3" w14:textId="77777777" w:rsidR="000900A0" w:rsidRDefault="000900A0"/>
  </w:endnote>
  <w:endnote w:type="continuationNotice" w:id="1">
    <w:p w14:paraId="3EEEF917" w14:textId="77777777" w:rsidR="000900A0" w:rsidRDefault="000900A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F093BA" w14:textId="77777777" w:rsidR="000900A0" w:rsidRDefault="000900A0">
      <w:pPr>
        <w:spacing w:line="240" w:lineRule="auto"/>
      </w:pPr>
      <w:r>
        <w:separator/>
      </w:r>
    </w:p>
    <w:p w14:paraId="30600E81" w14:textId="77777777" w:rsidR="000900A0" w:rsidRDefault="000900A0"/>
  </w:footnote>
  <w:footnote w:type="continuationSeparator" w:id="0">
    <w:p w14:paraId="128EE499" w14:textId="77777777" w:rsidR="000900A0" w:rsidRDefault="000900A0">
      <w:pPr>
        <w:spacing w:line="240" w:lineRule="auto"/>
      </w:pPr>
      <w:r>
        <w:continuationSeparator/>
      </w:r>
    </w:p>
    <w:p w14:paraId="0EE48373" w14:textId="77777777" w:rsidR="000900A0" w:rsidRDefault="000900A0"/>
  </w:footnote>
  <w:footnote w:type="continuationNotice" w:id="1">
    <w:p w14:paraId="07A0F3AA" w14:textId="77777777" w:rsidR="000900A0" w:rsidRDefault="000900A0">
      <w:pPr>
        <w:spacing w:line="240" w:lineRule="auto"/>
      </w:pPr>
    </w:p>
  </w:footnote>
  <w:footnote w:id="2">
    <w:p w14:paraId="6C0BCA79" w14:textId="77777777" w:rsidR="00950D4A" w:rsidRDefault="00950D4A" w:rsidP="00057054">
      <w:pPr>
        <w:pStyle w:val="FootnoteText"/>
      </w:pPr>
      <w:r w:rsidRPr="000C56F9">
        <w:rPr>
          <w:rStyle w:val="FootnoteReference"/>
        </w:rPr>
        <w:footnoteRef/>
      </w:r>
      <w:r>
        <w:t xml:space="preserve"> Also known as elementwise multiplication of matrices where the corresponding elements of matrices are multiplied. Hadamard division is defined similarly.</w:t>
      </w:r>
    </w:p>
  </w:footnote>
  <w:footnote w:id="3">
    <w:p w14:paraId="1B6382AA" w14:textId="77777777" w:rsidR="00950D4A" w:rsidRDefault="00950D4A">
      <w:pPr>
        <w:pStyle w:val="FootnoteText"/>
      </w:pPr>
      <w:r w:rsidRPr="000C56F9">
        <w:rPr>
          <w:rStyle w:val="FootnoteReference"/>
        </w:rPr>
        <w:footnoteRef/>
      </w:r>
      <w:r>
        <w:t xml:space="preserve"> While programming the analyses, a matrix of distances was calculated to increase the versatility of the code for other rewiring algorithms.</w:t>
      </w:r>
    </w:p>
  </w:footnote>
  <w:footnote w:id="4">
    <w:p w14:paraId="53986D3A" w14:textId="77777777" w:rsidR="00950D4A" w:rsidRDefault="00950D4A" w:rsidP="00E77904">
      <w:pPr>
        <w:pStyle w:val="FootnoteText"/>
        <w:rPr>
          <w:rtl/>
          <w:lang w:bidi="fa-IR"/>
        </w:rPr>
      </w:pPr>
      <w:r w:rsidRPr="000C56F9">
        <w:rPr>
          <w:rStyle w:val="FootnoteReference"/>
        </w:rPr>
        <w:footnoteRef/>
      </w:r>
      <w:r>
        <w:t xml:space="preserve"> Note that, since the nodes are not labeled and are indistinguishable, the order of node-specific values for local measures</w:t>
      </w:r>
      <w:r>
        <w:rPr>
          <w:lang w:bidi="fa-IR"/>
        </w:rPr>
        <w:t xml:space="preserve"> hold no information.</w:t>
      </w:r>
    </w:p>
  </w:footnote>
  <w:footnote w:id="5">
    <w:p w14:paraId="19A33020" w14:textId="77777777" w:rsidR="00950D4A" w:rsidRDefault="00950D4A" w:rsidP="00E77904">
      <w:pPr>
        <w:pStyle w:val="FootnoteText"/>
      </w:pPr>
      <w:r w:rsidRPr="007E7358">
        <w:rPr>
          <w:rStyle w:val="FootnoteReference"/>
        </w:rPr>
        <w:footnoteRef/>
      </w:r>
      <w:r>
        <w:t xml:space="preserve"> N(i) is the set of first-order neighbors of node i, i.e., the nodes directly connected to i.</w:t>
      </w:r>
    </w:p>
  </w:footnote>
  <w:footnote w:id="6">
    <w:p w14:paraId="2479FE3D" w14:textId="77777777" w:rsidR="00950D4A" w:rsidRDefault="00950D4A" w:rsidP="00E77904">
      <w:pPr>
        <w:pStyle w:val="FootnoteText"/>
      </w:pPr>
      <w:r w:rsidRPr="007E7358">
        <w:rPr>
          <w:rStyle w:val="FootnoteReference"/>
        </w:rPr>
        <w:footnoteRef/>
      </w:r>
      <w:r>
        <w:t xml:space="preserve"> Egonet of node i, referred to as ego(i), is the subset of the network including node i, its first-order neighbors (N(i)), and the edges among N(i).</w:t>
      </w:r>
    </w:p>
  </w:footnote>
  <w:footnote w:id="7">
    <w:p w14:paraId="771B2FFE" w14:textId="77777777" w:rsidR="00950D4A" w:rsidRDefault="00950D4A" w:rsidP="00E77904">
      <w:pPr>
        <w:pStyle w:val="FootnoteText"/>
      </w:pPr>
      <w:r w:rsidRPr="007E7358">
        <w:rPr>
          <w:rStyle w:val="FootnoteReference"/>
        </w:rPr>
        <w:footnoteRef/>
      </w:r>
      <w:r>
        <w:t xml:space="preserve"> Since our networks are undirected, this value would be equal to </w:t>
      </w:r>
      <m:oMath>
        <m:r>
          <w:rPr>
            <w:rFonts w:ascii="Cambria Math" w:hAnsi="Cambria Math"/>
          </w:rPr>
          <m:t>|</m:t>
        </m:r>
        <m:sSub>
          <m:sSubPr>
            <m:ctrlPr>
              <w:rPr>
                <w:rFonts w:ascii="Cambria Math" w:hAnsi="Cambria Math" w:cs="Arial"/>
                <w:i/>
              </w:rPr>
            </m:ctrlPr>
          </m:sSubPr>
          <m:e>
            <m:r>
              <w:rPr>
                <w:rFonts w:ascii="Cambria Math" w:hAnsi="Cambria Math"/>
                <w:lang w:bidi="fa-IR"/>
              </w:rPr>
              <m:t>E</m:t>
            </m:r>
          </m:e>
          <m:sub>
            <m:r>
              <w:rPr>
                <w:rFonts w:ascii="Cambria Math" w:hAnsi="Cambria Math"/>
                <w:lang w:bidi="fa-IR"/>
              </w:rPr>
              <m:t>ego(i)</m:t>
            </m:r>
          </m:sub>
        </m:sSub>
        <m:r>
          <w:rPr>
            <w:rFonts w:ascii="Cambria Math" w:hAnsi="Cambria Math"/>
          </w:rPr>
          <m:t>|</m:t>
        </m:r>
      </m:oMath>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950D4A" w14:paraId="71A188A7"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76B3C1D0" w14:textId="77777777" w:rsidR="00950D4A" w:rsidRPr="00170521" w:rsidRDefault="00950D4A"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691F5234" w14:textId="77777777" w:rsidR="00950D4A" w:rsidRDefault="00950D4A">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0F4F0D">
            <w:rPr>
              <w:noProof/>
            </w:rPr>
            <w:t>22</w:t>
          </w:r>
          <w:r>
            <w:rPr>
              <w:noProof/>
            </w:rPr>
            <w:fldChar w:fldCharType="end"/>
          </w:r>
        </w:p>
      </w:tc>
    </w:tr>
  </w:tbl>
  <w:p w14:paraId="5D0460DB" w14:textId="77777777" w:rsidR="00950D4A" w:rsidRDefault="00950D4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950D4A" w14:paraId="357139C1"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2A1BE369" w14:textId="77777777" w:rsidR="00950D4A" w:rsidRPr="009F0414" w:rsidRDefault="00950D4A" w:rsidP="00504F88">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0AF0080B" w14:textId="77777777" w:rsidR="00950D4A" w:rsidRDefault="00950D4A">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0F4F0D">
            <w:rPr>
              <w:noProof/>
            </w:rPr>
            <w:t>1</w:t>
          </w:r>
          <w:r>
            <w:rPr>
              <w:noProof/>
            </w:rPr>
            <w:fldChar w:fldCharType="end"/>
          </w:r>
        </w:p>
      </w:tc>
    </w:tr>
  </w:tbl>
  <w:p w14:paraId="53C17DF3" w14:textId="77777777" w:rsidR="00950D4A" w:rsidRDefault="00950D4A"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ees van Leeuwen">
    <w15:presenceInfo w15:providerId="AD" w15:userId="S-1-5-21-4060015860-3155939536-3220560164-159653"/>
  </w15:person>
  <w15:person w15:author="MohammadHossein Manuel Haqiqatkhah">
    <w15:presenceInfo w15:providerId="None" w15:userId="MohammadHossein Manuel Haqiqatkh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ttachedTemplate r:id="rId1"/>
  <w:trackRevisions/>
  <w:defaultTabStop w:val="720"/>
  <w:hyphenationZone w:val="425"/>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c0NDM1MLAwNTI1sDBT0lEKTi0uzszPAykwNK8FAI0CDektAAAA"/>
  </w:docVars>
  <w:rsids>
    <w:rsidRoot w:val="006D289E"/>
    <w:rsid w:val="00000383"/>
    <w:rsid w:val="00000516"/>
    <w:rsid w:val="00002299"/>
    <w:rsid w:val="00002A21"/>
    <w:rsid w:val="00003608"/>
    <w:rsid w:val="00006BBA"/>
    <w:rsid w:val="00007655"/>
    <w:rsid w:val="0001010E"/>
    <w:rsid w:val="0001237E"/>
    <w:rsid w:val="00012607"/>
    <w:rsid w:val="00014CA4"/>
    <w:rsid w:val="000152BB"/>
    <w:rsid w:val="000174C6"/>
    <w:rsid w:val="000217F5"/>
    <w:rsid w:val="00023F89"/>
    <w:rsid w:val="00026081"/>
    <w:rsid w:val="000262B6"/>
    <w:rsid w:val="0002766A"/>
    <w:rsid w:val="00034946"/>
    <w:rsid w:val="000349F0"/>
    <w:rsid w:val="00034FFC"/>
    <w:rsid w:val="00036351"/>
    <w:rsid w:val="0004055E"/>
    <w:rsid w:val="000406E4"/>
    <w:rsid w:val="0004168D"/>
    <w:rsid w:val="00041D31"/>
    <w:rsid w:val="0004508F"/>
    <w:rsid w:val="00045DD8"/>
    <w:rsid w:val="0004611E"/>
    <w:rsid w:val="00046826"/>
    <w:rsid w:val="000507DD"/>
    <w:rsid w:val="00051F5B"/>
    <w:rsid w:val="00053F6C"/>
    <w:rsid w:val="0005423C"/>
    <w:rsid w:val="00057054"/>
    <w:rsid w:val="0005711D"/>
    <w:rsid w:val="00060B27"/>
    <w:rsid w:val="0006252D"/>
    <w:rsid w:val="00062D8B"/>
    <w:rsid w:val="000630E8"/>
    <w:rsid w:val="000667CB"/>
    <w:rsid w:val="00067BAC"/>
    <w:rsid w:val="0007330D"/>
    <w:rsid w:val="00074369"/>
    <w:rsid w:val="000744D9"/>
    <w:rsid w:val="00076185"/>
    <w:rsid w:val="00076D76"/>
    <w:rsid w:val="00076DF3"/>
    <w:rsid w:val="00080D9C"/>
    <w:rsid w:val="00081244"/>
    <w:rsid w:val="00083A67"/>
    <w:rsid w:val="000844DD"/>
    <w:rsid w:val="00084B7C"/>
    <w:rsid w:val="000900A0"/>
    <w:rsid w:val="000905E4"/>
    <w:rsid w:val="00092FC8"/>
    <w:rsid w:val="00093CCD"/>
    <w:rsid w:val="00094035"/>
    <w:rsid w:val="00095555"/>
    <w:rsid w:val="00097169"/>
    <w:rsid w:val="000A0092"/>
    <w:rsid w:val="000A0557"/>
    <w:rsid w:val="000A1891"/>
    <w:rsid w:val="000A19BB"/>
    <w:rsid w:val="000A3033"/>
    <w:rsid w:val="000A68EA"/>
    <w:rsid w:val="000A7757"/>
    <w:rsid w:val="000A7F0B"/>
    <w:rsid w:val="000A7FC2"/>
    <w:rsid w:val="000B11E6"/>
    <w:rsid w:val="000B1D1F"/>
    <w:rsid w:val="000B1EB0"/>
    <w:rsid w:val="000B5385"/>
    <w:rsid w:val="000B59B8"/>
    <w:rsid w:val="000B5B42"/>
    <w:rsid w:val="000B5DBA"/>
    <w:rsid w:val="000B6442"/>
    <w:rsid w:val="000C1E48"/>
    <w:rsid w:val="000C2349"/>
    <w:rsid w:val="000C3368"/>
    <w:rsid w:val="000C56F9"/>
    <w:rsid w:val="000C6C88"/>
    <w:rsid w:val="000C78D2"/>
    <w:rsid w:val="000D18C4"/>
    <w:rsid w:val="000D50FA"/>
    <w:rsid w:val="000D6A88"/>
    <w:rsid w:val="000D73A9"/>
    <w:rsid w:val="000E0C16"/>
    <w:rsid w:val="000E14E3"/>
    <w:rsid w:val="000E184A"/>
    <w:rsid w:val="000E6D19"/>
    <w:rsid w:val="000E77DD"/>
    <w:rsid w:val="000E7910"/>
    <w:rsid w:val="000F1619"/>
    <w:rsid w:val="000F1623"/>
    <w:rsid w:val="000F1A47"/>
    <w:rsid w:val="000F394F"/>
    <w:rsid w:val="000F3DBB"/>
    <w:rsid w:val="000F4F0D"/>
    <w:rsid w:val="000F7258"/>
    <w:rsid w:val="00101137"/>
    <w:rsid w:val="00101BA8"/>
    <w:rsid w:val="00104211"/>
    <w:rsid w:val="0010666D"/>
    <w:rsid w:val="00106B1C"/>
    <w:rsid w:val="00107CF2"/>
    <w:rsid w:val="001131B5"/>
    <w:rsid w:val="001144D5"/>
    <w:rsid w:val="00114BFA"/>
    <w:rsid w:val="00115FA6"/>
    <w:rsid w:val="00120327"/>
    <w:rsid w:val="00120856"/>
    <w:rsid w:val="00122A10"/>
    <w:rsid w:val="00122D77"/>
    <w:rsid w:val="001238B8"/>
    <w:rsid w:val="00125DBA"/>
    <w:rsid w:val="00127509"/>
    <w:rsid w:val="00127632"/>
    <w:rsid w:val="00127D24"/>
    <w:rsid w:val="001319D8"/>
    <w:rsid w:val="00133889"/>
    <w:rsid w:val="00134279"/>
    <w:rsid w:val="00134DFA"/>
    <w:rsid w:val="001350D4"/>
    <w:rsid w:val="001353D5"/>
    <w:rsid w:val="0013618A"/>
    <w:rsid w:val="0013795D"/>
    <w:rsid w:val="00137BEF"/>
    <w:rsid w:val="00140C89"/>
    <w:rsid w:val="00141425"/>
    <w:rsid w:val="00143A20"/>
    <w:rsid w:val="00151023"/>
    <w:rsid w:val="00151A09"/>
    <w:rsid w:val="00151A9A"/>
    <w:rsid w:val="00151EB9"/>
    <w:rsid w:val="0015271E"/>
    <w:rsid w:val="001542D1"/>
    <w:rsid w:val="00154FA0"/>
    <w:rsid w:val="00155E52"/>
    <w:rsid w:val="00156407"/>
    <w:rsid w:val="00156F2E"/>
    <w:rsid w:val="00156F98"/>
    <w:rsid w:val="00157732"/>
    <w:rsid w:val="00160124"/>
    <w:rsid w:val="001602E3"/>
    <w:rsid w:val="00160682"/>
    <w:rsid w:val="00160C0C"/>
    <w:rsid w:val="00161DAF"/>
    <w:rsid w:val="0016467D"/>
    <w:rsid w:val="001664A2"/>
    <w:rsid w:val="00166F55"/>
    <w:rsid w:val="001700F4"/>
    <w:rsid w:val="00170521"/>
    <w:rsid w:val="001738C4"/>
    <w:rsid w:val="001741E1"/>
    <w:rsid w:val="001765EA"/>
    <w:rsid w:val="00176F33"/>
    <w:rsid w:val="001771BF"/>
    <w:rsid w:val="00177620"/>
    <w:rsid w:val="001807BA"/>
    <w:rsid w:val="001845C5"/>
    <w:rsid w:val="001845E1"/>
    <w:rsid w:val="0018605D"/>
    <w:rsid w:val="0018610A"/>
    <w:rsid w:val="00190206"/>
    <w:rsid w:val="00191689"/>
    <w:rsid w:val="001924E9"/>
    <w:rsid w:val="0019295B"/>
    <w:rsid w:val="00193CEE"/>
    <w:rsid w:val="00195A25"/>
    <w:rsid w:val="00197910"/>
    <w:rsid w:val="001A0378"/>
    <w:rsid w:val="001A0CE8"/>
    <w:rsid w:val="001A0D68"/>
    <w:rsid w:val="001A0F5E"/>
    <w:rsid w:val="001A1BEB"/>
    <w:rsid w:val="001A1DDA"/>
    <w:rsid w:val="001A2D01"/>
    <w:rsid w:val="001A3DB0"/>
    <w:rsid w:val="001A5862"/>
    <w:rsid w:val="001A659C"/>
    <w:rsid w:val="001A71F9"/>
    <w:rsid w:val="001B0A89"/>
    <w:rsid w:val="001B2120"/>
    <w:rsid w:val="001B328B"/>
    <w:rsid w:val="001B46C8"/>
    <w:rsid w:val="001B4848"/>
    <w:rsid w:val="001B5EE0"/>
    <w:rsid w:val="001B61DB"/>
    <w:rsid w:val="001B6616"/>
    <w:rsid w:val="001B6FFC"/>
    <w:rsid w:val="001C059F"/>
    <w:rsid w:val="001C0E92"/>
    <w:rsid w:val="001C15B4"/>
    <w:rsid w:val="001C31E6"/>
    <w:rsid w:val="001C3D18"/>
    <w:rsid w:val="001C501C"/>
    <w:rsid w:val="001C59A5"/>
    <w:rsid w:val="001C65CD"/>
    <w:rsid w:val="001C7986"/>
    <w:rsid w:val="001D104E"/>
    <w:rsid w:val="001D12AF"/>
    <w:rsid w:val="001D14AA"/>
    <w:rsid w:val="001D23A0"/>
    <w:rsid w:val="001D24B9"/>
    <w:rsid w:val="001D60C8"/>
    <w:rsid w:val="001E1105"/>
    <w:rsid w:val="001E1DD1"/>
    <w:rsid w:val="001E3CAD"/>
    <w:rsid w:val="001E3D52"/>
    <w:rsid w:val="001E5D73"/>
    <w:rsid w:val="001E6053"/>
    <w:rsid w:val="001E79AE"/>
    <w:rsid w:val="001F447A"/>
    <w:rsid w:val="001F4792"/>
    <w:rsid w:val="001F6C94"/>
    <w:rsid w:val="001F6E08"/>
    <w:rsid w:val="001F7399"/>
    <w:rsid w:val="001F7BAD"/>
    <w:rsid w:val="001F7C27"/>
    <w:rsid w:val="00200515"/>
    <w:rsid w:val="002019B3"/>
    <w:rsid w:val="00203A9F"/>
    <w:rsid w:val="002040FC"/>
    <w:rsid w:val="0020424B"/>
    <w:rsid w:val="002050D0"/>
    <w:rsid w:val="002057AD"/>
    <w:rsid w:val="00205D27"/>
    <w:rsid w:val="00206699"/>
    <w:rsid w:val="00206C43"/>
    <w:rsid w:val="00206E4E"/>
    <w:rsid w:val="0020779D"/>
    <w:rsid w:val="00207F30"/>
    <w:rsid w:val="00211CE7"/>
    <w:rsid w:val="00212319"/>
    <w:rsid w:val="00213082"/>
    <w:rsid w:val="0021387D"/>
    <w:rsid w:val="00214051"/>
    <w:rsid w:val="00220D82"/>
    <w:rsid w:val="00221142"/>
    <w:rsid w:val="00222F97"/>
    <w:rsid w:val="00223462"/>
    <w:rsid w:val="00223A96"/>
    <w:rsid w:val="00224212"/>
    <w:rsid w:val="0022469F"/>
    <w:rsid w:val="00225AC7"/>
    <w:rsid w:val="00225BE3"/>
    <w:rsid w:val="00227B23"/>
    <w:rsid w:val="002308A6"/>
    <w:rsid w:val="00230990"/>
    <w:rsid w:val="00232128"/>
    <w:rsid w:val="002332B3"/>
    <w:rsid w:val="00234585"/>
    <w:rsid w:val="00236062"/>
    <w:rsid w:val="0023757C"/>
    <w:rsid w:val="002441AA"/>
    <w:rsid w:val="0024708C"/>
    <w:rsid w:val="00247973"/>
    <w:rsid w:val="00247AA9"/>
    <w:rsid w:val="0025014B"/>
    <w:rsid w:val="0025317C"/>
    <w:rsid w:val="00254CA9"/>
    <w:rsid w:val="00256E1A"/>
    <w:rsid w:val="00260FB0"/>
    <w:rsid w:val="0026394D"/>
    <w:rsid w:val="00267787"/>
    <w:rsid w:val="00271020"/>
    <w:rsid w:val="00271673"/>
    <w:rsid w:val="00271D9B"/>
    <w:rsid w:val="00272EEA"/>
    <w:rsid w:val="0027390B"/>
    <w:rsid w:val="00274200"/>
    <w:rsid w:val="00274E0A"/>
    <w:rsid w:val="00275DCE"/>
    <w:rsid w:val="00276E12"/>
    <w:rsid w:val="00277541"/>
    <w:rsid w:val="00283008"/>
    <w:rsid w:val="002831AE"/>
    <w:rsid w:val="00284419"/>
    <w:rsid w:val="00285DF8"/>
    <w:rsid w:val="002874E2"/>
    <w:rsid w:val="00290330"/>
    <w:rsid w:val="00295F40"/>
    <w:rsid w:val="00296694"/>
    <w:rsid w:val="002A1E66"/>
    <w:rsid w:val="002A445D"/>
    <w:rsid w:val="002B4FF0"/>
    <w:rsid w:val="002B51CD"/>
    <w:rsid w:val="002B6153"/>
    <w:rsid w:val="002C3128"/>
    <w:rsid w:val="002C4FF2"/>
    <w:rsid w:val="002C50BE"/>
    <w:rsid w:val="002C5AB7"/>
    <w:rsid w:val="002C627C"/>
    <w:rsid w:val="002D037E"/>
    <w:rsid w:val="002D0C3C"/>
    <w:rsid w:val="002D1361"/>
    <w:rsid w:val="002D2B1E"/>
    <w:rsid w:val="002D2C42"/>
    <w:rsid w:val="002D375B"/>
    <w:rsid w:val="002D4317"/>
    <w:rsid w:val="002D62E8"/>
    <w:rsid w:val="002D62EB"/>
    <w:rsid w:val="002D7D98"/>
    <w:rsid w:val="002E200C"/>
    <w:rsid w:val="002E2E15"/>
    <w:rsid w:val="002E3A35"/>
    <w:rsid w:val="002E4308"/>
    <w:rsid w:val="002E745C"/>
    <w:rsid w:val="002E791F"/>
    <w:rsid w:val="002E7D51"/>
    <w:rsid w:val="002E7F48"/>
    <w:rsid w:val="002F20EB"/>
    <w:rsid w:val="002F252C"/>
    <w:rsid w:val="002F2A56"/>
    <w:rsid w:val="002F3E76"/>
    <w:rsid w:val="002F43A8"/>
    <w:rsid w:val="002F4C81"/>
    <w:rsid w:val="002F6633"/>
    <w:rsid w:val="002F6DD2"/>
    <w:rsid w:val="002F6DFB"/>
    <w:rsid w:val="002F7829"/>
    <w:rsid w:val="002F78F7"/>
    <w:rsid w:val="0030168C"/>
    <w:rsid w:val="00301D59"/>
    <w:rsid w:val="00304F40"/>
    <w:rsid w:val="003051A5"/>
    <w:rsid w:val="00307586"/>
    <w:rsid w:val="0030796E"/>
    <w:rsid w:val="00310DB9"/>
    <w:rsid w:val="00311C85"/>
    <w:rsid w:val="00311E37"/>
    <w:rsid w:val="00314A68"/>
    <w:rsid w:val="003174D9"/>
    <w:rsid w:val="00321A26"/>
    <w:rsid w:val="00321C6A"/>
    <w:rsid w:val="00321EBE"/>
    <w:rsid w:val="00322179"/>
    <w:rsid w:val="00324C8E"/>
    <w:rsid w:val="00324F0C"/>
    <w:rsid w:val="003331E8"/>
    <w:rsid w:val="0033593F"/>
    <w:rsid w:val="003359E1"/>
    <w:rsid w:val="00335AA9"/>
    <w:rsid w:val="00336512"/>
    <w:rsid w:val="00336906"/>
    <w:rsid w:val="003369E9"/>
    <w:rsid w:val="00341F29"/>
    <w:rsid w:val="0034228B"/>
    <w:rsid w:val="00342B29"/>
    <w:rsid w:val="00344D37"/>
    <w:rsid w:val="00345333"/>
    <w:rsid w:val="0034683B"/>
    <w:rsid w:val="00346EA7"/>
    <w:rsid w:val="003502BF"/>
    <w:rsid w:val="003512EF"/>
    <w:rsid w:val="0035188B"/>
    <w:rsid w:val="00351E4B"/>
    <w:rsid w:val="003520E7"/>
    <w:rsid w:val="0035237F"/>
    <w:rsid w:val="00353842"/>
    <w:rsid w:val="0035487E"/>
    <w:rsid w:val="00356053"/>
    <w:rsid w:val="00356C75"/>
    <w:rsid w:val="00357DD2"/>
    <w:rsid w:val="0036194E"/>
    <w:rsid w:val="00362059"/>
    <w:rsid w:val="00363BFC"/>
    <w:rsid w:val="00366056"/>
    <w:rsid w:val="0036607C"/>
    <w:rsid w:val="0037048B"/>
    <w:rsid w:val="003740FF"/>
    <w:rsid w:val="003761EA"/>
    <w:rsid w:val="003800C0"/>
    <w:rsid w:val="00380543"/>
    <w:rsid w:val="00380690"/>
    <w:rsid w:val="00381F0E"/>
    <w:rsid w:val="00386E52"/>
    <w:rsid w:val="00390750"/>
    <w:rsid w:val="00392752"/>
    <w:rsid w:val="00392F0C"/>
    <w:rsid w:val="00392F6B"/>
    <w:rsid w:val="00393099"/>
    <w:rsid w:val="003962CB"/>
    <w:rsid w:val="00396798"/>
    <w:rsid w:val="003A06C6"/>
    <w:rsid w:val="003A19C0"/>
    <w:rsid w:val="003A2178"/>
    <w:rsid w:val="003A33CA"/>
    <w:rsid w:val="003A4527"/>
    <w:rsid w:val="003A521A"/>
    <w:rsid w:val="003A58B8"/>
    <w:rsid w:val="003A5B4C"/>
    <w:rsid w:val="003A677E"/>
    <w:rsid w:val="003A7A80"/>
    <w:rsid w:val="003A7EDE"/>
    <w:rsid w:val="003B1501"/>
    <w:rsid w:val="003B24D6"/>
    <w:rsid w:val="003B27D2"/>
    <w:rsid w:val="003B3143"/>
    <w:rsid w:val="003B6C3B"/>
    <w:rsid w:val="003B7071"/>
    <w:rsid w:val="003C2721"/>
    <w:rsid w:val="003C486C"/>
    <w:rsid w:val="003C6BCB"/>
    <w:rsid w:val="003C7072"/>
    <w:rsid w:val="003D2074"/>
    <w:rsid w:val="003D23DA"/>
    <w:rsid w:val="003D46C6"/>
    <w:rsid w:val="003D4F19"/>
    <w:rsid w:val="003D5536"/>
    <w:rsid w:val="003D747A"/>
    <w:rsid w:val="003D7A54"/>
    <w:rsid w:val="003E11B8"/>
    <w:rsid w:val="003E36B1"/>
    <w:rsid w:val="003E4162"/>
    <w:rsid w:val="003E49BD"/>
    <w:rsid w:val="003E58AC"/>
    <w:rsid w:val="003E5E53"/>
    <w:rsid w:val="003E67CD"/>
    <w:rsid w:val="003F004A"/>
    <w:rsid w:val="003F1C2F"/>
    <w:rsid w:val="003F3DD7"/>
    <w:rsid w:val="003F40F8"/>
    <w:rsid w:val="003F508E"/>
    <w:rsid w:val="003F60AB"/>
    <w:rsid w:val="003F6838"/>
    <w:rsid w:val="003F7CBD"/>
    <w:rsid w:val="003F7DA4"/>
    <w:rsid w:val="004031E7"/>
    <w:rsid w:val="0040399E"/>
    <w:rsid w:val="00405479"/>
    <w:rsid w:val="0040727C"/>
    <w:rsid w:val="0041495F"/>
    <w:rsid w:val="00414FF5"/>
    <w:rsid w:val="0041740E"/>
    <w:rsid w:val="004175AE"/>
    <w:rsid w:val="004222A8"/>
    <w:rsid w:val="00422362"/>
    <w:rsid w:val="004249F3"/>
    <w:rsid w:val="00426598"/>
    <w:rsid w:val="004269A4"/>
    <w:rsid w:val="004304D5"/>
    <w:rsid w:val="004317FA"/>
    <w:rsid w:val="004323B8"/>
    <w:rsid w:val="00433129"/>
    <w:rsid w:val="004337C8"/>
    <w:rsid w:val="00435552"/>
    <w:rsid w:val="004365ED"/>
    <w:rsid w:val="0043665D"/>
    <w:rsid w:val="00440652"/>
    <w:rsid w:val="004409C7"/>
    <w:rsid w:val="00442A94"/>
    <w:rsid w:val="0044334A"/>
    <w:rsid w:val="00443B0B"/>
    <w:rsid w:val="004449DB"/>
    <w:rsid w:val="004458A6"/>
    <w:rsid w:val="00446B10"/>
    <w:rsid w:val="00447037"/>
    <w:rsid w:val="004472B6"/>
    <w:rsid w:val="00447442"/>
    <w:rsid w:val="00452D6F"/>
    <w:rsid w:val="00453D05"/>
    <w:rsid w:val="004602C1"/>
    <w:rsid w:val="004604F0"/>
    <w:rsid w:val="00461996"/>
    <w:rsid w:val="0046249B"/>
    <w:rsid w:val="00464DB9"/>
    <w:rsid w:val="00465897"/>
    <w:rsid w:val="004667E7"/>
    <w:rsid w:val="004668C4"/>
    <w:rsid w:val="00466DC7"/>
    <w:rsid w:val="00470781"/>
    <w:rsid w:val="0047379E"/>
    <w:rsid w:val="0047436F"/>
    <w:rsid w:val="004744B4"/>
    <w:rsid w:val="004750AE"/>
    <w:rsid w:val="00481581"/>
    <w:rsid w:val="00481CF8"/>
    <w:rsid w:val="00484CF5"/>
    <w:rsid w:val="004866A1"/>
    <w:rsid w:val="004877C8"/>
    <w:rsid w:val="00487AEB"/>
    <w:rsid w:val="004903AF"/>
    <w:rsid w:val="0049125A"/>
    <w:rsid w:val="00491EC7"/>
    <w:rsid w:val="00491EF8"/>
    <w:rsid w:val="004927FC"/>
    <w:rsid w:val="00492C2D"/>
    <w:rsid w:val="00493D35"/>
    <w:rsid w:val="00495EB8"/>
    <w:rsid w:val="00497396"/>
    <w:rsid w:val="00497A15"/>
    <w:rsid w:val="004A1979"/>
    <w:rsid w:val="004A204A"/>
    <w:rsid w:val="004A2696"/>
    <w:rsid w:val="004A2CE4"/>
    <w:rsid w:val="004A30DC"/>
    <w:rsid w:val="004A3D87"/>
    <w:rsid w:val="004A3F47"/>
    <w:rsid w:val="004A3FCE"/>
    <w:rsid w:val="004A436A"/>
    <w:rsid w:val="004A5DE1"/>
    <w:rsid w:val="004A7149"/>
    <w:rsid w:val="004B0FA0"/>
    <w:rsid w:val="004B1143"/>
    <w:rsid w:val="004B18A9"/>
    <w:rsid w:val="004B2B98"/>
    <w:rsid w:val="004B2EAA"/>
    <w:rsid w:val="004B4666"/>
    <w:rsid w:val="004B4E2F"/>
    <w:rsid w:val="004B5159"/>
    <w:rsid w:val="004B74F8"/>
    <w:rsid w:val="004C1BAF"/>
    <w:rsid w:val="004C3FBC"/>
    <w:rsid w:val="004C5AF9"/>
    <w:rsid w:val="004C5FB2"/>
    <w:rsid w:val="004C751D"/>
    <w:rsid w:val="004C7993"/>
    <w:rsid w:val="004D0A6C"/>
    <w:rsid w:val="004D0CA1"/>
    <w:rsid w:val="004D0D01"/>
    <w:rsid w:val="004D1326"/>
    <w:rsid w:val="004D15D7"/>
    <w:rsid w:val="004D175C"/>
    <w:rsid w:val="004D2CE6"/>
    <w:rsid w:val="004D360E"/>
    <w:rsid w:val="004D4F8C"/>
    <w:rsid w:val="004D5A02"/>
    <w:rsid w:val="004D6B86"/>
    <w:rsid w:val="004E0182"/>
    <w:rsid w:val="004E12D8"/>
    <w:rsid w:val="004E4E01"/>
    <w:rsid w:val="004E60D2"/>
    <w:rsid w:val="004F047F"/>
    <w:rsid w:val="004F093C"/>
    <w:rsid w:val="004F1321"/>
    <w:rsid w:val="004F156E"/>
    <w:rsid w:val="004F3890"/>
    <w:rsid w:val="004F42D1"/>
    <w:rsid w:val="004F7B80"/>
    <w:rsid w:val="00501C54"/>
    <w:rsid w:val="0050485A"/>
    <w:rsid w:val="00504AE4"/>
    <w:rsid w:val="00504F88"/>
    <w:rsid w:val="005079F4"/>
    <w:rsid w:val="00512D78"/>
    <w:rsid w:val="005136F4"/>
    <w:rsid w:val="0051388A"/>
    <w:rsid w:val="00514E65"/>
    <w:rsid w:val="00521467"/>
    <w:rsid w:val="00522EA4"/>
    <w:rsid w:val="00523955"/>
    <w:rsid w:val="0052491B"/>
    <w:rsid w:val="00525CBF"/>
    <w:rsid w:val="00526A33"/>
    <w:rsid w:val="00534215"/>
    <w:rsid w:val="00536145"/>
    <w:rsid w:val="005375ED"/>
    <w:rsid w:val="00540B92"/>
    <w:rsid w:val="0054277D"/>
    <w:rsid w:val="005473B5"/>
    <w:rsid w:val="0055242C"/>
    <w:rsid w:val="005532A9"/>
    <w:rsid w:val="00556746"/>
    <w:rsid w:val="005625A1"/>
    <w:rsid w:val="0056412A"/>
    <w:rsid w:val="00564973"/>
    <w:rsid w:val="00564997"/>
    <w:rsid w:val="005652BD"/>
    <w:rsid w:val="0056578C"/>
    <w:rsid w:val="00565B68"/>
    <w:rsid w:val="005663FB"/>
    <w:rsid w:val="0056648A"/>
    <w:rsid w:val="0056752B"/>
    <w:rsid w:val="00570DFB"/>
    <w:rsid w:val="00572BE5"/>
    <w:rsid w:val="00573BEE"/>
    <w:rsid w:val="0057419E"/>
    <w:rsid w:val="00574992"/>
    <w:rsid w:val="005752F9"/>
    <w:rsid w:val="00575D3B"/>
    <w:rsid w:val="00576BCA"/>
    <w:rsid w:val="00580913"/>
    <w:rsid w:val="0058188A"/>
    <w:rsid w:val="0058242D"/>
    <w:rsid w:val="005828DC"/>
    <w:rsid w:val="00585D4E"/>
    <w:rsid w:val="005861E7"/>
    <w:rsid w:val="005864FA"/>
    <w:rsid w:val="005866E7"/>
    <w:rsid w:val="0059020E"/>
    <w:rsid w:val="00591408"/>
    <w:rsid w:val="005928B3"/>
    <w:rsid w:val="005931ED"/>
    <w:rsid w:val="00593DA4"/>
    <w:rsid w:val="00594333"/>
    <w:rsid w:val="00595412"/>
    <w:rsid w:val="00595B20"/>
    <w:rsid w:val="00595D39"/>
    <w:rsid w:val="00596E14"/>
    <w:rsid w:val="005A076D"/>
    <w:rsid w:val="005A3F0C"/>
    <w:rsid w:val="005A491A"/>
    <w:rsid w:val="005A65C7"/>
    <w:rsid w:val="005A69A6"/>
    <w:rsid w:val="005A724A"/>
    <w:rsid w:val="005A7673"/>
    <w:rsid w:val="005A7B0F"/>
    <w:rsid w:val="005B0BB0"/>
    <w:rsid w:val="005B33F7"/>
    <w:rsid w:val="005B3B93"/>
    <w:rsid w:val="005B4284"/>
    <w:rsid w:val="005B7ACA"/>
    <w:rsid w:val="005C06CB"/>
    <w:rsid w:val="005C3718"/>
    <w:rsid w:val="005C3804"/>
    <w:rsid w:val="005C4B62"/>
    <w:rsid w:val="005C5296"/>
    <w:rsid w:val="005C65EC"/>
    <w:rsid w:val="005C6BD4"/>
    <w:rsid w:val="005C784A"/>
    <w:rsid w:val="005C7A90"/>
    <w:rsid w:val="005D131A"/>
    <w:rsid w:val="005D2274"/>
    <w:rsid w:val="005D29DC"/>
    <w:rsid w:val="005D6453"/>
    <w:rsid w:val="005D736D"/>
    <w:rsid w:val="005E1C1A"/>
    <w:rsid w:val="005E3EA0"/>
    <w:rsid w:val="005E4B36"/>
    <w:rsid w:val="005E5508"/>
    <w:rsid w:val="005E649A"/>
    <w:rsid w:val="005E6986"/>
    <w:rsid w:val="005E73AA"/>
    <w:rsid w:val="005F251C"/>
    <w:rsid w:val="005F5AED"/>
    <w:rsid w:val="005F6795"/>
    <w:rsid w:val="006003F0"/>
    <w:rsid w:val="0060585E"/>
    <w:rsid w:val="006072E3"/>
    <w:rsid w:val="00614594"/>
    <w:rsid w:val="00614B20"/>
    <w:rsid w:val="00614E9B"/>
    <w:rsid w:val="00615A6B"/>
    <w:rsid w:val="0061747E"/>
    <w:rsid w:val="00617703"/>
    <w:rsid w:val="006209E1"/>
    <w:rsid w:val="00621334"/>
    <w:rsid w:val="0062415B"/>
    <w:rsid w:val="0062596C"/>
    <w:rsid w:val="006305C5"/>
    <w:rsid w:val="00630623"/>
    <w:rsid w:val="00632315"/>
    <w:rsid w:val="00633B5E"/>
    <w:rsid w:val="00633B68"/>
    <w:rsid w:val="00635403"/>
    <w:rsid w:val="00636EA9"/>
    <w:rsid w:val="00637CF1"/>
    <w:rsid w:val="00640B8D"/>
    <w:rsid w:val="00641876"/>
    <w:rsid w:val="00641AB4"/>
    <w:rsid w:val="006422FD"/>
    <w:rsid w:val="00644638"/>
    <w:rsid w:val="00645290"/>
    <w:rsid w:val="00646F91"/>
    <w:rsid w:val="00647391"/>
    <w:rsid w:val="00654728"/>
    <w:rsid w:val="0065656A"/>
    <w:rsid w:val="00657C9C"/>
    <w:rsid w:val="00662936"/>
    <w:rsid w:val="00663C79"/>
    <w:rsid w:val="00663EC1"/>
    <w:rsid w:val="0066593C"/>
    <w:rsid w:val="0066613C"/>
    <w:rsid w:val="0067040D"/>
    <w:rsid w:val="00670B39"/>
    <w:rsid w:val="00670DE0"/>
    <w:rsid w:val="00672620"/>
    <w:rsid w:val="00672E5C"/>
    <w:rsid w:val="006752DF"/>
    <w:rsid w:val="00675958"/>
    <w:rsid w:val="00677BC2"/>
    <w:rsid w:val="006819EA"/>
    <w:rsid w:val="0068222F"/>
    <w:rsid w:val="0068297E"/>
    <w:rsid w:val="00683612"/>
    <w:rsid w:val="00683B2D"/>
    <w:rsid w:val="00684C26"/>
    <w:rsid w:val="00687EDF"/>
    <w:rsid w:val="00691D13"/>
    <w:rsid w:val="00693086"/>
    <w:rsid w:val="006935AC"/>
    <w:rsid w:val="0069492C"/>
    <w:rsid w:val="00695453"/>
    <w:rsid w:val="006964BC"/>
    <w:rsid w:val="006972BE"/>
    <w:rsid w:val="006A02FE"/>
    <w:rsid w:val="006A0372"/>
    <w:rsid w:val="006A1ECC"/>
    <w:rsid w:val="006A5B2F"/>
    <w:rsid w:val="006A6E17"/>
    <w:rsid w:val="006A7F4D"/>
    <w:rsid w:val="006B015B"/>
    <w:rsid w:val="006B043F"/>
    <w:rsid w:val="006B1E2C"/>
    <w:rsid w:val="006B3C18"/>
    <w:rsid w:val="006B3CE1"/>
    <w:rsid w:val="006B436F"/>
    <w:rsid w:val="006B5964"/>
    <w:rsid w:val="006C162F"/>
    <w:rsid w:val="006C1866"/>
    <w:rsid w:val="006C1BD0"/>
    <w:rsid w:val="006C6143"/>
    <w:rsid w:val="006C70AC"/>
    <w:rsid w:val="006D289E"/>
    <w:rsid w:val="006D3992"/>
    <w:rsid w:val="006D672C"/>
    <w:rsid w:val="006D7EE9"/>
    <w:rsid w:val="006E2203"/>
    <w:rsid w:val="006E4C85"/>
    <w:rsid w:val="006E7D0F"/>
    <w:rsid w:val="006F0D5A"/>
    <w:rsid w:val="006F1631"/>
    <w:rsid w:val="006F30B1"/>
    <w:rsid w:val="006F34AC"/>
    <w:rsid w:val="006F37C6"/>
    <w:rsid w:val="006F4D24"/>
    <w:rsid w:val="006F5249"/>
    <w:rsid w:val="006F53E5"/>
    <w:rsid w:val="00702832"/>
    <w:rsid w:val="00703669"/>
    <w:rsid w:val="00703ABD"/>
    <w:rsid w:val="0070553D"/>
    <w:rsid w:val="007065F6"/>
    <w:rsid w:val="007066DE"/>
    <w:rsid w:val="007104AA"/>
    <w:rsid w:val="00710637"/>
    <w:rsid w:val="0071311E"/>
    <w:rsid w:val="00716065"/>
    <w:rsid w:val="007166F3"/>
    <w:rsid w:val="00717271"/>
    <w:rsid w:val="0072088E"/>
    <w:rsid w:val="00723C44"/>
    <w:rsid w:val="007244DE"/>
    <w:rsid w:val="00724E80"/>
    <w:rsid w:val="00724F0A"/>
    <w:rsid w:val="007257AA"/>
    <w:rsid w:val="007271D5"/>
    <w:rsid w:val="0072723B"/>
    <w:rsid w:val="00730BFD"/>
    <w:rsid w:val="0073135C"/>
    <w:rsid w:val="00731E8B"/>
    <w:rsid w:val="0073231E"/>
    <w:rsid w:val="00733657"/>
    <w:rsid w:val="007341DD"/>
    <w:rsid w:val="007409D3"/>
    <w:rsid w:val="00740A4A"/>
    <w:rsid w:val="00743C47"/>
    <w:rsid w:val="0074500E"/>
    <w:rsid w:val="00746702"/>
    <w:rsid w:val="007501D6"/>
    <w:rsid w:val="0075060F"/>
    <w:rsid w:val="00750A13"/>
    <w:rsid w:val="0075141B"/>
    <w:rsid w:val="00753DFC"/>
    <w:rsid w:val="007552E6"/>
    <w:rsid w:val="0075667F"/>
    <w:rsid w:val="00761043"/>
    <w:rsid w:val="00762469"/>
    <w:rsid w:val="007624EB"/>
    <w:rsid w:val="00763493"/>
    <w:rsid w:val="007644F9"/>
    <w:rsid w:val="007662EA"/>
    <w:rsid w:val="00767752"/>
    <w:rsid w:val="00770729"/>
    <w:rsid w:val="007712EF"/>
    <w:rsid w:val="0077486A"/>
    <w:rsid w:val="00780265"/>
    <w:rsid w:val="007809CE"/>
    <w:rsid w:val="00781B10"/>
    <w:rsid w:val="00792936"/>
    <w:rsid w:val="00793747"/>
    <w:rsid w:val="00793B50"/>
    <w:rsid w:val="00797550"/>
    <w:rsid w:val="007A3445"/>
    <w:rsid w:val="007A48FB"/>
    <w:rsid w:val="007A6025"/>
    <w:rsid w:val="007B068B"/>
    <w:rsid w:val="007B12E4"/>
    <w:rsid w:val="007B3B17"/>
    <w:rsid w:val="007B3DCC"/>
    <w:rsid w:val="007B6127"/>
    <w:rsid w:val="007C2549"/>
    <w:rsid w:val="007C300E"/>
    <w:rsid w:val="007C452F"/>
    <w:rsid w:val="007C4716"/>
    <w:rsid w:val="007C472F"/>
    <w:rsid w:val="007C6FCE"/>
    <w:rsid w:val="007C768E"/>
    <w:rsid w:val="007C78E7"/>
    <w:rsid w:val="007D099D"/>
    <w:rsid w:val="007D2500"/>
    <w:rsid w:val="007D274D"/>
    <w:rsid w:val="007D789B"/>
    <w:rsid w:val="007E1997"/>
    <w:rsid w:val="007E1C3C"/>
    <w:rsid w:val="007E2458"/>
    <w:rsid w:val="007E4915"/>
    <w:rsid w:val="007E5941"/>
    <w:rsid w:val="007E6E8C"/>
    <w:rsid w:val="007F2E32"/>
    <w:rsid w:val="007F3AAC"/>
    <w:rsid w:val="007F3E83"/>
    <w:rsid w:val="007F6F16"/>
    <w:rsid w:val="0080005F"/>
    <w:rsid w:val="008005F4"/>
    <w:rsid w:val="00801F35"/>
    <w:rsid w:val="008029FE"/>
    <w:rsid w:val="00803957"/>
    <w:rsid w:val="00803A96"/>
    <w:rsid w:val="008117D5"/>
    <w:rsid w:val="0081390C"/>
    <w:rsid w:val="0081598F"/>
    <w:rsid w:val="00815CB9"/>
    <w:rsid w:val="00816831"/>
    <w:rsid w:val="008202CA"/>
    <w:rsid w:val="00821651"/>
    <w:rsid w:val="00821BE1"/>
    <w:rsid w:val="00822477"/>
    <w:rsid w:val="00822613"/>
    <w:rsid w:val="00826904"/>
    <w:rsid w:val="00831127"/>
    <w:rsid w:val="008313B2"/>
    <w:rsid w:val="0083267E"/>
    <w:rsid w:val="0083614A"/>
    <w:rsid w:val="0083691D"/>
    <w:rsid w:val="00837D67"/>
    <w:rsid w:val="00845C99"/>
    <w:rsid w:val="00845FE3"/>
    <w:rsid w:val="00851958"/>
    <w:rsid w:val="008534F6"/>
    <w:rsid w:val="00853A49"/>
    <w:rsid w:val="00854808"/>
    <w:rsid w:val="00854D07"/>
    <w:rsid w:val="00856513"/>
    <w:rsid w:val="00863193"/>
    <w:rsid w:val="008640C1"/>
    <w:rsid w:val="008655C1"/>
    <w:rsid w:val="00867951"/>
    <w:rsid w:val="00870830"/>
    <w:rsid w:val="008737EE"/>
    <w:rsid w:val="00873E15"/>
    <w:rsid w:val="0087460B"/>
    <w:rsid w:val="008747E8"/>
    <w:rsid w:val="008775BE"/>
    <w:rsid w:val="00880462"/>
    <w:rsid w:val="00880AA4"/>
    <w:rsid w:val="00880F12"/>
    <w:rsid w:val="008819C6"/>
    <w:rsid w:val="008828A4"/>
    <w:rsid w:val="00882FA6"/>
    <w:rsid w:val="00883D43"/>
    <w:rsid w:val="00883E7A"/>
    <w:rsid w:val="00884748"/>
    <w:rsid w:val="00885ED5"/>
    <w:rsid w:val="008867B5"/>
    <w:rsid w:val="008879B7"/>
    <w:rsid w:val="00890839"/>
    <w:rsid w:val="00890A75"/>
    <w:rsid w:val="00893868"/>
    <w:rsid w:val="008970EE"/>
    <w:rsid w:val="008A0975"/>
    <w:rsid w:val="008A2A83"/>
    <w:rsid w:val="008A46B3"/>
    <w:rsid w:val="008A5BFF"/>
    <w:rsid w:val="008A7304"/>
    <w:rsid w:val="008A77D5"/>
    <w:rsid w:val="008A78F1"/>
    <w:rsid w:val="008B073B"/>
    <w:rsid w:val="008B0D77"/>
    <w:rsid w:val="008B1ACB"/>
    <w:rsid w:val="008B30A4"/>
    <w:rsid w:val="008B34C2"/>
    <w:rsid w:val="008B4C4D"/>
    <w:rsid w:val="008B745C"/>
    <w:rsid w:val="008B7677"/>
    <w:rsid w:val="008C13FD"/>
    <w:rsid w:val="008C1C38"/>
    <w:rsid w:val="008C1EEC"/>
    <w:rsid w:val="008C5E0E"/>
    <w:rsid w:val="008C7115"/>
    <w:rsid w:val="008D11DD"/>
    <w:rsid w:val="008D2B13"/>
    <w:rsid w:val="008D365D"/>
    <w:rsid w:val="008D4456"/>
    <w:rsid w:val="008D4C03"/>
    <w:rsid w:val="008D4F9C"/>
    <w:rsid w:val="008D79EC"/>
    <w:rsid w:val="008E02C0"/>
    <w:rsid w:val="008E04A6"/>
    <w:rsid w:val="008E5CB0"/>
    <w:rsid w:val="008E73E1"/>
    <w:rsid w:val="008F3903"/>
    <w:rsid w:val="008F53CF"/>
    <w:rsid w:val="008F5E72"/>
    <w:rsid w:val="008F6522"/>
    <w:rsid w:val="008F78A9"/>
    <w:rsid w:val="008F7E90"/>
    <w:rsid w:val="008F7FE8"/>
    <w:rsid w:val="00901897"/>
    <w:rsid w:val="0090242C"/>
    <w:rsid w:val="00904B91"/>
    <w:rsid w:val="009059E2"/>
    <w:rsid w:val="00906A67"/>
    <w:rsid w:val="00906EFE"/>
    <w:rsid w:val="009071B8"/>
    <w:rsid w:val="00907C01"/>
    <w:rsid w:val="00910F0E"/>
    <w:rsid w:val="00912C6A"/>
    <w:rsid w:val="00912F13"/>
    <w:rsid w:val="0091348B"/>
    <w:rsid w:val="009140E6"/>
    <w:rsid w:val="00916749"/>
    <w:rsid w:val="009167C1"/>
    <w:rsid w:val="00917290"/>
    <w:rsid w:val="009176C4"/>
    <w:rsid w:val="00920028"/>
    <w:rsid w:val="00921160"/>
    <w:rsid w:val="009235BD"/>
    <w:rsid w:val="00927477"/>
    <w:rsid w:val="009313FB"/>
    <w:rsid w:val="00932C62"/>
    <w:rsid w:val="00934244"/>
    <w:rsid w:val="00935E05"/>
    <w:rsid w:val="00936F2E"/>
    <w:rsid w:val="0093742A"/>
    <w:rsid w:val="009375C4"/>
    <w:rsid w:val="00937D70"/>
    <w:rsid w:val="009417A5"/>
    <w:rsid w:val="00944582"/>
    <w:rsid w:val="00944C27"/>
    <w:rsid w:val="00944D1D"/>
    <w:rsid w:val="0094641C"/>
    <w:rsid w:val="009472F4"/>
    <w:rsid w:val="009477F2"/>
    <w:rsid w:val="0094799E"/>
    <w:rsid w:val="00950D4A"/>
    <w:rsid w:val="00951132"/>
    <w:rsid w:val="00951A4B"/>
    <w:rsid w:val="00954254"/>
    <w:rsid w:val="009542A2"/>
    <w:rsid w:val="00954D71"/>
    <w:rsid w:val="009558B1"/>
    <w:rsid w:val="00961AE5"/>
    <w:rsid w:val="009634A5"/>
    <w:rsid w:val="00964FE2"/>
    <w:rsid w:val="009655A5"/>
    <w:rsid w:val="00967514"/>
    <w:rsid w:val="0097158D"/>
    <w:rsid w:val="009728A7"/>
    <w:rsid w:val="00980348"/>
    <w:rsid w:val="0098113D"/>
    <w:rsid w:val="009841E8"/>
    <w:rsid w:val="0098587B"/>
    <w:rsid w:val="00987BC1"/>
    <w:rsid w:val="009921C7"/>
    <w:rsid w:val="00992AED"/>
    <w:rsid w:val="00993E86"/>
    <w:rsid w:val="00995356"/>
    <w:rsid w:val="0099717B"/>
    <w:rsid w:val="009A0685"/>
    <w:rsid w:val="009A1DC4"/>
    <w:rsid w:val="009A22CB"/>
    <w:rsid w:val="009A2572"/>
    <w:rsid w:val="009A26D7"/>
    <w:rsid w:val="009A2851"/>
    <w:rsid w:val="009A2C38"/>
    <w:rsid w:val="009A42F6"/>
    <w:rsid w:val="009A4D13"/>
    <w:rsid w:val="009A4EA9"/>
    <w:rsid w:val="009B0999"/>
    <w:rsid w:val="009B0D55"/>
    <w:rsid w:val="009B142E"/>
    <w:rsid w:val="009B218F"/>
    <w:rsid w:val="009B3B19"/>
    <w:rsid w:val="009B3ECD"/>
    <w:rsid w:val="009B5854"/>
    <w:rsid w:val="009C05D7"/>
    <w:rsid w:val="009C1994"/>
    <w:rsid w:val="009C2E62"/>
    <w:rsid w:val="009C505C"/>
    <w:rsid w:val="009C6928"/>
    <w:rsid w:val="009D3A90"/>
    <w:rsid w:val="009D3FE6"/>
    <w:rsid w:val="009D415C"/>
    <w:rsid w:val="009D5121"/>
    <w:rsid w:val="009D59C9"/>
    <w:rsid w:val="009E19BA"/>
    <w:rsid w:val="009E6155"/>
    <w:rsid w:val="009E6978"/>
    <w:rsid w:val="009E6993"/>
    <w:rsid w:val="009F0414"/>
    <w:rsid w:val="009F0E96"/>
    <w:rsid w:val="009F1950"/>
    <w:rsid w:val="009F1D82"/>
    <w:rsid w:val="009F3086"/>
    <w:rsid w:val="009F3F54"/>
    <w:rsid w:val="009F6E31"/>
    <w:rsid w:val="00A00A6B"/>
    <w:rsid w:val="00A00A8A"/>
    <w:rsid w:val="00A02021"/>
    <w:rsid w:val="00A032A1"/>
    <w:rsid w:val="00A04311"/>
    <w:rsid w:val="00A048EF"/>
    <w:rsid w:val="00A04B4A"/>
    <w:rsid w:val="00A04BAC"/>
    <w:rsid w:val="00A054D4"/>
    <w:rsid w:val="00A05BA2"/>
    <w:rsid w:val="00A05CC3"/>
    <w:rsid w:val="00A06CC9"/>
    <w:rsid w:val="00A07146"/>
    <w:rsid w:val="00A11A1A"/>
    <w:rsid w:val="00A11D64"/>
    <w:rsid w:val="00A121EE"/>
    <w:rsid w:val="00A12540"/>
    <w:rsid w:val="00A12B7E"/>
    <w:rsid w:val="00A13A12"/>
    <w:rsid w:val="00A13D44"/>
    <w:rsid w:val="00A1470D"/>
    <w:rsid w:val="00A177EB"/>
    <w:rsid w:val="00A218B2"/>
    <w:rsid w:val="00A21BA4"/>
    <w:rsid w:val="00A238E1"/>
    <w:rsid w:val="00A23B7F"/>
    <w:rsid w:val="00A23DC6"/>
    <w:rsid w:val="00A30916"/>
    <w:rsid w:val="00A32986"/>
    <w:rsid w:val="00A332DB"/>
    <w:rsid w:val="00A3413D"/>
    <w:rsid w:val="00A358FE"/>
    <w:rsid w:val="00A36E79"/>
    <w:rsid w:val="00A4095E"/>
    <w:rsid w:val="00A43E6F"/>
    <w:rsid w:val="00A45583"/>
    <w:rsid w:val="00A456D1"/>
    <w:rsid w:val="00A46E3F"/>
    <w:rsid w:val="00A4757D"/>
    <w:rsid w:val="00A477B6"/>
    <w:rsid w:val="00A50EB0"/>
    <w:rsid w:val="00A52DB1"/>
    <w:rsid w:val="00A53BCA"/>
    <w:rsid w:val="00A540D8"/>
    <w:rsid w:val="00A54326"/>
    <w:rsid w:val="00A56258"/>
    <w:rsid w:val="00A60F1A"/>
    <w:rsid w:val="00A6141D"/>
    <w:rsid w:val="00A61AAA"/>
    <w:rsid w:val="00A63678"/>
    <w:rsid w:val="00A63A81"/>
    <w:rsid w:val="00A64C66"/>
    <w:rsid w:val="00A661EF"/>
    <w:rsid w:val="00A6721F"/>
    <w:rsid w:val="00A701BC"/>
    <w:rsid w:val="00A70552"/>
    <w:rsid w:val="00A77F6B"/>
    <w:rsid w:val="00A80EFD"/>
    <w:rsid w:val="00A8120B"/>
    <w:rsid w:val="00A81BB2"/>
    <w:rsid w:val="00A81C8F"/>
    <w:rsid w:val="00A82D62"/>
    <w:rsid w:val="00A84D08"/>
    <w:rsid w:val="00A85A5E"/>
    <w:rsid w:val="00A85CB3"/>
    <w:rsid w:val="00A8771E"/>
    <w:rsid w:val="00A90179"/>
    <w:rsid w:val="00A90CD3"/>
    <w:rsid w:val="00A92734"/>
    <w:rsid w:val="00A933C0"/>
    <w:rsid w:val="00A94BFD"/>
    <w:rsid w:val="00A94D47"/>
    <w:rsid w:val="00A979B4"/>
    <w:rsid w:val="00A97C34"/>
    <w:rsid w:val="00AA0110"/>
    <w:rsid w:val="00AA48ED"/>
    <w:rsid w:val="00AA4C9F"/>
    <w:rsid w:val="00AA5210"/>
    <w:rsid w:val="00AA5C05"/>
    <w:rsid w:val="00AA6848"/>
    <w:rsid w:val="00AB1352"/>
    <w:rsid w:val="00AB17D2"/>
    <w:rsid w:val="00AB1C38"/>
    <w:rsid w:val="00AB4545"/>
    <w:rsid w:val="00AB4F03"/>
    <w:rsid w:val="00AB55EA"/>
    <w:rsid w:val="00AB6230"/>
    <w:rsid w:val="00AB74CF"/>
    <w:rsid w:val="00AB7DBE"/>
    <w:rsid w:val="00AC2871"/>
    <w:rsid w:val="00AC356F"/>
    <w:rsid w:val="00AC40F2"/>
    <w:rsid w:val="00AC75F5"/>
    <w:rsid w:val="00AC7805"/>
    <w:rsid w:val="00AD093D"/>
    <w:rsid w:val="00AD1320"/>
    <w:rsid w:val="00AD39F8"/>
    <w:rsid w:val="00AD4F56"/>
    <w:rsid w:val="00AD6472"/>
    <w:rsid w:val="00AD65CD"/>
    <w:rsid w:val="00AD7E35"/>
    <w:rsid w:val="00AE16D1"/>
    <w:rsid w:val="00AE183E"/>
    <w:rsid w:val="00AE1AF1"/>
    <w:rsid w:val="00AE1C19"/>
    <w:rsid w:val="00AE1EC5"/>
    <w:rsid w:val="00AE260E"/>
    <w:rsid w:val="00AE3648"/>
    <w:rsid w:val="00AE3D9C"/>
    <w:rsid w:val="00AE49B6"/>
    <w:rsid w:val="00AE5389"/>
    <w:rsid w:val="00AE5566"/>
    <w:rsid w:val="00AE5D06"/>
    <w:rsid w:val="00AE669A"/>
    <w:rsid w:val="00AE67A3"/>
    <w:rsid w:val="00AF0D99"/>
    <w:rsid w:val="00AF1421"/>
    <w:rsid w:val="00AF5787"/>
    <w:rsid w:val="00B0054C"/>
    <w:rsid w:val="00B00A87"/>
    <w:rsid w:val="00B02504"/>
    <w:rsid w:val="00B03127"/>
    <w:rsid w:val="00B03BA4"/>
    <w:rsid w:val="00B03DFC"/>
    <w:rsid w:val="00B055B4"/>
    <w:rsid w:val="00B0732C"/>
    <w:rsid w:val="00B07BB5"/>
    <w:rsid w:val="00B126CE"/>
    <w:rsid w:val="00B12ADA"/>
    <w:rsid w:val="00B13A41"/>
    <w:rsid w:val="00B14E1F"/>
    <w:rsid w:val="00B16B41"/>
    <w:rsid w:val="00B206D5"/>
    <w:rsid w:val="00B2251E"/>
    <w:rsid w:val="00B237DB"/>
    <w:rsid w:val="00B2591A"/>
    <w:rsid w:val="00B25AD8"/>
    <w:rsid w:val="00B2628A"/>
    <w:rsid w:val="00B265B9"/>
    <w:rsid w:val="00B279B6"/>
    <w:rsid w:val="00B31B3E"/>
    <w:rsid w:val="00B32E96"/>
    <w:rsid w:val="00B332A2"/>
    <w:rsid w:val="00B34A41"/>
    <w:rsid w:val="00B36528"/>
    <w:rsid w:val="00B41E10"/>
    <w:rsid w:val="00B42008"/>
    <w:rsid w:val="00B42CA0"/>
    <w:rsid w:val="00B43969"/>
    <w:rsid w:val="00B44009"/>
    <w:rsid w:val="00B44E17"/>
    <w:rsid w:val="00B45590"/>
    <w:rsid w:val="00B50058"/>
    <w:rsid w:val="00B50A5A"/>
    <w:rsid w:val="00B512A0"/>
    <w:rsid w:val="00B52F61"/>
    <w:rsid w:val="00B545D7"/>
    <w:rsid w:val="00B556C8"/>
    <w:rsid w:val="00B57EF5"/>
    <w:rsid w:val="00B60949"/>
    <w:rsid w:val="00B60F7A"/>
    <w:rsid w:val="00B6207F"/>
    <w:rsid w:val="00B62477"/>
    <w:rsid w:val="00B64D3C"/>
    <w:rsid w:val="00B67151"/>
    <w:rsid w:val="00B70FE4"/>
    <w:rsid w:val="00B722AD"/>
    <w:rsid w:val="00B73568"/>
    <w:rsid w:val="00B7393B"/>
    <w:rsid w:val="00B7406D"/>
    <w:rsid w:val="00B751A1"/>
    <w:rsid w:val="00B75BEC"/>
    <w:rsid w:val="00B75DC1"/>
    <w:rsid w:val="00B76EBC"/>
    <w:rsid w:val="00B7717F"/>
    <w:rsid w:val="00B773FB"/>
    <w:rsid w:val="00B80733"/>
    <w:rsid w:val="00B832D7"/>
    <w:rsid w:val="00B8554D"/>
    <w:rsid w:val="00B87510"/>
    <w:rsid w:val="00B87FC5"/>
    <w:rsid w:val="00B915D8"/>
    <w:rsid w:val="00B9223C"/>
    <w:rsid w:val="00B938A1"/>
    <w:rsid w:val="00B94600"/>
    <w:rsid w:val="00B9507C"/>
    <w:rsid w:val="00B96941"/>
    <w:rsid w:val="00BA14C7"/>
    <w:rsid w:val="00BA2501"/>
    <w:rsid w:val="00BA3321"/>
    <w:rsid w:val="00BA3DB6"/>
    <w:rsid w:val="00BA50E4"/>
    <w:rsid w:val="00BA6848"/>
    <w:rsid w:val="00BA68A3"/>
    <w:rsid w:val="00BB0613"/>
    <w:rsid w:val="00BB0905"/>
    <w:rsid w:val="00BB101C"/>
    <w:rsid w:val="00BB10B1"/>
    <w:rsid w:val="00BB1267"/>
    <w:rsid w:val="00BB2387"/>
    <w:rsid w:val="00BB2818"/>
    <w:rsid w:val="00BB3EC7"/>
    <w:rsid w:val="00BB671C"/>
    <w:rsid w:val="00BB68E2"/>
    <w:rsid w:val="00BB6BFD"/>
    <w:rsid w:val="00BB7833"/>
    <w:rsid w:val="00BC0F28"/>
    <w:rsid w:val="00BC14AC"/>
    <w:rsid w:val="00BC1F58"/>
    <w:rsid w:val="00BC2527"/>
    <w:rsid w:val="00BC2AF5"/>
    <w:rsid w:val="00BC519F"/>
    <w:rsid w:val="00BC5683"/>
    <w:rsid w:val="00BC5BA7"/>
    <w:rsid w:val="00BD1436"/>
    <w:rsid w:val="00BD3EED"/>
    <w:rsid w:val="00BD545C"/>
    <w:rsid w:val="00BD5AB2"/>
    <w:rsid w:val="00BD5D3D"/>
    <w:rsid w:val="00BD6269"/>
    <w:rsid w:val="00BE041D"/>
    <w:rsid w:val="00BE0CC8"/>
    <w:rsid w:val="00BE267B"/>
    <w:rsid w:val="00BE3E06"/>
    <w:rsid w:val="00BE4B12"/>
    <w:rsid w:val="00BE6A33"/>
    <w:rsid w:val="00BE6E3C"/>
    <w:rsid w:val="00BE7884"/>
    <w:rsid w:val="00BF00BF"/>
    <w:rsid w:val="00BF0D2D"/>
    <w:rsid w:val="00BF67C0"/>
    <w:rsid w:val="00C00660"/>
    <w:rsid w:val="00C00EDA"/>
    <w:rsid w:val="00C01305"/>
    <w:rsid w:val="00C029C4"/>
    <w:rsid w:val="00C02E16"/>
    <w:rsid w:val="00C0339D"/>
    <w:rsid w:val="00C05DE2"/>
    <w:rsid w:val="00C066F2"/>
    <w:rsid w:val="00C118B9"/>
    <w:rsid w:val="00C1325A"/>
    <w:rsid w:val="00C13534"/>
    <w:rsid w:val="00C14CA1"/>
    <w:rsid w:val="00C154A2"/>
    <w:rsid w:val="00C158CD"/>
    <w:rsid w:val="00C1660E"/>
    <w:rsid w:val="00C169D1"/>
    <w:rsid w:val="00C17CC6"/>
    <w:rsid w:val="00C209D0"/>
    <w:rsid w:val="00C21B4C"/>
    <w:rsid w:val="00C25C1E"/>
    <w:rsid w:val="00C26AE8"/>
    <w:rsid w:val="00C26D01"/>
    <w:rsid w:val="00C30842"/>
    <w:rsid w:val="00C30B73"/>
    <w:rsid w:val="00C317CB"/>
    <w:rsid w:val="00C31899"/>
    <w:rsid w:val="00C3242A"/>
    <w:rsid w:val="00C32A9D"/>
    <w:rsid w:val="00C337DF"/>
    <w:rsid w:val="00C3438C"/>
    <w:rsid w:val="00C353F2"/>
    <w:rsid w:val="00C36703"/>
    <w:rsid w:val="00C367A3"/>
    <w:rsid w:val="00C368A7"/>
    <w:rsid w:val="00C37071"/>
    <w:rsid w:val="00C44658"/>
    <w:rsid w:val="00C50A91"/>
    <w:rsid w:val="00C50CEE"/>
    <w:rsid w:val="00C51275"/>
    <w:rsid w:val="00C5294D"/>
    <w:rsid w:val="00C531C7"/>
    <w:rsid w:val="00C541B6"/>
    <w:rsid w:val="00C55299"/>
    <w:rsid w:val="00C553A3"/>
    <w:rsid w:val="00C5686B"/>
    <w:rsid w:val="00C5721D"/>
    <w:rsid w:val="00C6181B"/>
    <w:rsid w:val="00C625B8"/>
    <w:rsid w:val="00C635D1"/>
    <w:rsid w:val="00C664DE"/>
    <w:rsid w:val="00C70056"/>
    <w:rsid w:val="00C70FB0"/>
    <w:rsid w:val="00C74024"/>
    <w:rsid w:val="00C80784"/>
    <w:rsid w:val="00C80F37"/>
    <w:rsid w:val="00C82EBD"/>
    <w:rsid w:val="00C83B15"/>
    <w:rsid w:val="00C843B5"/>
    <w:rsid w:val="00C86559"/>
    <w:rsid w:val="00C870B9"/>
    <w:rsid w:val="00C91BE1"/>
    <w:rsid w:val="00C925C8"/>
    <w:rsid w:val="00C935E1"/>
    <w:rsid w:val="00C9577C"/>
    <w:rsid w:val="00C95B16"/>
    <w:rsid w:val="00C9603E"/>
    <w:rsid w:val="00C96A0E"/>
    <w:rsid w:val="00C9747B"/>
    <w:rsid w:val="00C97C70"/>
    <w:rsid w:val="00CA0B36"/>
    <w:rsid w:val="00CA2DC8"/>
    <w:rsid w:val="00CA379C"/>
    <w:rsid w:val="00CA45D4"/>
    <w:rsid w:val="00CA755D"/>
    <w:rsid w:val="00CB0BFF"/>
    <w:rsid w:val="00CB1044"/>
    <w:rsid w:val="00CB6CB2"/>
    <w:rsid w:val="00CB75D9"/>
    <w:rsid w:val="00CB7F84"/>
    <w:rsid w:val="00CC07A5"/>
    <w:rsid w:val="00CC1ADC"/>
    <w:rsid w:val="00CC262A"/>
    <w:rsid w:val="00CC5387"/>
    <w:rsid w:val="00CC792A"/>
    <w:rsid w:val="00CC7B29"/>
    <w:rsid w:val="00CD1D7D"/>
    <w:rsid w:val="00CD31D5"/>
    <w:rsid w:val="00CD3F39"/>
    <w:rsid w:val="00CD4F5F"/>
    <w:rsid w:val="00CD78FB"/>
    <w:rsid w:val="00CE1E5F"/>
    <w:rsid w:val="00CE31D8"/>
    <w:rsid w:val="00CE3DE1"/>
    <w:rsid w:val="00CE4B7D"/>
    <w:rsid w:val="00CF034C"/>
    <w:rsid w:val="00CF095C"/>
    <w:rsid w:val="00CF1B55"/>
    <w:rsid w:val="00CF35A9"/>
    <w:rsid w:val="00CF3DBD"/>
    <w:rsid w:val="00CF4440"/>
    <w:rsid w:val="00CF6C1B"/>
    <w:rsid w:val="00CF791C"/>
    <w:rsid w:val="00CF7C89"/>
    <w:rsid w:val="00D02F73"/>
    <w:rsid w:val="00D037BE"/>
    <w:rsid w:val="00D0430E"/>
    <w:rsid w:val="00D0508A"/>
    <w:rsid w:val="00D06EFA"/>
    <w:rsid w:val="00D10D3A"/>
    <w:rsid w:val="00D10DF5"/>
    <w:rsid w:val="00D10FE5"/>
    <w:rsid w:val="00D13854"/>
    <w:rsid w:val="00D15609"/>
    <w:rsid w:val="00D15E4D"/>
    <w:rsid w:val="00D21FDC"/>
    <w:rsid w:val="00D223FB"/>
    <w:rsid w:val="00D24639"/>
    <w:rsid w:val="00D24993"/>
    <w:rsid w:val="00D2521B"/>
    <w:rsid w:val="00D2564F"/>
    <w:rsid w:val="00D26B6B"/>
    <w:rsid w:val="00D2718C"/>
    <w:rsid w:val="00D2755F"/>
    <w:rsid w:val="00D3027D"/>
    <w:rsid w:val="00D30AA2"/>
    <w:rsid w:val="00D3242C"/>
    <w:rsid w:val="00D3376A"/>
    <w:rsid w:val="00D37BEB"/>
    <w:rsid w:val="00D37E39"/>
    <w:rsid w:val="00D406F6"/>
    <w:rsid w:val="00D41219"/>
    <w:rsid w:val="00D451E7"/>
    <w:rsid w:val="00D45982"/>
    <w:rsid w:val="00D45EF1"/>
    <w:rsid w:val="00D46288"/>
    <w:rsid w:val="00D52A11"/>
    <w:rsid w:val="00D539D1"/>
    <w:rsid w:val="00D54AA6"/>
    <w:rsid w:val="00D5534F"/>
    <w:rsid w:val="00D5549A"/>
    <w:rsid w:val="00D56310"/>
    <w:rsid w:val="00D56F56"/>
    <w:rsid w:val="00D60A2D"/>
    <w:rsid w:val="00D6497F"/>
    <w:rsid w:val="00D64F5B"/>
    <w:rsid w:val="00D65191"/>
    <w:rsid w:val="00D663E2"/>
    <w:rsid w:val="00D6713A"/>
    <w:rsid w:val="00D6782B"/>
    <w:rsid w:val="00D67F6D"/>
    <w:rsid w:val="00D71186"/>
    <w:rsid w:val="00D71356"/>
    <w:rsid w:val="00D719B6"/>
    <w:rsid w:val="00D72016"/>
    <w:rsid w:val="00D72BAC"/>
    <w:rsid w:val="00D73067"/>
    <w:rsid w:val="00D752CE"/>
    <w:rsid w:val="00D8171A"/>
    <w:rsid w:val="00D82AD5"/>
    <w:rsid w:val="00D84382"/>
    <w:rsid w:val="00D85414"/>
    <w:rsid w:val="00D8555E"/>
    <w:rsid w:val="00D87346"/>
    <w:rsid w:val="00D90201"/>
    <w:rsid w:val="00D9127A"/>
    <w:rsid w:val="00D92BD1"/>
    <w:rsid w:val="00D9364B"/>
    <w:rsid w:val="00D961B5"/>
    <w:rsid w:val="00DA019C"/>
    <w:rsid w:val="00DA0F1D"/>
    <w:rsid w:val="00DA2671"/>
    <w:rsid w:val="00DA3AF2"/>
    <w:rsid w:val="00DA56DA"/>
    <w:rsid w:val="00DA69B5"/>
    <w:rsid w:val="00DB0D95"/>
    <w:rsid w:val="00DB23AF"/>
    <w:rsid w:val="00DB2E59"/>
    <w:rsid w:val="00DB3441"/>
    <w:rsid w:val="00DB358F"/>
    <w:rsid w:val="00DB3A01"/>
    <w:rsid w:val="00DB4013"/>
    <w:rsid w:val="00DB62F3"/>
    <w:rsid w:val="00DB7066"/>
    <w:rsid w:val="00DB7100"/>
    <w:rsid w:val="00DB749B"/>
    <w:rsid w:val="00DC0A10"/>
    <w:rsid w:val="00DC1902"/>
    <w:rsid w:val="00DC2801"/>
    <w:rsid w:val="00DC2900"/>
    <w:rsid w:val="00DC2BF3"/>
    <w:rsid w:val="00DC2E39"/>
    <w:rsid w:val="00DC44F1"/>
    <w:rsid w:val="00DC656B"/>
    <w:rsid w:val="00DC68B4"/>
    <w:rsid w:val="00DC6C90"/>
    <w:rsid w:val="00DC6EEC"/>
    <w:rsid w:val="00DC7FEB"/>
    <w:rsid w:val="00DD08A7"/>
    <w:rsid w:val="00DD125D"/>
    <w:rsid w:val="00DD12E1"/>
    <w:rsid w:val="00DD4B97"/>
    <w:rsid w:val="00DD4D9B"/>
    <w:rsid w:val="00DD5AE8"/>
    <w:rsid w:val="00DD7427"/>
    <w:rsid w:val="00DE568B"/>
    <w:rsid w:val="00DE5AAF"/>
    <w:rsid w:val="00DE5E2F"/>
    <w:rsid w:val="00DE6099"/>
    <w:rsid w:val="00DE6C27"/>
    <w:rsid w:val="00DE753D"/>
    <w:rsid w:val="00DF0844"/>
    <w:rsid w:val="00DF1273"/>
    <w:rsid w:val="00DF16F5"/>
    <w:rsid w:val="00DF1826"/>
    <w:rsid w:val="00DF1B76"/>
    <w:rsid w:val="00DF21A4"/>
    <w:rsid w:val="00DF4B10"/>
    <w:rsid w:val="00DF6D26"/>
    <w:rsid w:val="00E0061F"/>
    <w:rsid w:val="00E00DC9"/>
    <w:rsid w:val="00E01338"/>
    <w:rsid w:val="00E01F6F"/>
    <w:rsid w:val="00E03A6C"/>
    <w:rsid w:val="00E03B8B"/>
    <w:rsid w:val="00E04C1B"/>
    <w:rsid w:val="00E06D27"/>
    <w:rsid w:val="00E0720F"/>
    <w:rsid w:val="00E07BCE"/>
    <w:rsid w:val="00E10013"/>
    <w:rsid w:val="00E10512"/>
    <w:rsid w:val="00E10FAB"/>
    <w:rsid w:val="00E11678"/>
    <w:rsid w:val="00E11D29"/>
    <w:rsid w:val="00E124FE"/>
    <w:rsid w:val="00E12F33"/>
    <w:rsid w:val="00E13220"/>
    <w:rsid w:val="00E13317"/>
    <w:rsid w:val="00E13D92"/>
    <w:rsid w:val="00E232A2"/>
    <w:rsid w:val="00E24C3C"/>
    <w:rsid w:val="00E24D67"/>
    <w:rsid w:val="00E25627"/>
    <w:rsid w:val="00E277B2"/>
    <w:rsid w:val="00E32DE4"/>
    <w:rsid w:val="00E3585D"/>
    <w:rsid w:val="00E358F4"/>
    <w:rsid w:val="00E37DEA"/>
    <w:rsid w:val="00E44054"/>
    <w:rsid w:val="00E44301"/>
    <w:rsid w:val="00E46451"/>
    <w:rsid w:val="00E46875"/>
    <w:rsid w:val="00E53436"/>
    <w:rsid w:val="00E56684"/>
    <w:rsid w:val="00E603D3"/>
    <w:rsid w:val="00E60448"/>
    <w:rsid w:val="00E60872"/>
    <w:rsid w:val="00E60F6E"/>
    <w:rsid w:val="00E61394"/>
    <w:rsid w:val="00E62DCF"/>
    <w:rsid w:val="00E65116"/>
    <w:rsid w:val="00E66D75"/>
    <w:rsid w:val="00E7206A"/>
    <w:rsid w:val="00E72BBD"/>
    <w:rsid w:val="00E7305D"/>
    <w:rsid w:val="00E74177"/>
    <w:rsid w:val="00E74AD5"/>
    <w:rsid w:val="00E74BC0"/>
    <w:rsid w:val="00E77904"/>
    <w:rsid w:val="00E7791D"/>
    <w:rsid w:val="00E80BF2"/>
    <w:rsid w:val="00E83078"/>
    <w:rsid w:val="00E83F78"/>
    <w:rsid w:val="00E853FC"/>
    <w:rsid w:val="00E863FB"/>
    <w:rsid w:val="00E9086A"/>
    <w:rsid w:val="00E90BD7"/>
    <w:rsid w:val="00E96601"/>
    <w:rsid w:val="00E96B3E"/>
    <w:rsid w:val="00E974E9"/>
    <w:rsid w:val="00EA0DD7"/>
    <w:rsid w:val="00EA2C68"/>
    <w:rsid w:val="00EA3898"/>
    <w:rsid w:val="00EA3B0A"/>
    <w:rsid w:val="00EA6EA0"/>
    <w:rsid w:val="00EA780C"/>
    <w:rsid w:val="00EB0A9F"/>
    <w:rsid w:val="00EB1BEB"/>
    <w:rsid w:val="00EB292C"/>
    <w:rsid w:val="00EB4A81"/>
    <w:rsid w:val="00EB5490"/>
    <w:rsid w:val="00EB566F"/>
    <w:rsid w:val="00EB61CA"/>
    <w:rsid w:val="00EB6435"/>
    <w:rsid w:val="00EB69D3"/>
    <w:rsid w:val="00EB6C69"/>
    <w:rsid w:val="00EB7420"/>
    <w:rsid w:val="00EC0994"/>
    <w:rsid w:val="00EC13F1"/>
    <w:rsid w:val="00EC38BB"/>
    <w:rsid w:val="00EC3B4A"/>
    <w:rsid w:val="00EC4189"/>
    <w:rsid w:val="00EC66BE"/>
    <w:rsid w:val="00EC7494"/>
    <w:rsid w:val="00ED0F3A"/>
    <w:rsid w:val="00ED4C08"/>
    <w:rsid w:val="00ED5B59"/>
    <w:rsid w:val="00ED5CF1"/>
    <w:rsid w:val="00ED77DA"/>
    <w:rsid w:val="00EE00CF"/>
    <w:rsid w:val="00EE0D94"/>
    <w:rsid w:val="00EE57E2"/>
    <w:rsid w:val="00EE614F"/>
    <w:rsid w:val="00EE6169"/>
    <w:rsid w:val="00EF02AA"/>
    <w:rsid w:val="00EF0796"/>
    <w:rsid w:val="00EF1200"/>
    <w:rsid w:val="00EF3624"/>
    <w:rsid w:val="00EF4CC8"/>
    <w:rsid w:val="00EF60A8"/>
    <w:rsid w:val="00EF695C"/>
    <w:rsid w:val="00EF71C3"/>
    <w:rsid w:val="00EF7B09"/>
    <w:rsid w:val="00F00905"/>
    <w:rsid w:val="00F01F6B"/>
    <w:rsid w:val="00F0295C"/>
    <w:rsid w:val="00F02BCE"/>
    <w:rsid w:val="00F04B0C"/>
    <w:rsid w:val="00F056C5"/>
    <w:rsid w:val="00F11236"/>
    <w:rsid w:val="00F144A4"/>
    <w:rsid w:val="00F162D6"/>
    <w:rsid w:val="00F16C6F"/>
    <w:rsid w:val="00F2056E"/>
    <w:rsid w:val="00F21DE8"/>
    <w:rsid w:val="00F22C40"/>
    <w:rsid w:val="00F23719"/>
    <w:rsid w:val="00F2482E"/>
    <w:rsid w:val="00F25335"/>
    <w:rsid w:val="00F25EEF"/>
    <w:rsid w:val="00F27C8E"/>
    <w:rsid w:val="00F30665"/>
    <w:rsid w:val="00F31036"/>
    <w:rsid w:val="00F31D66"/>
    <w:rsid w:val="00F32925"/>
    <w:rsid w:val="00F332C0"/>
    <w:rsid w:val="00F363EC"/>
    <w:rsid w:val="00F3694D"/>
    <w:rsid w:val="00F40F42"/>
    <w:rsid w:val="00F413AC"/>
    <w:rsid w:val="00F42F62"/>
    <w:rsid w:val="00F455B0"/>
    <w:rsid w:val="00F46A04"/>
    <w:rsid w:val="00F46DA6"/>
    <w:rsid w:val="00F506F9"/>
    <w:rsid w:val="00F52B3C"/>
    <w:rsid w:val="00F53635"/>
    <w:rsid w:val="00F573A7"/>
    <w:rsid w:val="00F574CC"/>
    <w:rsid w:val="00F60187"/>
    <w:rsid w:val="00F61C4C"/>
    <w:rsid w:val="00F62B6A"/>
    <w:rsid w:val="00F62F25"/>
    <w:rsid w:val="00F645CE"/>
    <w:rsid w:val="00F64D2A"/>
    <w:rsid w:val="00F6500C"/>
    <w:rsid w:val="00F730B7"/>
    <w:rsid w:val="00F73567"/>
    <w:rsid w:val="00F75C34"/>
    <w:rsid w:val="00F8124F"/>
    <w:rsid w:val="00F81A23"/>
    <w:rsid w:val="00F81B02"/>
    <w:rsid w:val="00F81CE9"/>
    <w:rsid w:val="00F82096"/>
    <w:rsid w:val="00F82751"/>
    <w:rsid w:val="00F83A19"/>
    <w:rsid w:val="00F83AA8"/>
    <w:rsid w:val="00F91982"/>
    <w:rsid w:val="00F92CE4"/>
    <w:rsid w:val="00F94196"/>
    <w:rsid w:val="00F96F92"/>
    <w:rsid w:val="00FA035B"/>
    <w:rsid w:val="00FA148B"/>
    <w:rsid w:val="00FA17A3"/>
    <w:rsid w:val="00FA3511"/>
    <w:rsid w:val="00FA3546"/>
    <w:rsid w:val="00FA4FC5"/>
    <w:rsid w:val="00FA5091"/>
    <w:rsid w:val="00FA6A9A"/>
    <w:rsid w:val="00FB1368"/>
    <w:rsid w:val="00FB1436"/>
    <w:rsid w:val="00FB261C"/>
    <w:rsid w:val="00FB5B11"/>
    <w:rsid w:val="00FB6BF7"/>
    <w:rsid w:val="00FB73FE"/>
    <w:rsid w:val="00FB7A57"/>
    <w:rsid w:val="00FB7F2D"/>
    <w:rsid w:val="00FC1707"/>
    <w:rsid w:val="00FC3835"/>
    <w:rsid w:val="00FC3EA2"/>
    <w:rsid w:val="00FC40D7"/>
    <w:rsid w:val="00FC5281"/>
    <w:rsid w:val="00FC59DF"/>
    <w:rsid w:val="00FC6239"/>
    <w:rsid w:val="00FC6D5B"/>
    <w:rsid w:val="00FD0DA5"/>
    <w:rsid w:val="00FD0F58"/>
    <w:rsid w:val="00FD1868"/>
    <w:rsid w:val="00FD2741"/>
    <w:rsid w:val="00FD2A3B"/>
    <w:rsid w:val="00FD3006"/>
    <w:rsid w:val="00FD4505"/>
    <w:rsid w:val="00FE0238"/>
    <w:rsid w:val="00FE03DE"/>
    <w:rsid w:val="00FE5892"/>
    <w:rsid w:val="00FE725C"/>
    <w:rsid w:val="00FE77DE"/>
    <w:rsid w:val="00FF1314"/>
    <w:rsid w:val="00FF5B8F"/>
    <w:rsid w:val="00FF5CD4"/>
    <w:rsid w:val="00FF5F18"/>
    <w:rsid w:val="00FF5F6F"/>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35A9D9"/>
  <w15:chartTrackingRefBased/>
  <w15:docId w15:val="{654C8D0C-4856-4A7C-B40E-B8488B988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5"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8" w:unhideWhenUsed="1" w:qFormat="1"/>
    <w:lsdException w:name="List Number" w:semiHidden="1" w:uiPriority="8"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6"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1F35"/>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semiHidden/>
    <w:unhideWhenUsed/>
    <w:rsid w:val="008775BE"/>
    <w:rPr>
      <w:color w:val="0000FF"/>
      <w:u w:val="single"/>
    </w:rPr>
  </w:style>
  <w:style w:type="paragraph" w:styleId="Revision">
    <w:name w:val="Revision"/>
    <w:hidden/>
    <w:uiPriority w:val="99"/>
    <w:semiHidden/>
    <w:rsid w:val="00A23B7F"/>
    <w:pPr>
      <w:spacing w:line="240" w:lineRule="auto"/>
      <w:ind w:firstLine="0"/>
    </w:pPr>
  </w:style>
  <w:style w:type="paragraph" w:customStyle="1" w:styleId="bibitem">
    <w:name w:val="bibitem"/>
    <w:basedOn w:val="Normal"/>
    <w:uiPriority w:val="99"/>
    <w:rsid w:val="004F3890"/>
    <w:pPr>
      <w:widowControl w:val="0"/>
      <w:autoSpaceDE w:val="0"/>
      <w:autoSpaceDN w:val="0"/>
      <w:adjustRightInd w:val="0"/>
      <w:spacing w:line="240" w:lineRule="auto"/>
      <w:ind w:left="567" w:hanging="567"/>
    </w:pPr>
    <w:rPr>
      <w:rFonts w:ascii="Times New Roman" w:hAnsi="Times New Roman" w:cs="Times New Roman"/>
      <w:noProof/>
      <w:color w:val="auto"/>
      <w:sz w:val="20"/>
      <w:szCs w:val="20"/>
      <w:lang w:val="de-DE"/>
    </w:rPr>
  </w:style>
  <w:style w:type="character" w:customStyle="1" w:styleId="mo">
    <w:name w:val="mo"/>
    <w:basedOn w:val="DefaultParagraphFont"/>
    <w:rsid w:val="00F574CC"/>
  </w:style>
  <w:style w:type="character" w:customStyle="1" w:styleId="mjxassistivemathml">
    <w:name w:val="mjx_assistive_mathml"/>
    <w:basedOn w:val="DefaultParagraphFont"/>
    <w:rsid w:val="00F574CC"/>
  </w:style>
  <w:style w:type="character" w:customStyle="1" w:styleId="mixed-citation">
    <w:name w:val="mixed-citation"/>
    <w:basedOn w:val="DefaultParagraphFont"/>
    <w:rsid w:val="004B0FA0"/>
  </w:style>
  <w:style w:type="character" w:customStyle="1" w:styleId="ref-title">
    <w:name w:val="ref-title"/>
    <w:basedOn w:val="DefaultParagraphFont"/>
    <w:rsid w:val="004B0FA0"/>
  </w:style>
  <w:style w:type="character" w:customStyle="1" w:styleId="ref-journal">
    <w:name w:val="ref-journal"/>
    <w:basedOn w:val="DefaultParagraphFont"/>
    <w:rsid w:val="004B0FA0"/>
  </w:style>
  <w:style w:type="character" w:customStyle="1" w:styleId="ref-vol">
    <w:name w:val="ref-vol"/>
    <w:basedOn w:val="DefaultParagraphFont"/>
    <w:rsid w:val="004B0FA0"/>
  </w:style>
  <w:style w:type="character" w:styleId="HTMLCite">
    <w:name w:val="HTML Cite"/>
    <w:basedOn w:val="DefaultParagraphFont"/>
    <w:uiPriority w:val="99"/>
    <w:semiHidden/>
    <w:unhideWhenUsed/>
    <w:rsid w:val="004B0F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499909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93455659">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arxiv.org/abs/cond-mat/020945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header" Target="head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bmcneurosci.biomedcentral.com/articles/10.1186/1471-2202-10-55" TargetMode="External"/><Relationship Id="rId2" Type="http://schemas.openxmlformats.org/officeDocument/2006/relationships/customXml" Target="../customXml/item2.xml"/><Relationship Id="rId16" Type="http://schemas.openxmlformats.org/officeDocument/2006/relationships/hyperlink" Target="https://bmcneurosci.biomedcentral.com/articles/10.1186/1471-2202-10-55"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eader" Target="header2.xml"/><Relationship Id="rId31"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hsci\AppData\Roaming\Microsoft\Templates\APA%20style%20paper(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866802F070144AA9ED405C695A5D101"/>
        <w:category>
          <w:name w:val="General"/>
          <w:gallery w:val="placeholder"/>
        </w:category>
        <w:types>
          <w:type w:val="bbPlcHdr"/>
        </w:types>
        <w:behaviors>
          <w:behavior w:val="content"/>
        </w:behaviors>
        <w:guid w:val="{1EDAAFE4-7D3B-4BF1-814A-ED7B48988C6B}"/>
      </w:docPartPr>
      <w:docPartBody>
        <w:p w:rsidR="007F5DEB" w:rsidRDefault="004B7259">
          <w:pPr>
            <w:pStyle w:val="9866802F070144AA9ED405C695A5D101"/>
          </w:pPr>
          <w:r>
            <w:t>Author Name(s), First M. Last, Omit Titles and Degrees</w:t>
          </w:r>
        </w:p>
      </w:docPartBody>
    </w:docPart>
    <w:docPart>
      <w:docPartPr>
        <w:name w:val="5B3989CE85C44E7B80F231AEF5198B9C"/>
        <w:category>
          <w:name w:val="General"/>
          <w:gallery w:val="placeholder"/>
        </w:category>
        <w:types>
          <w:type w:val="bbPlcHdr"/>
        </w:types>
        <w:behaviors>
          <w:behavior w:val="content"/>
        </w:behaviors>
        <w:guid w:val="{A71AB365-75FC-4D6D-886B-9E1401050D67}"/>
      </w:docPartPr>
      <w:docPartBody>
        <w:p w:rsidR="007F5DEB" w:rsidRDefault="004B7259">
          <w:pPr>
            <w:pStyle w:val="5B3989CE85C44E7B80F231AEF5198B9C"/>
          </w:pPr>
          <w:r>
            <w:t>Institutional Affiliation(s)</w:t>
          </w:r>
        </w:p>
      </w:docPartBody>
    </w:docPart>
    <w:docPart>
      <w:docPartPr>
        <w:name w:val="7374A8105150465C9BE16BA458E7E842"/>
        <w:category>
          <w:name w:val="General"/>
          <w:gallery w:val="placeholder"/>
        </w:category>
        <w:types>
          <w:type w:val="bbPlcHdr"/>
        </w:types>
        <w:behaviors>
          <w:behavior w:val="content"/>
        </w:behaviors>
        <w:guid w:val="{89DB2559-3656-43DE-85CC-4725F07C4423}"/>
      </w:docPartPr>
      <w:docPartBody>
        <w:p w:rsidR="007F5DEB" w:rsidRDefault="004B7259">
          <w:pPr>
            <w:pStyle w:val="7374A8105150465C9BE16BA458E7E842"/>
          </w:pPr>
          <w:r>
            <w:t>Include any grant/funding information and a complete correspondence address.</w:t>
          </w:r>
        </w:p>
      </w:docPartBody>
    </w:docPart>
    <w:docPart>
      <w:docPartPr>
        <w:name w:val="0D21763707B94ABF82BAEEB6AD158BD4"/>
        <w:category>
          <w:name w:val="General"/>
          <w:gallery w:val="placeholder"/>
        </w:category>
        <w:types>
          <w:type w:val="bbPlcHdr"/>
        </w:types>
        <w:behaviors>
          <w:behavior w:val="content"/>
        </w:behaviors>
        <w:guid w:val="{06EC6E1B-B29B-4839-ABCC-603A8E3125DC}"/>
      </w:docPartPr>
      <w:docPartBody>
        <w:p w:rsidR="007F5DEB" w:rsidRDefault="004B7259">
          <w:pPr>
            <w:pStyle w:val="0D21763707B94ABF82BAEEB6AD158BD4"/>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docPartBody>
    </w:docPart>
    <w:docPart>
      <w:docPartPr>
        <w:name w:val="6E932D2222FB46C9803A69B534DCF1D5"/>
        <w:category>
          <w:name w:val="General"/>
          <w:gallery w:val="placeholder"/>
        </w:category>
        <w:types>
          <w:type w:val="bbPlcHdr"/>
        </w:types>
        <w:behaviors>
          <w:behavior w:val="content"/>
        </w:behaviors>
        <w:guid w:val="{C209BBE4-E1B0-4415-AB46-EB76A3BB5130}"/>
      </w:docPartPr>
      <w:docPartBody>
        <w:p w:rsidR="007F5DEB" w:rsidRDefault="004B7259">
          <w:pPr>
            <w:pStyle w:val="6E932D2222FB46C9803A69B534DCF1D5"/>
          </w:pPr>
          <w:r>
            <w:t>Add keywords here. To replace this (or any) tip text with your own, just select it and then start typing. Don’t include space to the right or left of the characters in your sele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259"/>
    <w:rsid w:val="000F15C5"/>
    <w:rsid w:val="00193100"/>
    <w:rsid w:val="001B4DAF"/>
    <w:rsid w:val="00211CFA"/>
    <w:rsid w:val="002F422A"/>
    <w:rsid w:val="00325EBC"/>
    <w:rsid w:val="003A5D7B"/>
    <w:rsid w:val="003F197B"/>
    <w:rsid w:val="00476303"/>
    <w:rsid w:val="004B7259"/>
    <w:rsid w:val="004D028B"/>
    <w:rsid w:val="0062727C"/>
    <w:rsid w:val="006531CF"/>
    <w:rsid w:val="007C6991"/>
    <w:rsid w:val="007F5DEB"/>
    <w:rsid w:val="008147FB"/>
    <w:rsid w:val="009C7277"/>
    <w:rsid w:val="009E1CC8"/>
    <w:rsid w:val="00A16AC4"/>
    <w:rsid w:val="00AD4761"/>
    <w:rsid w:val="00AF5B2D"/>
    <w:rsid w:val="00AF6DC2"/>
    <w:rsid w:val="00B15F56"/>
    <w:rsid w:val="00BC3FB2"/>
    <w:rsid w:val="00C91B01"/>
    <w:rsid w:val="00C9576A"/>
    <w:rsid w:val="00D23BEB"/>
    <w:rsid w:val="00D310BA"/>
    <w:rsid w:val="00DD0F22"/>
    <w:rsid w:val="00ED4587"/>
    <w:rsid w:val="00EE2DFD"/>
    <w:rsid w:val="00F102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91EBFDBF9E4C0FA019B56C1CC68771">
    <w:name w:val="CD91EBFDBF9E4C0FA019B56C1CC68771"/>
  </w:style>
  <w:style w:type="paragraph" w:customStyle="1" w:styleId="9866802F070144AA9ED405C695A5D101">
    <w:name w:val="9866802F070144AA9ED405C695A5D101"/>
  </w:style>
  <w:style w:type="paragraph" w:customStyle="1" w:styleId="5B3989CE85C44E7B80F231AEF5198B9C">
    <w:name w:val="5B3989CE85C44E7B80F231AEF5198B9C"/>
  </w:style>
  <w:style w:type="paragraph" w:customStyle="1" w:styleId="7374A8105150465C9BE16BA458E7E842">
    <w:name w:val="7374A8105150465C9BE16BA458E7E842"/>
  </w:style>
  <w:style w:type="character" w:styleId="Emphasis">
    <w:name w:val="Emphasis"/>
    <w:basedOn w:val="DefaultParagraphFont"/>
    <w:uiPriority w:val="4"/>
    <w:unhideWhenUsed/>
    <w:qFormat/>
    <w:rPr>
      <w:i/>
      <w:iCs/>
    </w:rPr>
  </w:style>
  <w:style w:type="paragraph" w:customStyle="1" w:styleId="0D21763707B94ABF82BAEEB6AD158BD4">
    <w:name w:val="0D21763707B94ABF82BAEEB6AD158BD4"/>
  </w:style>
  <w:style w:type="paragraph" w:customStyle="1" w:styleId="6E932D2222FB46C9803A69B534DCF1D5">
    <w:name w:val="6E932D2222FB46C9803A69B534DCF1D5"/>
  </w:style>
  <w:style w:type="paragraph" w:customStyle="1" w:styleId="DA0F523BB9294A448B1B97BA25B66BAD">
    <w:name w:val="DA0F523BB9294A448B1B97BA25B66BAD"/>
  </w:style>
  <w:style w:type="paragraph" w:customStyle="1" w:styleId="93329719D31D44CDA6C3288F30008477">
    <w:name w:val="93329719D31D44CDA6C3288F30008477"/>
  </w:style>
  <w:style w:type="paragraph" w:customStyle="1" w:styleId="022CAEF6F9DA471B915CE25498FCA525">
    <w:name w:val="022CAEF6F9DA471B915CE25498FCA525"/>
  </w:style>
  <w:style w:type="paragraph" w:customStyle="1" w:styleId="C2D75C4EFA82403D800D685EB799B0E1">
    <w:name w:val="C2D75C4EFA82403D800D685EB799B0E1"/>
  </w:style>
  <w:style w:type="character" w:styleId="FootnoteReference">
    <w:name w:val="footnote reference"/>
    <w:basedOn w:val="DefaultParagraphFont"/>
    <w:uiPriority w:val="99"/>
    <w:qFormat/>
    <w:rPr>
      <w:vertAlign w:val="superscript"/>
    </w:rPr>
  </w:style>
  <w:style w:type="paragraph" w:customStyle="1" w:styleId="D7016FC59B994479A840B2B86E6C17E8">
    <w:name w:val="D7016FC59B994479A840B2B86E6C17E8"/>
  </w:style>
  <w:style w:type="paragraph" w:customStyle="1" w:styleId="0BACBD60738349CE9012A45F3CB02A2E">
    <w:name w:val="0BACBD60738349CE9012A45F3CB02A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779A66ACFEF44C338AE6F37F4565D62C">
    <w:name w:val="779A66ACFEF44C338AE6F37F4565D62C"/>
  </w:style>
  <w:style w:type="paragraph" w:customStyle="1" w:styleId="9EC7FFFC19C641B1818791A879B58838">
    <w:name w:val="9EC7FFFC19C641B1818791A879B58838"/>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506894ECB62E4E5C80C47EE6B2A768DF">
    <w:name w:val="506894ECB62E4E5C80C47EE6B2A768DF"/>
  </w:style>
  <w:style w:type="paragraph" w:customStyle="1" w:styleId="D4E72B29CF714B8C810ED9BC94FBEEC1">
    <w:name w:val="D4E72B29CF714B8C810ED9BC94FBEEC1"/>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883CD88D28346F69FBD97BA6FB2114D">
    <w:name w:val="5883CD88D28346F69FBD97BA6FB2114D"/>
  </w:style>
  <w:style w:type="paragraph" w:customStyle="1" w:styleId="5C24F58A6EB548F0AF23400EB9197CB2">
    <w:name w:val="5C24F58A6EB548F0AF23400EB9197CB2"/>
  </w:style>
  <w:style w:type="paragraph" w:customStyle="1" w:styleId="4F120FCF476D4638ADF79482AB48FF46">
    <w:name w:val="4F120FCF476D4638ADF79482AB48FF46"/>
  </w:style>
  <w:style w:type="paragraph" w:customStyle="1" w:styleId="05A0315048FE4FA2820B026D2C46109A">
    <w:name w:val="05A0315048FE4FA2820B026D2C46109A"/>
  </w:style>
  <w:style w:type="paragraph" w:customStyle="1" w:styleId="D26E9358B333473F9B3303D84A0918FD">
    <w:name w:val="D26E9358B333473F9B3303D84A0918FD"/>
  </w:style>
  <w:style w:type="paragraph" w:customStyle="1" w:styleId="1566027BF070446382B7E24B0ADA9EB6">
    <w:name w:val="1566027BF070446382B7E24B0ADA9EB6"/>
  </w:style>
  <w:style w:type="paragraph" w:customStyle="1" w:styleId="5A518213E7404992A0143B8C916765E2">
    <w:name w:val="5A518213E7404992A0143B8C916765E2"/>
  </w:style>
  <w:style w:type="paragraph" w:customStyle="1" w:styleId="0BD74EDA94C24713B416FBC6A00406B1">
    <w:name w:val="0BD74EDA94C24713B416FBC6A00406B1"/>
  </w:style>
  <w:style w:type="paragraph" w:customStyle="1" w:styleId="929F06A3726E4B28BD3DDE2D5BE925B1">
    <w:name w:val="929F06A3726E4B28BD3DDE2D5BE925B1"/>
  </w:style>
  <w:style w:type="paragraph" w:customStyle="1" w:styleId="5DAB4E19C6364368B7EBAAAC2A599015">
    <w:name w:val="5DAB4E19C6364368B7EBAAAC2A599015"/>
  </w:style>
  <w:style w:type="paragraph" w:customStyle="1" w:styleId="B6D5DCCC457241C3863BF997393EC407">
    <w:name w:val="B6D5DCCC457241C3863BF997393EC407"/>
  </w:style>
  <w:style w:type="paragraph" w:customStyle="1" w:styleId="F9ED1DFF06FA446BA31DB2A6DB64762C">
    <w:name w:val="F9ED1DFF06FA446BA31DB2A6DB64762C"/>
  </w:style>
  <w:style w:type="paragraph" w:customStyle="1" w:styleId="87B31F70154046498A206D7F69A64ED0">
    <w:name w:val="87B31F70154046498A206D7F69A64ED0"/>
  </w:style>
  <w:style w:type="paragraph" w:customStyle="1" w:styleId="B289B6E1B5BC4355837A81B15F1D90EB">
    <w:name w:val="B289B6E1B5BC4355837A81B15F1D90EB"/>
  </w:style>
  <w:style w:type="paragraph" w:customStyle="1" w:styleId="5D447A7C4D1143DFBC4251897D72EA52">
    <w:name w:val="5D447A7C4D1143DFBC4251897D72EA52"/>
  </w:style>
  <w:style w:type="paragraph" w:customStyle="1" w:styleId="1D299607ABD9447DB00415BFA0DCCF49">
    <w:name w:val="1D299607ABD9447DB00415BFA0DCCF49"/>
  </w:style>
  <w:style w:type="paragraph" w:customStyle="1" w:styleId="1BB34C163F0D4418A21ECA102B4A3696">
    <w:name w:val="1BB34C163F0D4418A21ECA102B4A3696"/>
  </w:style>
  <w:style w:type="paragraph" w:customStyle="1" w:styleId="894591D5746B4E4094AB84B57B52D3CB">
    <w:name w:val="894591D5746B4E4094AB84B57B52D3CB"/>
  </w:style>
  <w:style w:type="paragraph" w:customStyle="1" w:styleId="C190A60C7C604B11911AC839462F9DA8">
    <w:name w:val="C190A60C7C604B11911AC839462F9DA8"/>
  </w:style>
  <w:style w:type="paragraph" w:customStyle="1" w:styleId="34783777D51C4A1D9AD3A13B9C137F0D">
    <w:name w:val="34783777D51C4A1D9AD3A13B9C137F0D"/>
  </w:style>
  <w:style w:type="paragraph" w:customStyle="1" w:styleId="149938F2076C49A88081DE951B571BE1">
    <w:name w:val="149938F2076C49A88081DE951B571BE1"/>
  </w:style>
  <w:style w:type="paragraph" w:customStyle="1" w:styleId="0D443B8FBE0247E7BB574C62F3A092B6">
    <w:name w:val="0D443B8FBE0247E7BB574C62F3A092B6"/>
  </w:style>
  <w:style w:type="paragraph" w:customStyle="1" w:styleId="5CC653B5DDD7407C89804DCCF730D212">
    <w:name w:val="5CC653B5DDD7407C89804DCCF730D212"/>
  </w:style>
  <w:style w:type="paragraph" w:customStyle="1" w:styleId="14A1FB6F53EE4B35AD9AAC07A55FFA6E">
    <w:name w:val="14A1FB6F53EE4B35AD9AAC07A55FFA6E"/>
  </w:style>
  <w:style w:type="paragraph" w:customStyle="1" w:styleId="E410F293171E40398F43E9827047E77F">
    <w:name w:val="E410F293171E40398F43E9827047E77F"/>
  </w:style>
  <w:style w:type="paragraph" w:customStyle="1" w:styleId="F8CD28E33BF24F7FB550DF10F5C70C37">
    <w:name w:val="F8CD28E33BF24F7FB550DF10F5C70C37"/>
  </w:style>
  <w:style w:type="paragraph" w:customStyle="1" w:styleId="F4E27F828974421E888822685BB42560">
    <w:name w:val="F4E27F828974421E888822685BB42560"/>
  </w:style>
  <w:style w:type="paragraph" w:customStyle="1" w:styleId="388EF07033E3450B99A3174989E703EA">
    <w:name w:val="388EF07033E3450B99A3174989E703EA"/>
  </w:style>
  <w:style w:type="paragraph" w:customStyle="1" w:styleId="E3277C80D68443408D5767E0D178CFA8">
    <w:name w:val="E3277C80D68443408D5767E0D178CFA8"/>
  </w:style>
  <w:style w:type="paragraph" w:customStyle="1" w:styleId="780D412FBD4D4FEC8AA51618A3B7D371">
    <w:name w:val="780D412FBD4D4FEC8AA51618A3B7D371"/>
  </w:style>
  <w:style w:type="paragraph" w:customStyle="1" w:styleId="5F24E2EBF6604961B51F7C4CF865F1F2">
    <w:name w:val="5F24E2EBF6604961B51F7C4CF865F1F2"/>
  </w:style>
  <w:style w:type="paragraph" w:customStyle="1" w:styleId="F86DF77A4D934AB98600C9BA8A32F682">
    <w:name w:val="F86DF77A4D934AB98600C9BA8A32F682"/>
  </w:style>
  <w:style w:type="paragraph" w:customStyle="1" w:styleId="885CF236E1BF483D9E4E26D6958F6BBF">
    <w:name w:val="885CF236E1BF483D9E4E26D6958F6BBF"/>
  </w:style>
  <w:style w:type="paragraph" w:customStyle="1" w:styleId="CAB5B2478F664FE790FC121BD6C02627">
    <w:name w:val="CAB5B2478F664FE790FC121BD6C02627"/>
  </w:style>
  <w:style w:type="paragraph" w:customStyle="1" w:styleId="676F1E5D815047178A2D94CC6A9C8073">
    <w:name w:val="676F1E5D815047178A2D94CC6A9C8073"/>
  </w:style>
  <w:style w:type="paragraph" w:customStyle="1" w:styleId="34444A780FDC48F5B45ABB2B501010E4">
    <w:name w:val="34444A780FDC48F5B45ABB2B501010E4"/>
  </w:style>
  <w:style w:type="paragraph" w:customStyle="1" w:styleId="C086E44D36CF44EBA3328CF96114311A">
    <w:name w:val="C086E44D36CF44EBA3328CF96114311A"/>
  </w:style>
  <w:style w:type="paragraph" w:customStyle="1" w:styleId="72B69782230B4E419B6A205E12BF157B">
    <w:name w:val="72B69782230B4E419B6A205E12BF157B"/>
  </w:style>
  <w:style w:type="paragraph" w:customStyle="1" w:styleId="B34C24ACC4D5449FBCC52218261D94F3">
    <w:name w:val="B34C24ACC4D5449FBCC52218261D94F3"/>
  </w:style>
  <w:style w:type="paragraph" w:customStyle="1" w:styleId="985D73B4FAD6470BAA505A2E8E836A16">
    <w:name w:val="985D73B4FAD6470BAA505A2E8E836A16"/>
  </w:style>
  <w:style w:type="paragraph" w:customStyle="1" w:styleId="A42ABC3673CD490A94E2E50ED1B7E0CF">
    <w:name w:val="A42ABC3673CD490A94E2E50ED1B7E0CF"/>
  </w:style>
  <w:style w:type="paragraph" w:customStyle="1" w:styleId="FCB5DE62E0494A949C03F920F23E2985">
    <w:name w:val="FCB5DE62E0494A949C03F920F23E2985"/>
  </w:style>
  <w:style w:type="paragraph" w:customStyle="1" w:styleId="2DE28612975D46AC9E73A9CE6380BD8D">
    <w:name w:val="2DE28612975D46AC9E73A9CE6380BD8D"/>
  </w:style>
  <w:style w:type="paragraph" w:customStyle="1" w:styleId="0235888E072C4DC3BE731546E0993560">
    <w:name w:val="0235888E072C4DC3BE731546E0993560"/>
  </w:style>
  <w:style w:type="character" w:styleId="PlaceholderText">
    <w:name w:val="Placeholder Text"/>
    <w:basedOn w:val="DefaultParagraphFont"/>
    <w:uiPriority w:val="99"/>
    <w:semiHidden/>
    <w:rsid w:val="007C6991"/>
    <w:rPr>
      <w:color w:val="000000" w:themeColor="text1"/>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0FE3DB7F9582E4589EB6EE11F53D497" ma:contentTypeVersion="11" ma:contentTypeDescription="Create a new document." ma:contentTypeScope="" ma:versionID="a8eee71a03a661226bb1b69150cc7522">
  <xsd:schema xmlns:xsd="http://www.w3.org/2001/XMLSchema" xmlns:xs="http://www.w3.org/2001/XMLSchema" xmlns:p="http://schemas.microsoft.com/office/2006/metadata/properties" xmlns:ns3="fb9a896c-a559-47ed-92af-7eebfb3245c5" xmlns:ns4="7616764c-e4ab-459e-9ec1-3eeda0498521" targetNamespace="http://schemas.microsoft.com/office/2006/metadata/properties" ma:root="true" ma:fieldsID="31a1136f847ce586cbfdf557c16e8832" ns3:_="" ns4:_="">
    <xsd:import namespace="fb9a896c-a559-47ed-92af-7eebfb3245c5"/>
    <xsd:import namespace="7616764c-e4ab-459e-9ec1-3eeda049852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9a896c-a559-47ed-92af-7eebfb3245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616764c-e4ab-459e-9ec1-3eeda049852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921160"&gt;&lt;w:r w:rsidRPr="00921160"&gt;&lt;w:t&gt;Adaptive Rewiring on Logistic Maps with Heterogeneous Parameters&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ckage&gt;
</CustomerName>
    <CompanyName/>
    <SenderAddress/>
    <Address/>
  </employee>
</employees>
</file>

<file path=customXml/item5.xml><?xml version="1.0" encoding="utf-8"?>
<b:Sources xmlns:b="http://schemas.openxmlformats.org/officeDocument/2006/bibliography" xmlns="http://schemas.openxmlformats.org/officeDocument/2006/bibliography" SelectedStyle="\APASixthEditionOfficeOnline.xsl" StyleName="APA" Version="6">
  <b:Source>
    <b:Tag>Wil07</b:Tag>
    <b:SourceType>JournalArticle</b:SourceType>
    <b:Guid>{3897BA29-6732-4F7C-A14A-670B741A7C58}</b:Guid>
    <b:Author>
      <b:Author>
        <b:NameList xmlns:msxsl="urn:schemas-microsoft-com:xslt" xmlns:b="http://schemas.openxmlformats.org/officeDocument/2006/bibliography">
          <b:Person>
            <b:Last>Willoughby</b:Last>
            <b:First>Michael</b:First>
            <b:Middle>T.</b:Middle>
          </b:Person>
          <b:Person>
            <b:Last>Sideris</b:Last>
            <b:First>John</b:First>
            <b:Middle/>
          </b:Person>
        </b:NameList>
      </b:Author>
    </b:Author>
    <b:Title>Idiographic Measurement Invariance</b:Title>
    <b:JournalName>Measurement: Interdisciplinary Research &amp; Perspective</b:JournalName>
    <b:City/>
    <b:Year>2007</b:Year>
    <b:Month/>
    <b:Day/>
    <b:Pages>254-258</b:Pages>
    <b:Publisher/>
    <b:Volume>5</b:Volume>
    <b:Issue>4</b:Issue>
    <b:ShortTitle/>
    <b:StandardNumber/>
    <b:Comments/>
    <b:Medium/>
    <b:YearAccessed>2019</b:YearAccessed>
    <b:MonthAccessed>12</b:MonthAccessed>
    <b:DayAccessed>10</b:DayAccessed>
    <b:URL>https://eric.ed.gov/?id=ej829214</b:URL>
    <b:DOI/>
    <b:RefOrder>1</b:RefOrder>
  </b:Source>
</b:Sources>
</file>

<file path=customXml/itemProps1.xml><?xml version="1.0" encoding="utf-8"?>
<ds:datastoreItem xmlns:ds="http://schemas.openxmlformats.org/officeDocument/2006/customXml" ds:itemID="{D1011F45-6707-4421-AA06-8B95AE28BD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9a896c-a559-47ed-92af-7eebfb3245c5"/>
    <ds:schemaRef ds:uri="7616764c-e4ab-459e-9ec1-3eeda04985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9A74C19-6B07-4417-9879-498C5DECF0A0}">
  <ds:schemaRefs>
    <ds:schemaRef ds:uri="http://schemas.microsoft.com/sharepoint/v3/contenttype/forms"/>
  </ds:schemaRefs>
</ds:datastoreItem>
</file>

<file path=customXml/itemProps3.xml><?xml version="1.0" encoding="utf-8"?>
<ds:datastoreItem xmlns:ds="http://schemas.openxmlformats.org/officeDocument/2006/customXml" ds:itemID="{048CACB9-EDE1-41CB-B480-D9C912C7CB1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98E728A-96FF-4995-885C-5AF887AB0C35}">
  <ds:schemaRefs>
    <ds:schemaRef ds:uri="http://schemas.microsoft.com/temp/samples"/>
  </ds:schemaRefs>
</ds:datastoreItem>
</file>

<file path=customXml/itemProps5.xml><?xml version="1.0" encoding="utf-8"?>
<ds:datastoreItem xmlns:ds="http://schemas.openxmlformats.org/officeDocument/2006/customXml" ds:itemID="{7F02B491-B190-4628-B684-19B1AE205774}">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APA style paper(3).dotx</Template>
  <TotalTime>918</TotalTime>
  <Pages>28</Pages>
  <Words>11244</Words>
  <Characters>61846</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Hossein Haqiqatkhah</dc:creator>
  <cp:keywords/>
  <dc:description/>
  <cp:lastModifiedBy>MohammadHossein Manuel Haqiqatkhah</cp:lastModifiedBy>
  <cp:revision>10</cp:revision>
  <cp:lastPrinted>2020-01-02T02:15:00Z</cp:lastPrinted>
  <dcterms:created xsi:type="dcterms:W3CDTF">2020-01-04T14:12:00Z</dcterms:created>
  <dcterms:modified xsi:type="dcterms:W3CDTF">2020-01-05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zzXyqF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0FE3DB7F9582E4589EB6EE11F53D497</vt:lpwstr>
  </property>
</Properties>
</file>